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EE21FF" w14:textId="453D6A24" w:rsidR="00D637B7" w:rsidRPr="00A06CBB" w:rsidRDefault="0052571C" w:rsidP="00A06CBB">
      <w:pPr>
        <w:jc w:val="center"/>
        <w:rPr>
          <w:sz w:val="36"/>
          <w:szCs w:val="36"/>
        </w:rPr>
      </w:pPr>
      <w:r w:rsidRPr="00A06CBB">
        <w:rPr>
          <w:sz w:val="36"/>
          <w:szCs w:val="36"/>
        </w:rPr>
        <w:t xml:space="preserve">User </w:t>
      </w:r>
      <w:proofErr w:type="spellStart"/>
      <w:r w:rsidRPr="00A06CBB">
        <w:rPr>
          <w:sz w:val="36"/>
          <w:szCs w:val="36"/>
        </w:rPr>
        <w:t>manual</w:t>
      </w:r>
      <w:proofErr w:type="spellEnd"/>
    </w:p>
    <w:p w14:paraId="1F6E0D70" w14:textId="6F103EB2" w:rsidR="001D3EED" w:rsidRDefault="001D3EED"/>
    <w:p w14:paraId="5D423676" w14:textId="3E0CDF49" w:rsidR="00EF5F65" w:rsidRPr="0065600D" w:rsidRDefault="00EF5F65">
      <w:pPr>
        <w:rPr>
          <w:rFonts w:asciiTheme="majorHAnsi" w:hAnsiTheme="majorHAnsi" w:cstheme="majorHAnsi"/>
          <w:lang w:val="en-US"/>
        </w:rPr>
      </w:pPr>
      <w:r w:rsidRPr="0065600D">
        <w:rPr>
          <w:rFonts w:asciiTheme="majorHAnsi" w:hAnsiTheme="majorHAnsi" w:cstheme="majorHAnsi"/>
          <w:lang w:val="en-US"/>
        </w:rPr>
        <w:t xml:space="preserve">In this manual, we show </w:t>
      </w:r>
      <w:r w:rsidR="00986AA7" w:rsidRPr="0065600D">
        <w:rPr>
          <w:rFonts w:asciiTheme="majorHAnsi" w:hAnsiTheme="majorHAnsi" w:cstheme="majorHAnsi"/>
          <w:lang w:val="en-US"/>
        </w:rPr>
        <w:t xml:space="preserve">how to use </w:t>
      </w:r>
      <w:proofErr w:type="spellStart"/>
      <w:r w:rsidRPr="0065600D">
        <w:rPr>
          <w:rFonts w:asciiTheme="majorHAnsi" w:hAnsiTheme="majorHAnsi" w:cstheme="majorHAnsi"/>
          <w:lang w:val="en-US"/>
        </w:rPr>
        <w:t>CellDestiny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 as a package </w:t>
      </w:r>
      <w:r w:rsidR="00986AA7" w:rsidRPr="0065600D">
        <w:rPr>
          <w:rFonts w:asciiTheme="majorHAnsi" w:hAnsiTheme="majorHAnsi" w:cstheme="majorHAnsi"/>
          <w:lang w:val="en-US"/>
        </w:rPr>
        <w:t xml:space="preserve">or </w:t>
      </w:r>
      <w:r w:rsidRPr="0065600D">
        <w:rPr>
          <w:rFonts w:asciiTheme="majorHAnsi" w:hAnsiTheme="majorHAnsi" w:cstheme="majorHAnsi"/>
          <w:lang w:val="en-US"/>
        </w:rPr>
        <w:t xml:space="preserve">as an application. </w:t>
      </w:r>
    </w:p>
    <w:p w14:paraId="795CCDF2" w14:textId="442C0611" w:rsidR="001D3EED" w:rsidRPr="0065600D" w:rsidRDefault="001D3EED">
      <w:pPr>
        <w:rPr>
          <w:rFonts w:asciiTheme="majorHAnsi" w:hAnsiTheme="majorHAnsi" w:cstheme="majorHAnsi"/>
          <w:lang w:val="en-US"/>
        </w:rPr>
      </w:pPr>
    </w:p>
    <w:p w14:paraId="3F7C1062" w14:textId="00BD94EF" w:rsidR="00834D94" w:rsidRPr="0065600D" w:rsidRDefault="00A06CBB">
      <w:pPr>
        <w:rPr>
          <w:rFonts w:asciiTheme="majorHAnsi" w:hAnsiTheme="majorHAnsi" w:cstheme="majorHAnsi"/>
          <w:b/>
          <w:bCs/>
          <w:lang w:val="en-US"/>
        </w:rPr>
      </w:pPr>
      <w:r w:rsidRPr="0065600D">
        <w:rPr>
          <w:rFonts w:asciiTheme="majorHAnsi" w:hAnsiTheme="majorHAnsi" w:cstheme="majorHAnsi"/>
          <w:b/>
          <w:bCs/>
          <w:lang w:val="en-US"/>
        </w:rPr>
        <w:t xml:space="preserve">I - </w:t>
      </w:r>
      <w:r w:rsidR="0085308D" w:rsidRPr="0065600D">
        <w:rPr>
          <w:rFonts w:asciiTheme="majorHAnsi" w:hAnsiTheme="majorHAnsi" w:cstheme="majorHAnsi"/>
          <w:b/>
          <w:bCs/>
          <w:lang w:val="en-US"/>
        </w:rPr>
        <w:t>QC</w:t>
      </w:r>
    </w:p>
    <w:p w14:paraId="536CB5FD" w14:textId="765C2F79" w:rsidR="00A50C3E" w:rsidRDefault="00834D94" w:rsidP="00834D94">
      <w:pPr>
        <w:pStyle w:val="NormalWeb"/>
        <w:rPr>
          <w:rFonts w:asciiTheme="majorHAnsi" w:hAnsiTheme="majorHAnsi" w:cstheme="majorHAnsi"/>
        </w:rPr>
      </w:pPr>
      <w:r w:rsidRPr="0065600D">
        <w:rPr>
          <w:rFonts w:asciiTheme="majorHAnsi" w:hAnsiTheme="majorHAnsi" w:cstheme="majorHAnsi"/>
        </w:rPr>
        <w:t xml:space="preserve">A pre-processed </w:t>
      </w:r>
      <w:proofErr w:type="spellStart"/>
      <w:r w:rsidR="00A50C3E">
        <w:rPr>
          <w:rFonts w:asciiTheme="majorHAnsi" w:hAnsiTheme="majorHAnsi" w:cstheme="majorHAnsi"/>
        </w:rPr>
        <w:t>duplciates</w:t>
      </w:r>
      <w:proofErr w:type="spellEnd"/>
      <w:r w:rsidR="00A50C3E">
        <w:rPr>
          <w:rFonts w:asciiTheme="majorHAnsi" w:hAnsiTheme="majorHAnsi" w:cstheme="majorHAnsi"/>
        </w:rPr>
        <w:t xml:space="preserve"> </w:t>
      </w:r>
      <w:r w:rsidRPr="0065600D">
        <w:rPr>
          <w:rFonts w:asciiTheme="majorHAnsi" w:hAnsiTheme="majorHAnsi" w:cstheme="majorHAnsi"/>
        </w:rPr>
        <w:t>count matrix can be loaded in the QC module of the application to visualize key quality control metrics</w:t>
      </w:r>
      <w:r w:rsidR="0065600D">
        <w:rPr>
          <w:rFonts w:asciiTheme="majorHAnsi" w:hAnsiTheme="majorHAnsi" w:cstheme="majorHAnsi"/>
        </w:rPr>
        <w:t xml:space="preserve">. </w:t>
      </w:r>
    </w:p>
    <w:p w14:paraId="16A9A7EB" w14:textId="3A9A7AFB" w:rsidR="00834D94" w:rsidRPr="0065600D" w:rsidRDefault="00834D94" w:rsidP="00834D94">
      <w:pPr>
        <w:pStyle w:val="NormalWeb"/>
        <w:rPr>
          <w:rFonts w:asciiTheme="majorHAnsi" w:hAnsiTheme="majorHAnsi" w:cstheme="majorHAnsi"/>
        </w:rPr>
      </w:pPr>
      <w:r w:rsidRPr="0065600D">
        <w:rPr>
          <w:rFonts w:asciiTheme="majorHAnsi" w:hAnsiTheme="majorHAnsi" w:cstheme="majorHAnsi"/>
        </w:rPr>
        <w:t xml:space="preserve">In the </w:t>
      </w:r>
      <w:proofErr w:type="spellStart"/>
      <w:r w:rsidRPr="0065600D">
        <w:rPr>
          <w:rFonts w:asciiTheme="majorHAnsi" w:hAnsiTheme="majorHAnsi" w:cstheme="majorHAnsi"/>
        </w:rPr>
        <w:t>CellDestiny</w:t>
      </w:r>
      <w:proofErr w:type="spellEnd"/>
      <w:r w:rsidRPr="0065600D">
        <w:rPr>
          <w:rFonts w:asciiTheme="majorHAnsi" w:hAnsiTheme="majorHAnsi" w:cstheme="majorHAnsi"/>
        </w:rPr>
        <w:t xml:space="preserve"> package, the functions </w:t>
      </w:r>
      <w:proofErr w:type="spellStart"/>
      <w:proofErr w:type="gramStart"/>
      <w:r w:rsidRPr="0065600D">
        <w:rPr>
          <w:rFonts w:asciiTheme="majorHAnsi" w:hAnsiTheme="majorHAnsi" w:cstheme="majorHAnsi"/>
        </w:rPr>
        <w:t>ReformatQCmatrix</w:t>
      </w:r>
      <w:proofErr w:type="spellEnd"/>
      <w:r w:rsidRPr="0065600D">
        <w:rPr>
          <w:rFonts w:asciiTheme="majorHAnsi" w:hAnsiTheme="majorHAnsi" w:cstheme="majorHAnsi"/>
        </w:rPr>
        <w:t>(</w:t>
      </w:r>
      <w:proofErr w:type="gramEnd"/>
      <w:r w:rsidRPr="0065600D">
        <w:rPr>
          <w:rFonts w:asciiTheme="majorHAnsi" w:hAnsiTheme="majorHAnsi" w:cstheme="majorHAnsi"/>
        </w:rPr>
        <w:t xml:space="preserve">), </w:t>
      </w:r>
      <w:proofErr w:type="spellStart"/>
      <w:r w:rsidRPr="0065600D">
        <w:rPr>
          <w:rFonts w:asciiTheme="majorHAnsi" w:hAnsiTheme="majorHAnsi" w:cstheme="majorHAnsi"/>
        </w:rPr>
        <w:t>MakeDuplicatesMatrix</w:t>
      </w:r>
      <w:proofErr w:type="spellEnd"/>
      <w:r w:rsidRPr="0065600D">
        <w:rPr>
          <w:rFonts w:asciiTheme="majorHAnsi" w:hAnsiTheme="majorHAnsi" w:cstheme="majorHAnsi"/>
        </w:rPr>
        <w:t xml:space="preserve">() and </w:t>
      </w:r>
      <w:proofErr w:type="spellStart"/>
      <w:r w:rsidRPr="0065600D">
        <w:rPr>
          <w:rFonts w:asciiTheme="majorHAnsi" w:hAnsiTheme="majorHAnsi" w:cstheme="majorHAnsi"/>
        </w:rPr>
        <w:t>MakeRepeatUseMatrix</w:t>
      </w:r>
      <w:proofErr w:type="spellEnd"/>
      <w:r w:rsidRPr="0065600D">
        <w:rPr>
          <w:rFonts w:asciiTheme="majorHAnsi" w:hAnsiTheme="majorHAnsi" w:cstheme="majorHAnsi"/>
        </w:rPr>
        <w:t xml:space="preserve">() create the input matrices </w:t>
      </w:r>
      <w:r w:rsidRPr="0065600D">
        <w:rPr>
          <w:rFonts w:asciiTheme="majorHAnsi" w:eastAsia="Wingdings" w:hAnsiTheme="majorHAnsi" w:cstheme="majorHAnsi"/>
          <w:color w:val="2A2A2A"/>
        </w:rPr>
        <w:t xml:space="preserve">to check QC by </w:t>
      </w:r>
      <w:r w:rsidRPr="0065600D">
        <w:rPr>
          <w:rFonts w:asciiTheme="majorHAnsi" w:hAnsiTheme="majorHAnsi" w:cstheme="majorHAnsi"/>
        </w:rPr>
        <w:t xml:space="preserve">plotting the barcode sharing between duplicates using the function </w:t>
      </w:r>
      <w:proofErr w:type="spellStart"/>
      <w:r w:rsidRPr="0065600D">
        <w:rPr>
          <w:rFonts w:asciiTheme="majorHAnsi" w:eastAsia="Wingdings" w:hAnsiTheme="majorHAnsi" w:cstheme="majorHAnsi"/>
          <w:color w:val="2A2A2A"/>
        </w:rPr>
        <w:t>PlotDuplicates</w:t>
      </w:r>
      <w:proofErr w:type="spellEnd"/>
      <w:r w:rsidRPr="0065600D">
        <w:rPr>
          <w:rFonts w:asciiTheme="majorHAnsi" w:eastAsia="Wingdings" w:hAnsiTheme="majorHAnsi" w:cstheme="majorHAnsi"/>
          <w:color w:val="2A2A2A"/>
        </w:rPr>
        <w:t>()</w:t>
      </w:r>
      <w:r w:rsidRPr="0065600D">
        <w:rPr>
          <w:rFonts w:asciiTheme="majorHAnsi" w:hAnsiTheme="majorHAnsi" w:cstheme="majorHAnsi"/>
        </w:rPr>
        <w:t xml:space="preserve"> and between individuals using the function </w:t>
      </w:r>
      <w:proofErr w:type="spellStart"/>
      <w:r w:rsidRPr="0065600D">
        <w:rPr>
          <w:rFonts w:asciiTheme="majorHAnsi" w:eastAsia="Wingdings" w:hAnsiTheme="majorHAnsi" w:cstheme="majorHAnsi"/>
          <w:color w:val="2A2A2A"/>
        </w:rPr>
        <w:t>PlotRepeatUse</w:t>
      </w:r>
      <w:proofErr w:type="spellEnd"/>
      <w:r w:rsidRPr="0065600D">
        <w:rPr>
          <w:rFonts w:asciiTheme="majorHAnsi" w:eastAsia="Wingdings" w:hAnsiTheme="majorHAnsi" w:cstheme="majorHAnsi"/>
          <w:color w:val="2A2A2A"/>
        </w:rPr>
        <w:t xml:space="preserve">(). </w:t>
      </w:r>
      <w:r w:rsidRPr="0065600D">
        <w:rPr>
          <w:rFonts w:asciiTheme="majorHAnsi" w:hAnsiTheme="majorHAnsi" w:cstheme="majorHAnsi"/>
        </w:rPr>
        <w:t xml:space="preserve">Once these QC metrics have been visualized read counts from duplicates are summed or averaged resulting giving a new matrix that can be loaded in the analysis module of the application. </w:t>
      </w:r>
    </w:p>
    <w:p w14:paraId="6CB27E71" w14:textId="77777777" w:rsidR="00834D94" w:rsidRPr="0065600D" w:rsidRDefault="00834D94">
      <w:pPr>
        <w:rPr>
          <w:rFonts w:asciiTheme="majorHAnsi" w:hAnsiTheme="majorHAnsi" w:cstheme="majorHAnsi"/>
          <w:lang w:val="en-US"/>
        </w:rPr>
      </w:pPr>
    </w:p>
    <w:p w14:paraId="1FFEB86C" w14:textId="7CECF3DB" w:rsidR="0085308D" w:rsidRDefault="00524CB1">
      <w:pPr>
        <w:rPr>
          <w:rFonts w:asciiTheme="majorHAnsi" w:hAnsiTheme="majorHAnsi" w:cstheme="majorHAnsi"/>
          <w:lang w:val="en-US"/>
        </w:rPr>
      </w:pPr>
      <w:r>
        <w:rPr>
          <w:rFonts w:asciiTheme="majorHAnsi" w:hAnsiTheme="majorHAnsi" w:cstheme="majorHAnsi"/>
          <w:noProof/>
          <w:lang w:val="en-US"/>
        </w:rPr>
        <w:drawing>
          <wp:inline distT="0" distB="0" distL="0" distR="0" wp14:anchorId="6BD6A359" wp14:editId="5A9D5BD1">
            <wp:extent cx="2318160" cy="2900532"/>
            <wp:effectExtent l="0" t="0" r="6350" b="0"/>
            <wp:docPr id="32" name="Imag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Image 32"/>
                    <pic:cNvPicPr/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3" t="44229" r="59577"/>
                    <a:stretch/>
                  </pic:blipFill>
                  <pic:spPr bwMode="auto">
                    <a:xfrm>
                      <a:off x="0" y="0"/>
                      <a:ext cx="2318671" cy="290117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5406C8" w14:textId="1794E1A1" w:rsidR="009F7DB3" w:rsidRDefault="009F7DB3">
      <w:pPr>
        <w:rPr>
          <w:rFonts w:asciiTheme="majorHAnsi" w:hAnsiTheme="majorHAnsi" w:cstheme="majorHAnsi"/>
          <w:lang w:val="en-US"/>
        </w:rPr>
      </w:pPr>
    </w:p>
    <w:p w14:paraId="45A08F17" w14:textId="77777777" w:rsidR="009F7DB3" w:rsidRPr="0065600D" w:rsidRDefault="009F7DB3">
      <w:pPr>
        <w:rPr>
          <w:rFonts w:asciiTheme="majorHAnsi" w:hAnsiTheme="majorHAnsi" w:cstheme="majorHAnsi"/>
          <w:lang w:val="en-US"/>
        </w:rPr>
      </w:pPr>
    </w:p>
    <w:p w14:paraId="72329B20" w14:textId="00DD3543" w:rsidR="008F5538" w:rsidRDefault="0085308D" w:rsidP="009C7B6D">
      <w:pPr>
        <w:pStyle w:val="Paragraphedeliste"/>
        <w:numPr>
          <w:ilvl w:val="0"/>
          <w:numId w:val="1"/>
        </w:numPr>
        <w:rPr>
          <w:rFonts w:asciiTheme="majorHAnsi" w:hAnsiTheme="majorHAnsi" w:cstheme="majorHAnsi"/>
          <w:b/>
          <w:bCs/>
          <w:lang w:val="en-US"/>
        </w:rPr>
      </w:pPr>
      <w:r w:rsidRPr="000977B0">
        <w:rPr>
          <w:rFonts w:asciiTheme="majorHAnsi" w:hAnsiTheme="majorHAnsi" w:cstheme="majorHAnsi"/>
          <w:b/>
          <w:bCs/>
          <w:lang w:val="en-US"/>
        </w:rPr>
        <w:t>Duplicates</w:t>
      </w:r>
    </w:p>
    <w:p w14:paraId="393AAFFE" w14:textId="77777777" w:rsidR="000977B0" w:rsidRDefault="000977B0" w:rsidP="000977B0">
      <w:pPr>
        <w:rPr>
          <w:rFonts w:asciiTheme="majorHAnsi" w:hAnsiTheme="majorHAnsi" w:cstheme="majorHAnsi"/>
          <w:b/>
          <w:bCs/>
          <w:lang w:val="en-US"/>
        </w:rPr>
      </w:pPr>
    </w:p>
    <w:p w14:paraId="0E2A3D5D" w14:textId="587A2A88" w:rsidR="000977B0" w:rsidRDefault="000977B0" w:rsidP="000977B0">
      <w:pPr>
        <w:rPr>
          <w:rFonts w:asciiTheme="majorHAnsi" w:hAnsiTheme="majorHAnsi" w:cstheme="majorHAnsi"/>
          <w:lang w:val="en-US"/>
        </w:rPr>
      </w:pPr>
      <w:r w:rsidRPr="000977B0">
        <w:rPr>
          <w:rFonts w:asciiTheme="majorHAnsi" w:hAnsiTheme="majorHAnsi" w:cstheme="majorHAnsi"/>
          <w:lang w:val="en-US"/>
        </w:rPr>
        <w:t>Following</w:t>
      </w:r>
      <w:r>
        <w:rPr>
          <w:rFonts w:asciiTheme="majorHAnsi" w:hAnsiTheme="majorHAnsi" w:cstheme="majorHAnsi"/>
          <w:lang w:val="en-US"/>
        </w:rPr>
        <w:t xml:space="preserve">, an example of </w:t>
      </w:r>
      <w:proofErr w:type="spellStart"/>
      <w:r>
        <w:rPr>
          <w:rFonts w:asciiTheme="majorHAnsi" w:hAnsiTheme="majorHAnsi" w:cstheme="majorHAnsi"/>
          <w:lang w:val="en-US"/>
        </w:rPr>
        <w:t>dupliactes</w:t>
      </w:r>
      <w:proofErr w:type="spellEnd"/>
      <w:r>
        <w:rPr>
          <w:rFonts w:asciiTheme="majorHAnsi" w:hAnsiTheme="majorHAnsi" w:cstheme="majorHAnsi"/>
          <w:lang w:val="en-US"/>
        </w:rPr>
        <w:t xml:space="preserve"> checking done on two samples</w:t>
      </w:r>
      <w:r w:rsidR="000D5416">
        <w:rPr>
          <w:rFonts w:asciiTheme="majorHAnsi" w:hAnsiTheme="majorHAnsi" w:cstheme="majorHAnsi"/>
          <w:lang w:val="en-US"/>
        </w:rPr>
        <w:t xml:space="preserve">. </w:t>
      </w:r>
    </w:p>
    <w:p w14:paraId="3BDDB8D8" w14:textId="72A8EFA5" w:rsidR="000977B0" w:rsidRDefault="000977B0" w:rsidP="000977B0">
      <w:pPr>
        <w:rPr>
          <w:rFonts w:asciiTheme="majorHAnsi" w:hAnsiTheme="majorHAnsi" w:cstheme="majorHAnsi"/>
          <w:lang w:val="en-US"/>
        </w:rPr>
      </w:pPr>
    </w:p>
    <w:p w14:paraId="356A0E5F" w14:textId="655662E7" w:rsidR="0085308D" w:rsidRPr="000977B0" w:rsidRDefault="000977B0" w:rsidP="000977B0">
      <w:pPr>
        <w:rPr>
          <w:rFonts w:asciiTheme="majorHAnsi" w:hAnsiTheme="majorHAnsi" w:cstheme="majorHAnsi"/>
          <w:lang w:val="en-US"/>
        </w:rPr>
      </w:pPr>
      <w:r>
        <w:rPr>
          <w:rFonts w:asciiTheme="majorHAnsi" w:hAnsiTheme="majorHAnsi" w:cstheme="majorHAnsi"/>
          <w:lang w:val="en-US"/>
        </w:rPr>
        <w:t xml:space="preserve"> </w:t>
      </w:r>
    </w:p>
    <w:p w14:paraId="5475F5F5" w14:textId="562C6987" w:rsidR="00214649" w:rsidRDefault="000977B0" w:rsidP="00214649">
      <w:pPr>
        <w:ind w:left="708"/>
        <w:rPr>
          <w:rFonts w:asciiTheme="majorHAnsi" w:hAnsiTheme="majorHAnsi" w:cstheme="majorHAnsi"/>
          <w:lang w:val="en-US"/>
        </w:rPr>
      </w:pPr>
      <w:r w:rsidRPr="000977B0">
        <w:rPr>
          <w:noProof/>
        </w:rPr>
        <w:lastRenderedPageBreak/>
        <w:drawing>
          <wp:anchor distT="0" distB="0" distL="114300" distR="114300" simplePos="0" relativeHeight="251660288" behindDoc="0" locked="0" layoutInCell="1" allowOverlap="1" wp14:anchorId="1724109F" wp14:editId="72612AEE">
            <wp:simplePos x="0" y="0"/>
            <wp:positionH relativeFrom="column">
              <wp:posOffset>-565150</wp:posOffset>
            </wp:positionH>
            <wp:positionV relativeFrom="paragraph">
              <wp:posOffset>212439</wp:posOffset>
            </wp:positionV>
            <wp:extent cx="3510116" cy="2604770"/>
            <wp:effectExtent l="0" t="0" r="0" b="0"/>
            <wp:wrapSquare wrapText="bothSides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 3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411" r="14631" b="68249"/>
                    <a:stretch/>
                  </pic:blipFill>
                  <pic:spPr bwMode="auto">
                    <a:xfrm>
                      <a:off x="0" y="0"/>
                      <a:ext cx="3510116" cy="26047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D58F234" w14:textId="041F5ED3" w:rsidR="000977B0" w:rsidRDefault="000977B0" w:rsidP="00214649">
      <w:pPr>
        <w:ind w:left="708"/>
        <w:rPr>
          <w:rFonts w:asciiTheme="majorHAnsi" w:hAnsiTheme="majorHAnsi" w:cstheme="majorHAnsi"/>
          <w:lang w:val="en-US"/>
        </w:rPr>
      </w:pPr>
    </w:p>
    <w:p w14:paraId="42856AF1" w14:textId="1364726D" w:rsidR="000977B0" w:rsidRDefault="000977B0" w:rsidP="00214649">
      <w:pPr>
        <w:ind w:left="708"/>
        <w:rPr>
          <w:rFonts w:asciiTheme="majorHAnsi" w:hAnsiTheme="majorHAnsi" w:cstheme="majorHAnsi"/>
          <w:lang w:val="en-US"/>
        </w:rPr>
      </w:pPr>
    </w:p>
    <w:p w14:paraId="0F866F08" w14:textId="335E388F" w:rsidR="000977B0" w:rsidRDefault="000977B0" w:rsidP="00214649">
      <w:pPr>
        <w:ind w:left="708"/>
        <w:rPr>
          <w:rFonts w:asciiTheme="majorHAnsi" w:hAnsiTheme="majorHAnsi" w:cstheme="majorHAnsi"/>
          <w:lang w:val="en-US"/>
        </w:rPr>
      </w:pPr>
    </w:p>
    <w:p w14:paraId="40AC97B2" w14:textId="38446806" w:rsidR="000977B0" w:rsidRDefault="000977B0" w:rsidP="00214649">
      <w:pPr>
        <w:ind w:left="708"/>
        <w:rPr>
          <w:rFonts w:asciiTheme="majorHAnsi" w:hAnsiTheme="majorHAnsi" w:cstheme="majorHAnsi"/>
          <w:lang w:val="en-US"/>
        </w:rPr>
      </w:pPr>
    </w:p>
    <w:p w14:paraId="33577849" w14:textId="3DAE54A6" w:rsidR="000977B0" w:rsidRDefault="000977B0" w:rsidP="00214649">
      <w:pPr>
        <w:ind w:left="708"/>
        <w:rPr>
          <w:rFonts w:asciiTheme="majorHAnsi" w:hAnsiTheme="majorHAnsi" w:cstheme="majorHAnsi"/>
          <w:lang w:val="en-US"/>
        </w:rPr>
      </w:pPr>
    </w:p>
    <w:p w14:paraId="63F22CC2" w14:textId="5CAC011E" w:rsidR="000977B0" w:rsidRDefault="000977B0" w:rsidP="00214649">
      <w:pPr>
        <w:ind w:left="708"/>
        <w:rPr>
          <w:rFonts w:asciiTheme="majorHAnsi" w:hAnsiTheme="majorHAnsi" w:cstheme="majorHAnsi"/>
          <w:lang w:val="en-US"/>
        </w:rPr>
      </w:pPr>
    </w:p>
    <w:p w14:paraId="4DB3B24A" w14:textId="01CBAB49" w:rsidR="000977B0" w:rsidRDefault="000977B0" w:rsidP="00214649">
      <w:pPr>
        <w:ind w:left="708"/>
        <w:rPr>
          <w:rFonts w:asciiTheme="majorHAnsi" w:hAnsiTheme="majorHAnsi" w:cstheme="majorHAnsi"/>
          <w:lang w:val="en-US"/>
        </w:rPr>
      </w:pPr>
    </w:p>
    <w:p w14:paraId="7D76C04B" w14:textId="4FBC06F7" w:rsidR="000977B0" w:rsidRDefault="000977B0" w:rsidP="00214649">
      <w:pPr>
        <w:ind w:left="708"/>
        <w:rPr>
          <w:rFonts w:asciiTheme="majorHAnsi" w:hAnsiTheme="majorHAnsi" w:cstheme="majorHAnsi"/>
          <w:lang w:val="en-US"/>
        </w:rPr>
      </w:pPr>
    </w:p>
    <w:p w14:paraId="7B641D19" w14:textId="4ABD5373" w:rsidR="000977B0" w:rsidRDefault="000977B0" w:rsidP="00214649">
      <w:pPr>
        <w:ind w:left="708"/>
        <w:rPr>
          <w:rFonts w:asciiTheme="majorHAnsi" w:hAnsiTheme="majorHAnsi" w:cstheme="majorHAnsi"/>
          <w:lang w:val="en-US"/>
        </w:rPr>
      </w:pPr>
    </w:p>
    <w:p w14:paraId="5C3736EC" w14:textId="4D42D4E6" w:rsidR="000977B0" w:rsidRDefault="000977B0" w:rsidP="00214649">
      <w:pPr>
        <w:ind w:left="708"/>
        <w:rPr>
          <w:rFonts w:asciiTheme="majorHAnsi" w:hAnsiTheme="majorHAnsi" w:cstheme="majorHAnsi"/>
          <w:lang w:val="en-US"/>
        </w:rPr>
      </w:pPr>
    </w:p>
    <w:p w14:paraId="17EE5B3E" w14:textId="2E2F0B47" w:rsidR="000977B0" w:rsidRDefault="000977B0" w:rsidP="00214649">
      <w:pPr>
        <w:ind w:left="708"/>
        <w:rPr>
          <w:rFonts w:asciiTheme="majorHAnsi" w:hAnsiTheme="majorHAnsi" w:cstheme="majorHAnsi"/>
          <w:lang w:val="en-US"/>
        </w:rPr>
      </w:pPr>
    </w:p>
    <w:p w14:paraId="5DD06DA5" w14:textId="200B3E64" w:rsidR="000977B0" w:rsidRDefault="000977B0" w:rsidP="00214649">
      <w:pPr>
        <w:ind w:left="708"/>
        <w:rPr>
          <w:rFonts w:asciiTheme="majorHAnsi" w:hAnsiTheme="majorHAnsi" w:cstheme="majorHAnsi"/>
          <w:lang w:val="en-US"/>
        </w:rPr>
      </w:pPr>
    </w:p>
    <w:p w14:paraId="6A6547EF" w14:textId="4A859236" w:rsidR="000977B0" w:rsidRDefault="000977B0" w:rsidP="00214649">
      <w:pPr>
        <w:ind w:left="708"/>
        <w:rPr>
          <w:rFonts w:asciiTheme="majorHAnsi" w:hAnsiTheme="majorHAnsi" w:cstheme="majorHAnsi"/>
          <w:lang w:val="en-US"/>
        </w:rPr>
      </w:pPr>
    </w:p>
    <w:p w14:paraId="0146FB29" w14:textId="1B1E09B2" w:rsidR="000977B0" w:rsidRDefault="000977B0" w:rsidP="00214649">
      <w:pPr>
        <w:ind w:left="708"/>
        <w:rPr>
          <w:rFonts w:asciiTheme="majorHAnsi" w:hAnsiTheme="majorHAnsi" w:cstheme="majorHAnsi"/>
          <w:lang w:val="en-US"/>
        </w:rPr>
      </w:pPr>
    </w:p>
    <w:p w14:paraId="6A66B52C" w14:textId="01415794" w:rsidR="000977B0" w:rsidRDefault="000977B0" w:rsidP="00214649">
      <w:pPr>
        <w:ind w:left="708"/>
        <w:rPr>
          <w:rFonts w:asciiTheme="majorHAnsi" w:hAnsiTheme="majorHAnsi" w:cstheme="majorHAnsi"/>
          <w:lang w:val="en-US"/>
        </w:rPr>
      </w:pPr>
    </w:p>
    <w:p w14:paraId="42C98ADA" w14:textId="48E0AEFA" w:rsidR="000977B0" w:rsidRDefault="000977B0" w:rsidP="00214649">
      <w:pPr>
        <w:ind w:left="708"/>
        <w:rPr>
          <w:rFonts w:asciiTheme="majorHAnsi" w:hAnsiTheme="majorHAnsi" w:cstheme="majorHAnsi"/>
          <w:lang w:val="en-US"/>
        </w:rPr>
      </w:pPr>
    </w:p>
    <w:p w14:paraId="6EA593B2" w14:textId="611FFC90" w:rsidR="000977B0" w:rsidRDefault="000977B0" w:rsidP="00214649">
      <w:pPr>
        <w:ind w:left="708"/>
        <w:rPr>
          <w:rFonts w:asciiTheme="majorHAnsi" w:hAnsiTheme="majorHAnsi" w:cstheme="majorHAnsi"/>
          <w:lang w:val="en-US"/>
        </w:rPr>
      </w:pPr>
    </w:p>
    <w:p w14:paraId="2329058B" w14:textId="77C6682E" w:rsidR="000977B0" w:rsidRDefault="000977B0" w:rsidP="00214649">
      <w:pPr>
        <w:ind w:left="708"/>
        <w:rPr>
          <w:rFonts w:asciiTheme="majorHAnsi" w:hAnsiTheme="majorHAnsi" w:cstheme="majorHAnsi"/>
          <w:lang w:val="en-US"/>
        </w:rPr>
      </w:pPr>
    </w:p>
    <w:p w14:paraId="11979FE1" w14:textId="77777777" w:rsidR="000977B0" w:rsidRDefault="000977B0" w:rsidP="00214649">
      <w:pPr>
        <w:ind w:left="708"/>
        <w:rPr>
          <w:rFonts w:asciiTheme="majorHAnsi" w:hAnsiTheme="majorHAnsi" w:cstheme="majorHAnsi"/>
          <w:lang w:val="en-US"/>
        </w:rPr>
      </w:pPr>
    </w:p>
    <w:p w14:paraId="09CA949C" w14:textId="77777777" w:rsidR="00214649" w:rsidRDefault="00214649" w:rsidP="00214649">
      <w:pPr>
        <w:ind w:left="708"/>
        <w:rPr>
          <w:rFonts w:asciiTheme="majorHAnsi" w:hAnsiTheme="majorHAnsi" w:cstheme="majorHAnsi"/>
          <w:lang w:val="en-US"/>
        </w:rPr>
      </w:pPr>
    </w:p>
    <w:p w14:paraId="6A655C3C" w14:textId="455FD9E0" w:rsidR="0085308D" w:rsidRPr="00214649" w:rsidRDefault="0085308D" w:rsidP="00214649">
      <w:pPr>
        <w:pStyle w:val="Paragraphedeliste"/>
        <w:numPr>
          <w:ilvl w:val="0"/>
          <w:numId w:val="1"/>
        </w:numPr>
        <w:rPr>
          <w:rFonts w:asciiTheme="majorHAnsi" w:hAnsiTheme="majorHAnsi" w:cstheme="majorHAnsi"/>
          <w:lang w:val="en-US"/>
        </w:rPr>
      </w:pPr>
      <w:r w:rsidRPr="00214649">
        <w:rPr>
          <w:rFonts w:asciiTheme="majorHAnsi" w:hAnsiTheme="majorHAnsi" w:cstheme="majorHAnsi"/>
          <w:lang w:val="en-US"/>
        </w:rPr>
        <w:t>Repeat Use</w:t>
      </w:r>
    </w:p>
    <w:p w14:paraId="45558D79" w14:textId="24DF5AA8" w:rsidR="0085308D" w:rsidRPr="0065600D" w:rsidRDefault="00941583">
      <w:pPr>
        <w:rPr>
          <w:rFonts w:asciiTheme="majorHAnsi" w:hAnsiTheme="majorHAnsi" w:cstheme="majorHAnsi"/>
          <w:lang w:val="en-US"/>
        </w:rPr>
      </w:pPr>
      <w:r w:rsidRPr="0065600D">
        <w:rPr>
          <w:rFonts w:asciiTheme="majorHAnsi" w:hAnsiTheme="majorHAnsi" w:cstheme="majorHAnsi"/>
          <w:noProof/>
        </w:rPr>
        <w:drawing>
          <wp:inline distT="0" distB="0" distL="0" distR="0" wp14:anchorId="27A598BA" wp14:editId="16E0EC2B">
            <wp:extent cx="3804818" cy="2280162"/>
            <wp:effectExtent l="0" t="0" r="5715" b="6350"/>
            <wp:docPr id="9" name="Imag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 3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460" t="32110" r="14483" b="40101"/>
                    <a:stretch/>
                  </pic:blipFill>
                  <pic:spPr bwMode="auto">
                    <a:xfrm>
                      <a:off x="0" y="0"/>
                      <a:ext cx="3805366" cy="22804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3564CE" w14:textId="68797B98" w:rsidR="0085308D" w:rsidRPr="0065600D" w:rsidRDefault="0085308D">
      <w:pPr>
        <w:rPr>
          <w:rFonts w:asciiTheme="majorHAnsi" w:hAnsiTheme="majorHAnsi" w:cstheme="majorHAnsi"/>
          <w:lang w:val="en-US"/>
        </w:rPr>
      </w:pPr>
      <w:r w:rsidRPr="0065600D">
        <w:rPr>
          <w:rFonts w:asciiTheme="majorHAnsi" w:hAnsiTheme="majorHAnsi" w:cstheme="majorHAnsi"/>
          <w:lang w:val="en-US"/>
        </w:rPr>
        <w:t>Analysis</w:t>
      </w:r>
    </w:p>
    <w:p w14:paraId="1787735A" w14:textId="42610435" w:rsidR="0085308D" w:rsidRPr="0065600D" w:rsidRDefault="0085308D">
      <w:pPr>
        <w:rPr>
          <w:rFonts w:asciiTheme="majorHAnsi" w:hAnsiTheme="majorHAnsi" w:cstheme="majorHAnsi"/>
          <w:lang w:val="en-US"/>
        </w:rPr>
      </w:pPr>
    </w:p>
    <w:p w14:paraId="1EEB4E28" w14:textId="3472BD08" w:rsidR="0085308D" w:rsidRPr="0065600D" w:rsidRDefault="0085308D" w:rsidP="0085308D">
      <w:pPr>
        <w:ind w:left="708"/>
        <w:rPr>
          <w:rFonts w:asciiTheme="majorHAnsi" w:hAnsiTheme="majorHAnsi" w:cstheme="majorHAnsi"/>
          <w:lang w:val="en-US"/>
        </w:rPr>
      </w:pPr>
      <w:r w:rsidRPr="0065600D">
        <w:rPr>
          <w:rFonts w:asciiTheme="majorHAnsi" w:hAnsiTheme="majorHAnsi" w:cstheme="majorHAnsi"/>
          <w:lang w:val="en-US"/>
        </w:rPr>
        <w:t xml:space="preserve">Sample Similarities </w:t>
      </w:r>
    </w:p>
    <w:p w14:paraId="30CAAFAD" w14:textId="6AC25C88" w:rsidR="00C34E93" w:rsidRPr="0065600D" w:rsidRDefault="00C34E93" w:rsidP="0085308D">
      <w:pPr>
        <w:ind w:left="708"/>
        <w:rPr>
          <w:rFonts w:asciiTheme="majorHAnsi" w:hAnsiTheme="majorHAnsi" w:cstheme="majorHAnsi"/>
          <w:lang w:val="en-US"/>
        </w:rPr>
      </w:pPr>
    </w:p>
    <w:p w14:paraId="5D679FE8" w14:textId="77777777" w:rsidR="00C34E93" w:rsidRPr="0065600D" w:rsidRDefault="00C34E93" w:rsidP="00C34E93">
      <w:pPr>
        <w:spacing w:line="360" w:lineRule="auto"/>
        <w:jc w:val="both"/>
        <w:rPr>
          <w:rFonts w:asciiTheme="majorHAnsi" w:hAnsiTheme="majorHAnsi" w:cstheme="majorHAnsi"/>
          <w:lang w:val="en-US"/>
        </w:rPr>
      </w:pPr>
      <w:r w:rsidRPr="0065600D">
        <w:rPr>
          <w:rFonts w:asciiTheme="majorHAnsi" w:hAnsiTheme="majorHAnsi" w:cstheme="majorHAnsi"/>
          <w:lang w:val="en-US"/>
        </w:rPr>
        <w:t xml:space="preserve">Similarities between samples can be visualized using a heatmap together with hierarchical clustering. In the package, the function </w:t>
      </w:r>
      <w:proofErr w:type="spellStart"/>
      <w:proofErr w:type="gramStart"/>
      <w:r w:rsidRPr="0065600D">
        <w:rPr>
          <w:rFonts w:asciiTheme="majorHAnsi" w:hAnsiTheme="majorHAnsi" w:cstheme="majorHAnsi"/>
          <w:lang w:val="en-US"/>
        </w:rPr>
        <w:t>MakeHeatmapMatrix</w:t>
      </w:r>
      <w:proofErr w:type="spellEnd"/>
      <w:r w:rsidRPr="0065600D">
        <w:rPr>
          <w:rFonts w:asciiTheme="majorHAnsi" w:hAnsiTheme="majorHAnsi" w:cstheme="majorHAnsi"/>
          <w:lang w:val="en-US"/>
        </w:rPr>
        <w:t>(</w:t>
      </w:r>
      <w:proofErr w:type="gramEnd"/>
      <w:r w:rsidRPr="0065600D">
        <w:rPr>
          <w:rFonts w:asciiTheme="majorHAnsi" w:hAnsiTheme="majorHAnsi" w:cstheme="majorHAnsi"/>
          <w:lang w:val="en-US"/>
        </w:rPr>
        <w:t xml:space="preserve">) prepare the data to plot heatmaps using the </w:t>
      </w:r>
      <w:proofErr w:type="spellStart"/>
      <w:r w:rsidRPr="0065600D">
        <w:rPr>
          <w:rFonts w:asciiTheme="majorHAnsi" w:hAnsiTheme="majorHAnsi" w:cstheme="majorHAnsi"/>
          <w:lang w:val="en-US"/>
        </w:rPr>
        <w:t>PlotHeatmap</w:t>
      </w:r>
      <w:proofErr w:type="spellEnd"/>
      <w:r w:rsidRPr="0065600D">
        <w:rPr>
          <w:rFonts w:asciiTheme="majorHAnsi" w:hAnsiTheme="majorHAnsi" w:cstheme="majorHAnsi"/>
          <w:lang w:val="en-US"/>
        </w:rPr>
        <w:t>() function. Several options are available for the distance and algorithm used for clustering. Additionally, a correlogram can be plotted (</w:t>
      </w:r>
      <w:proofErr w:type="spellStart"/>
      <w:proofErr w:type="gramStart"/>
      <w:r w:rsidRPr="0065600D">
        <w:rPr>
          <w:rFonts w:asciiTheme="majorHAnsi" w:hAnsiTheme="majorHAnsi" w:cstheme="majorHAnsi"/>
          <w:lang w:val="en-US"/>
        </w:rPr>
        <w:t>MakeHeatmapMatrix</w:t>
      </w:r>
      <w:proofErr w:type="spellEnd"/>
      <w:r w:rsidRPr="0065600D">
        <w:rPr>
          <w:rFonts w:asciiTheme="majorHAnsi" w:hAnsiTheme="majorHAnsi" w:cstheme="majorHAnsi"/>
          <w:lang w:val="en-US"/>
        </w:rPr>
        <w:t>(</w:t>
      </w:r>
      <w:proofErr w:type="gramEnd"/>
      <w:r w:rsidRPr="0065600D">
        <w:rPr>
          <w:rFonts w:asciiTheme="majorHAnsi" w:hAnsiTheme="majorHAnsi" w:cstheme="majorHAnsi"/>
          <w:lang w:val="en-US"/>
        </w:rPr>
        <w:t xml:space="preserve">)  and </w:t>
      </w:r>
      <w:proofErr w:type="spellStart"/>
      <w:r w:rsidRPr="0065600D">
        <w:rPr>
          <w:rFonts w:asciiTheme="majorHAnsi" w:hAnsiTheme="majorHAnsi" w:cstheme="majorHAnsi"/>
          <w:lang w:val="en-US"/>
        </w:rPr>
        <w:t>PlotCorrelogram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() in the package) that illustrates the correlation of barcode abundances between all pairs of variables. </w:t>
      </w:r>
    </w:p>
    <w:p w14:paraId="3D64C1B2" w14:textId="38A3F69A" w:rsidR="00C34E93" w:rsidRPr="0065600D" w:rsidRDefault="00941583" w:rsidP="0085308D">
      <w:pPr>
        <w:ind w:left="708"/>
        <w:rPr>
          <w:rFonts w:asciiTheme="majorHAnsi" w:hAnsiTheme="majorHAnsi" w:cstheme="majorHAnsi"/>
          <w:lang w:val="en-US"/>
        </w:rPr>
      </w:pPr>
      <w:r w:rsidRPr="0065600D">
        <w:rPr>
          <w:rFonts w:asciiTheme="majorHAnsi" w:hAnsiTheme="majorHAnsi" w:cstheme="majorHAnsi"/>
          <w:noProof/>
        </w:rPr>
        <w:lastRenderedPageBreak/>
        <w:drawing>
          <wp:inline distT="0" distB="0" distL="0" distR="0" wp14:anchorId="053841BF" wp14:editId="5A3F0105">
            <wp:extent cx="2357755" cy="1712602"/>
            <wp:effectExtent l="0" t="0" r="4445" b="1905"/>
            <wp:docPr id="19" name="Imag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 6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413" t="64825" r="55655"/>
                    <a:stretch/>
                  </pic:blipFill>
                  <pic:spPr bwMode="auto">
                    <a:xfrm>
                      <a:off x="0" y="0"/>
                      <a:ext cx="2357960" cy="171275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E22A924" w14:textId="763E57FE" w:rsidR="0085308D" w:rsidRPr="0065600D" w:rsidRDefault="0085308D" w:rsidP="0085308D">
      <w:pPr>
        <w:ind w:left="708"/>
        <w:rPr>
          <w:rFonts w:asciiTheme="majorHAnsi" w:hAnsiTheme="majorHAnsi" w:cstheme="majorHAnsi"/>
          <w:lang w:val="en-US"/>
        </w:rPr>
      </w:pPr>
    </w:p>
    <w:p w14:paraId="50C2AB40" w14:textId="013F0D56" w:rsidR="0085308D" w:rsidRPr="0065600D" w:rsidRDefault="0085308D" w:rsidP="0085308D">
      <w:pPr>
        <w:ind w:left="708"/>
        <w:rPr>
          <w:rFonts w:asciiTheme="majorHAnsi" w:hAnsiTheme="majorHAnsi" w:cstheme="majorHAnsi"/>
        </w:rPr>
      </w:pPr>
      <w:proofErr w:type="spellStart"/>
      <w:r w:rsidRPr="0065600D">
        <w:rPr>
          <w:rFonts w:asciiTheme="majorHAnsi" w:hAnsiTheme="majorHAnsi" w:cstheme="majorHAnsi"/>
        </w:rPr>
        <w:t>Barcode</w:t>
      </w:r>
      <w:proofErr w:type="spellEnd"/>
      <w:r w:rsidRPr="0065600D">
        <w:rPr>
          <w:rFonts w:asciiTheme="majorHAnsi" w:hAnsiTheme="majorHAnsi" w:cstheme="majorHAnsi"/>
        </w:rPr>
        <w:t xml:space="preserve"> sharing</w:t>
      </w:r>
    </w:p>
    <w:p w14:paraId="6AEF3EEF" w14:textId="774E347C" w:rsidR="00F65019" w:rsidRPr="0065600D" w:rsidRDefault="00F65019" w:rsidP="0085308D">
      <w:pPr>
        <w:ind w:left="708"/>
        <w:rPr>
          <w:rFonts w:asciiTheme="majorHAnsi" w:hAnsiTheme="majorHAnsi" w:cstheme="majorHAnsi"/>
        </w:rPr>
      </w:pPr>
    </w:p>
    <w:p w14:paraId="56BE08EF" w14:textId="77777777" w:rsidR="00F65019" w:rsidRPr="0065600D" w:rsidRDefault="00F65019" w:rsidP="00F65019">
      <w:pPr>
        <w:spacing w:line="360" w:lineRule="auto"/>
        <w:jc w:val="both"/>
        <w:rPr>
          <w:rFonts w:asciiTheme="majorHAnsi" w:hAnsiTheme="majorHAnsi" w:cstheme="majorHAnsi"/>
          <w:lang w:val="en-US"/>
        </w:rPr>
      </w:pPr>
      <w:r w:rsidRPr="0065600D">
        <w:rPr>
          <w:rFonts w:asciiTheme="majorHAnsi" w:hAnsiTheme="majorHAnsi" w:cstheme="majorHAnsi"/>
          <w:lang w:val="en-US"/>
        </w:rPr>
        <w:t xml:space="preserve">To explore barcode sharing across samples, </w:t>
      </w:r>
      <w:proofErr w:type="spellStart"/>
      <w:r w:rsidRPr="0065600D">
        <w:rPr>
          <w:rFonts w:asciiTheme="majorHAnsi" w:hAnsiTheme="majorHAnsi" w:cstheme="majorHAnsi"/>
          <w:lang w:val="en-US"/>
        </w:rPr>
        <w:t>CellDestiny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 allows the user to </w:t>
      </w:r>
      <w:proofErr w:type="spellStart"/>
      <w:r w:rsidRPr="0065600D">
        <w:rPr>
          <w:rFonts w:asciiTheme="majorHAnsi" w:hAnsiTheme="majorHAnsi" w:cstheme="majorHAnsi"/>
          <w:lang w:val="en-US"/>
        </w:rPr>
        <w:t>visualise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 shared barcodes between two </w:t>
      </w:r>
      <w:proofErr w:type="spellStart"/>
      <w:r w:rsidRPr="0065600D">
        <w:rPr>
          <w:rFonts w:asciiTheme="majorHAnsi" w:hAnsiTheme="majorHAnsi" w:cstheme="majorHAnsi"/>
          <w:lang w:val="en-US"/>
        </w:rPr>
        <w:t>celltypes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 (using the </w:t>
      </w:r>
      <w:proofErr w:type="spellStart"/>
      <w:proofErr w:type="gramStart"/>
      <w:r w:rsidRPr="0065600D">
        <w:rPr>
          <w:rFonts w:asciiTheme="majorHAnsi" w:hAnsiTheme="majorHAnsi" w:cstheme="majorHAnsi"/>
          <w:lang w:val="en-US"/>
        </w:rPr>
        <w:t>MakeDotplotMatrix</w:t>
      </w:r>
      <w:proofErr w:type="spellEnd"/>
      <w:r w:rsidRPr="0065600D">
        <w:rPr>
          <w:rFonts w:asciiTheme="majorHAnsi" w:hAnsiTheme="majorHAnsi" w:cstheme="majorHAnsi"/>
          <w:lang w:val="en-US"/>
        </w:rPr>
        <w:t>(</w:t>
      </w:r>
      <w:proofErr w:type="gramEnd"/>
      <w:r w:rsidRPr="0065600D">
        <w:rPr>
          <w:rFonts w:asciiTheme="majorHAnsi" w:hAnsiTheme="majorHAnsi" w:cstheme="majorHAnsi"/>
          <w:lang w:val="en-US"/>
        </w:rPr>
        <w:t xml:space="preserve">) and </w:t>
      </w:r>
      <w:proofErr w:type="spellStart"/>
      <w:r w:rsidRPr="0065600D">
        <w:rPr>
          <w:rFonts w:asciiTheme="majorHAnsi" w:hAnsiTheme="majorHAnsi" w:cstheme="majorHAnsi"/>
          <w:lang w:val="en-US"/>
        </w:rPr>
        <w:t>PlotDotplot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() function in the package). In the </w:t>
      </w:r>
      <w:proofErr w:type="spellStart"/>
      <w:r w:rsidRPr="0065600D">
        <w:rPr>
          <w:rFonts w:asciiTheme="majorHAnsi" w:hAnsiTheme="majorHAnsi" w:cstheme="majorHAnsi"/>
          <w:lang w:val="en-US"/>
        </w:rPr>
        <w:t>dotplot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 </w:t>
      </w:r>
      <w:proofErr w:type="spellStart"/>
      <w:r w:rsidRPr="0065600D">
        <w:rPr>
          <w:rFonts w:asciiTheme="majorHAnsi" w:hAnsiTheme="majorHAnsi" w:cstheme="majorHAnsi"/>
          <w:lang w:val="en-US"/>
        </w:rPr>
        <w:t>visualisation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, barcode abundances can be plotted on different scales (logarithmic or </w:t>
      </w:r>
      <w:proofErr w:type="spellStart"/>
      <w:r w:rsidRPr="0065600D">
        <w:rPr>
          <w:rFonts w:asciiTheme="majorHAnsi" w:hAnsiTheme="majorHAnsi" w:cstheme="majorHAnsi"/>
          <w:lang w:val="en-US"/>
        </w:rPr>
        <w:t>arcsin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). The </w:t>
      </w:r>
      <w:proofErr w:type="spellStart"/>
      <w:r w:rsidRPr="0065600D">
        <w:rPr>
          <w:rFonts w:asciiTheme="majorHAnsi" w:hAnsiTheme="majorHAnsi" w:cstheme="majorHAnsi"/>
          <w:lang w:val="en-US"/>
        </w:rPr>
        <w:t>dotplot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 can be complemented by a </w:t>
      </w:r>
      <w:proofErr w:type="spellStart"/>
      <w:r w:rsidRPr="0065600D">
        <w:rPr>
          <w:rFonts w:asciiTheme="majorHAnsi" w:hAnsiTheme="majorHAnsi" w:cstheme="majorHAnsi"/>
          <w:lang w:val="en-US"/>
        </w:rPr>
        <w:t>piechart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 (using </w:t>
      </w:r>
      <w:proofErr w:type="spellStart"/>
      <w:proofErr w:type="gramStart"/>
      <w:r w:rsidRPr="0065600D">
        <w:rPr>
          <w:rFonts w:asciiTheme="majorHAnsi" w:hAnsiTheme="majorHAnsi" w:cstheme="majorHAnsi"/>
          <w:lang w:val="en-US"/>
        </w:rPr>
        <w:t>MakePieChartMatrix</w:t>
      </w:r>
      <w:proofErr w:type="spellEnd"/>
      <w:r w:rsidRPr="0065600D">
        <w:rPr>
          <w:rFonts w:asciiTheme="majorHAnsi" w:hAnsiTheme="majorHAnsi" w:cstheme="majorHAnsi"/>
          <w:lang w:val="en-US"/>
        </w:rPr>
        <w:t>(</w:t>
      </w:r>
      <w:proofErr w:type="gramEnd"/>
      <w:r w:rsidRPr="0065600D">
        <w:rPr>
          <w:rFonts w:asciiTheme="majorHAnsi" w:hAnsiTheme="majorHAnsi" w:cstheme="majorHAnsi"/>
          <w:lang w:val="en-US"/>
        </w:rPr>
        <w:t xml:space="preserve">) and </w:t>
      </w:r>
      <w:proofErr w:type="spellStart"/>
      <w:r w:rsidRPr="0065600D">
        <w:rPr>
          <w:rFonts w:asciiTheme="majorHAnsi" w:hAnsiTheme="majorHAnsi" w:cstheme="majorHAnsi"/>
          <w:lang w:val="en-US"/>
        </w:rPr>
        <w:t>PlotPieChart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() in the package) which gives the percentage of shared and unshared barcodes between the two variables of choice. Shared barcodes can also be assessed across 3 </w:t>
      </w:r>
      <w:proofErr w:type="spellStart"/>
      <w:r w:rsidRPr="0065600D">
        <w:rPr>
          <w:rFonts w:asciiTheme="majorHAnsi" w:hAnsiTheme="majorHAnsi" w:cstheme="majorHAnsi"/>
          <w:lang w:val="en-US"/>
        </w:rPr>
        <w:t>celltypes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 with ternary </w:t>
      </w:r>
      <w:proofErr w:type="spellStart"/>
      <w:r w:rsidRPr="0065600D">
        <w:rPr>
          <w:rFonts w:asciiTheme="majorHAnsi" w:hAnsiTheme="majorHAnsi" w:cstheme="majorHAnsi"/>
          <w:lang w:val="en-US"/>
        </w:rPr>
        <w:t>dotplots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 (using the </w:t>
      </w:r>
      <w:proofErr w:type="spellStart"/>
      <w:proofErr w:type="gramStart"/>
      <w:r w:rsidRPr="0065600D">
        <w:rPr>
          <w:rFonts w:asciiTheme="majorHAnsi" w:hAnsiTheme="majorHAnsi" w:cstheme="majorHAnsi"/>
          <w:lang w:val="en-US"/>
        </w:rPr>
        <w:t>MakeTernaryPlotMatrix</w:t>
      </w:r>
      <w:proofErr w:type="spellEnd"/>
      <w:r w:rsidRPr="0065600D">
        <w:rPr>
          <w:rFonts w:asciiTheme="majorHAnsi" w:hAnsiTheme="majorHAnsi" w:cstheme="majorHAnsi"/>
          <w:lang w:val="en-US"/>
        </w:rPr>
        <w:t>(</w:t>
      </w:r>
      <w:proofErr w:type="gramEnd"/>
      <w:r w:rsidRPr="0065600D">
        <w:rPr>
          <w:rFonts w:asciiTheme="majorHAnsi" w:hAnsiTheme="majorHAnsi" w:cstheme="majorHAnsi"/>
          <w:lang w:val="en-US"/>
        </w:rPr>
        <w:t xml:space="preserve">) and </w:t>
      </w:r>
      <w:proofErr w:type="spellStart"/>
      <w:r w:rsidRPr="0065600D">
        <w:rPr>
          <w:rFonts w:asciiTheme="majorHAnsi" w:hAnsiTheme="majorHAnsi" w:cstheme="majorHAnsi"/>
          <w:lang w:val="en-US"/>
        </w:rPr>
        <w:t>PlotTernaryPlot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() function in the package). In the ternary plot, dot size varies with the total abundance of the barcodes in the samples. Alternatively, barcode sharing between more than three </w:t>
      </w:r>
      <w:proofErr w:type="spellStart"/>
      <w:r w:rsidRPr="0065600D">
        <w:rPr>
          <w:rFonts w:asciiTheme="majorHAnsi" w:hAnsiTheme="majorHAnsi" w:cstheme="majorHAnsi"/>
          <w:lang w:val="en-US"/>
        </w:rPr>
        <w:t>celltypes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 can be visualized as a heatmap. </w:t>
      </w:r>
    </w:p>
    <w:p w14:paraId="0E406060" w14:textId="4C37B4E3" w:rsidR="00F65019" w:rsidRPr="0065600D" w:rsidRDefault="00941583" w:rsidP="0085308D">
      <w:pPr>
        <w:ind w:left="708"/>
        <w:rPr>
          <w:rFonts w:asciiTheme="majorHAnsi" w:hAnsiTheme="majorHAnsi" w:cstheme="majorHAnsi"/>
          <w:lang w:val="en-US"/>
        </w:rPr>
      </w:pPr>
      <w:r w:rsidRPr="0065600D">
        <w:rPr>
          <w:rFonts w:asciiTheme="majorHAnsi" w:hAnsiTheme="majorHAnsi" w:cstheme="majorHAnsi"/>
          <w:noProof/>
        </w:rPr>
        <w:drawing>
          <wp:inline distT="0" distB="0" distL="0" distR="0" wp14:anchorId="09CCF32E" wp14:editId="1699DC44">
            <wp:extent cx="2878521" cy="1661795"/>
            <wp:effectExtent l="0" t="0" r="4445" b="1905"/>
            <wp:docPr id="8" name="Imag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mage 8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0020" t="56990"/>
                    <a:stretch/>
                  </pic:blipFill>
                  <pic:spPr bwMode="auto">
                    <a:xfrm>
                      <a:off x="0" y="0"/>
                      <a:ext cx="2879195" cy="16621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65600D">
        <w:rPr>
          <w:rFonts w:asciiTheme="majorHAnsi" w:hAnsiTheme="majorHAnsi" w:cstheme="majorHAnsi"/>
          <w:noProof/>
        </w:rPr>
        <w:drawing>
          <wp:inline distT="0" distB="0" distL="0" distR="0" wp14:anchorId="151233DF" wp14:editId="765CC135">
            <wp:extent cx="2565400" cy="1651819"/>
            <wp:effectExtent l="0" t="0" r="0" b="0"/>
            <wp:docPr id="5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 5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609" r="50845" b="61134"/>
                    <a:stretch/>
                  </pic:blipFill>
                  <pic:spPr bwMode="auto">
                    <a:xfrm>
                      <a:off x="0" y="0"/>
                      <a:ext cx="2566198" cy="165233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65600D">
        <w:rPr>
          <w:rFonts w:asciiTheme="majorHAnsi" w:hAnsiTheme="majorHAnsi" w:cstheme="majorHAnsi"/>
          <w:noProof/>
        </w:rPr>
        <w:drawing>
          <wp:inline distT="0" distB="0" distL="0" distR="0" wp14:anchorId="10235484" wp14:editId="366DFC95">
            <wp:extent cx="1651819" cy="1690954"/>
            <wp:effectExtent l="0" t="0" r="0" b="0"/>
            <wp:docPr id="12" name="Imag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 5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2132" r="9191" b="60221"/>
                    <a:stretch/>
                  </pic:blipFill>
                  <pic:spPr bwMode="auto">
                    <a:xfrm>
                      <a:off x="0" y="0"/>
                      <a:ext cx="1651869" cy="16910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8BE50AA" w14:textId="77777777" w:rsidR="0085308D" w:rsidRPr="0065600D" w:rsidRDefault="0085308D" w:rsidP="0085308D">
      <w:pPr>
        <w:ind w:left="708"/>
        <w:rPr>
          <w:rFonts w:asciiTheme="majorHAnsi" w:hAnsiTheme="majorHAnsi" w:cstheme="majorHAnsi"/>
          <w:lang w:val="en-US"/>
        </w:rPr>
      </w:pPr>
    </w:p>
    <w:p w14:paraId="6604507B" w14:textId="0DA24EDC" w:rsidR="0085308D" w:rsidRPr="0065600D" w:rsidRDefault="0085308D" w:rsidP="0085308D">
      <w:pPr>
        <w:ind w:left="708"/>
        <w:rPr>
          <w:rFonts w:asciiTheme="majorHAnsi" w:hAnsiTheme="majorHAnsi" w:cstheme="majorHAnsi"/>
        </w:rPr>
      </w:pPr>
      <w:r w:rsidRPr="0065600D">
        <w:rPr>
          <w:rFonts w:asciiTheme="majorHAnsi" w:hAnsiTheme="majorHAnsi" w:cstheme="majorHAnsi"/>
        </w:rPr>
        <w:t>Clone Size</w:t>
      </w:r>
    </w:p>
    <w:p w14:paraId="26B7F6E9" w14:textId="7A8809D4" w:rsidR="00F31F33" w:rsidRPr="0065600D" w:rsidRDefault="00F31F33" w:rsidP="0085308D">
      <w:pPr>
        <w:ind w:left="708"/>
        <w:rPr>
          <w:rFonts w:asciiTheme="majorHAnsi" w:hAnsiTheme="majorHAnsi" w:cstheme="majorHAnsi"/>
        </w:rPr>
      </w:pPr>
    </w:p>
    <w:p w14:paraId="7A331647" w14:textId="77777777" w:rsidR="00F31F33" w:rsidRPr="0065600D" w:rsidRDefault="00F31F33" w:rsidP="00F31F33">
      <w:pPr>
        <w:spacing w:line="360" w:lineRule="auto"/>
        <w:jc w:val="both"/>
        <w:rPr>
          <w:rFonts w:asciiTheme="majorHAnsi" w:hAnsiTheme="majorHAnsi" w:cstheme="majorHAnsi"/>
          <w:lang w:val="en-US"/>
        </w:rPr>
      </w:pPr>
      <w:proofErr w:type="spellStart"/>
      <w:r w:rsidRPr="0065600D">
        <w:rPr>
          <w:rFonts w:asciiTheme="majorHAnsi" w:hAnsiTheme="majorHAnsi" w:cstheme="majorHAnsi"/>
          <w:lang w:val="en-US"/>
        </w:rPr>
        <w:t>CellDestiny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 offers two types of clone size visualizations. The first one is a cumulative diagram (use </w:t>
      </w:r>
      <w:proofErr w:type="spellStart"/>
      <w:proofErr w:type="gramStart"/>
      <w:r w:rsidRPr="0065600D">
        <w:rPr>
          <w:rFonts w:asciiTheme="majorHAnsi" w:hAnsiTheme="majorHAnsi" w:cstheme="majorHAnsi"/>
          <w:lang w:val="en-US"/>
        </w:rPr>
        <w:t>MakeCumulativeDiagramMatrix</w:t>
      </w:r>
      <w:proofErr w:type="spellEnd"/>
      <w:r w:rsidRPr="0065600D">
        <w:rPr>
          <w:rFonts w:asciiTheme="majorHAnsi" w:hAnsiTheme="majorHAnsi" w:cstheme="majorHAnsi"/>
          <w:lang w:val="en-US"/>
        </w:rPr>
        <w:t>(</w:t>
      </w:r>
      <w:proofErr w:type="gramEnd"/>
      <w:r w:rsidRPr="0065600D">
        <w:rPr>
          <w:rFonts w:asciiTheme="majorHAnsi" w:hAnsiTheme="majorHAnsi" w:cstheme="majorHAnsi"/>
          <w:lang w:val="en-US"/>
        </w:rPr>
        <w:t xml:space="preserve">) and </w:t>
      </w:r>
      <w:proofErr w:type="spellStart"/>
      <w:r w:rsidRPr="0065600D">
        <w:rPr>
          <w:rFonts w:asciiTheme="majorHAnsi" w:hAnsiTheme="majorHAnsi" w:cstheme="majorHAnsi"/>
          <w:lang w:val="en-US"/>
        </w:rPr>
        <w:t>PlotCumulativeDiagram</w:t>
      </w:r>
      <w:proofErr w:type="spellEnd"/>
      <w:r w:rsidRPr="0065600D">
        <w:rPr>
          <w:rFonts w:asciiTheme="majorHAnsi" w:hAnsiTheme="majorHAnsi" w:cstheme="majorHAnsi"/>
          <w:lang w:val="en-US"/>
        </w:rPr>
        <w:t>() in the package). If the cumulative graph has a concave shape, it means that a cell population is dominated by a small number of large clones. On the contrary, if the shape is linear, the sample is composed of a number of clones which contribute equally to the cellularity of the population. The second type of graph is a frequency distribution plot (</w:t>
      </w:r>
      <w:proofErr w:type="spellStart"/>
      <w:proofErr w:type="gramStart"/>
      <w:r w:rsidRPr="0065600D">
        <w:rPr>
          <w:rFonts w:asciiTheme="majorHAnsi" w:hAnsiTheme="majorHAnsi" w:cstheme="majorHAnsi"/>
          <w:lang w:val="en-US"/>
        </w:rPr>
        <w:t>MakeBarcodeFrequenciesMatrix</w:t>
      </w:r>
      <w:proofErr w:type="spellEnd"/>
      <w:r w:rsidRPr="0065600D">
        <w:rPr>
          <w:rFonts w:asciiTheme="majorHAnsi" w:hAnsiTheme="majorHAnsi" w:cstheme="majorHAnsi"/>
          <w:lang w:val="en-US"/>
        </w:rPr>
        <w:t>(</w:t>
      </w:r>
      <w:proofErr w:type="gramEnd"/>
      <w:r w:rsidRPr="0065600D">
        <w:rPr>
          <w:rFonts w:asciiTheme="majorHAnsi" w:hAnsiTheme="majorHAnsi" w:cstheme="majorHAnsi"/>
          <w:lang w:val="en-US"/>
        </w:rPr>
        <w:t xml:space="preserve">) and </w:t>
      </w:r>
      <w:proofErr w:type="spellStart"/>
      <w:r w:rsidRPr="0065600D">
        <w:rPr>
          <w:rFonts w:asciiTheme="majorHAnsi" w:hAnsiTheme="majorHAnsi" w:cstheme="majorHAnsi"/>
          <w:lang w:val="en-US"/>
        </w:rPr>
        <w:t>PlotBarcodeFrequencies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 ()) in the package) where the user can choose between histogram or density curve -based representations of the data. </w:t>
      </w:r>
    </w:p>
    <w:p w14:paraId="4FEE0B44" w14:textId="2ED5AC13" w:rsidR="00F31F33" w:rsidRPr="0065600D" w:rsidRDefault="00941583" w:rsidP="0085308D">
      <w:pPr>
        <w:ind w:left="708"/>
        <w:rPr>
          <w:rFonts w:asciiTheme="majorHAnsi" w:hAnsiTheme="majorHAnsi" w:cstheme="majorHAnsi"/>
          <w:lang w:val="en-US"/>
        </w:rPr>
      </w:pPr>
      <w:r w:rsidRPr="0065600D">
        <w:rPr>
          <w:rFonts w:asciiTheme="majorHAnsi" w:hAnsiTheme="majorHAnsi" w:cstheme="majorHAnsi"/>
          <w:noProof/>
        </w:rPr>
        <w:lastRenderedPageBreak/>
        <w:drawing>
          <wp:inline distT="0" distB="0" distL="0" distR="0" wp14:anchorId="6831D568" wp14:editId="5AD4E4B3">
            <wp:extent cx="2554787" cy="1661651"/>
            <wp:effectExtent l="0" t="0" r="0" b="2540"/>
            <wp:docPr id="17" name="Imag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 6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5641" t="62602" b="3264"/>
                    <a:stretch/>
                  </pic:blipFill>
                  <pic:spPr bwMode="auto">
                    <a:xfrm>
                      <a:off x="0" y="0"/>
                      <a:ext cx="2555404" cy="166205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65600D">
        <w:rPr>
          <w:rFonts w:asciiTheme="majorHAnsi" w:hAnsiTheme="majorHAnsi" w:cstheme="majorHAnsi"/>
          <w:noProof/>
        </w:rPr>
        <w:drawing>
          <wp:inline distT="0" distB="0" distL="0" distR="0" wp14:anchorId="56372C0B" wp14:editId="1DA1855A">
            <wp:extent cx="3264309" cy="3253622"/>
            <wp:effectExtent l="0" t="0" r="0" b="0"/>
            <wp:docPr id="10" name="Imag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 4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953" t="42570" r="8857" b="20833"/>
                    <a:stretch/>
                  </pic:blipFill>
                  <pic:spPr bwMode="auto">
                    <a:xfrm>
                      <a:off x="0" y="0"/>
                      <a:ext cx="3265013" cy="3254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65600D">
        <w:rPr>
          <w:rFonts w:asciiTheme="majorHAnsi" w:hAnsiTheme="majorHAnsi" w:cstheme="majorHAnsi"/>
          <w:noProof/>
        </w:rPr>
        <w:drawing>
          <wp:inline distT="0" distB="0" distL="0" distR="0" wp14:anchorId="12087069" wp14:editId="68CD1F8B">
            <wp:extent cx="3683415" cy="3696335"/>
            <wp:effectExtent l="0" t="0" r="0" b="0"/>
            <wp:docPr id="4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 4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775" b="58426"/>
                    <a:stretch/>
                  </pic:blipFill>
                  <pic:spPr bwMode="auto">
                    <a:xfrm>
                      <a:off x="0" y="0"/>
                      <a:ext cx="3684061" cy="369698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230F81" w14:textId="6916C3A5" w:rsidR="0085308D" w:rsidRPr="0065600D" w:rsidRDefault="0085308D" w:rsidP="0085308D">
      <w:pPr>
        <w:ind w:left="708"/>
        <w:rPr>
          <w:rFonts w:asciiTheme="majorHAnsi" w:hAnsiTheme="majorHAnsi" w:cstheme="majorHAnsi"/>
          <w:lang w:val="en-US"/>
        </w:rPr>
      </w:pPr>
    </w:p>
    <w:p w14:paraId="295C6D7B" w14:textId="0942CDA4" w:rsidR="0085308D" w:rsidRPr="0065600D" w:rsidRDefault="0085308D" w:rsidP="0085308D">
      <w:pPr>
        <w:ind w:left="708"/>
        <w:rPr>
          <w:rFonts w:asciiTheme="majorHAnsi" w:hAnsiTheme="majorHAnsi" w:cstheme="majorHAnsi"/>
        </w:rPr>
      </w:pPr>
      <w:proofErr w:type="spellStart"/>
      <w:r w:rsidRPr="0065600D">
        <w:rPr>
          <w:rFonts w:asciiTheme="majorHAnsi" w:hAnsiTheme="majorHAnsi" w:cstheme="majorHAnsi"/>
        </w:rPr>
        <w:lastRenderedPageBreak/>
        <w:t>Diversity</w:t>
      </w:r>
      <w:proofErr w:type="spellEnd"/>
    </w:p>
    <w:p w14:paraId="62D7C29A" w14:textId="0A51665D" w:rsidR="00DE5284" w:rsidRPr="0065600D" w:rsidRDefault="00DE5284" w:rsidP="0085308D">
      <w:pPr>
        <w:ind w:left="708"/>
        <w:rPr>
          <w:rFonts w:asciiTheme="majorHAnsi" w:hAnsiTheme="majorHAnsi" w:cstheme="majorHAnsi"/>
        </w:rPr>
      </w:pPr>
    </w:p>
    <w:p w14:paraId="361B92C5" w14:textId="77777777" w:rsidR="00DE5284" w:rsidRPr="0065600D" w:rsidRDefault="00DE5284" w:rsidP="00DE5284">
      <w:pPr>
        <w:spacing w:line="360" w:lineRule="auto"/>
        <w:jc w:val="both"/>
        <w:rPr>
          <w:rFonts w:asciiTheme="majorHAnsi" w:hAnsiTheme="majorHAnsi" w:cstheme="majorHAnsi"/>
          <w:lang w:val="en-US"/>
        </w:rPr>
      </w:pPr>
      <w:r w:rsidRPr="0065600D">
        <w:rPr>
          <w:rFonts w:asciiTheme="majorHAnsi" w:hAnsiTheme="majorHAnsi" w:cstheme="majorHAnsi"/>
          <w:lang w:val="en-US"/>
        </w:rPr>
        <w:t xml:space="preserve">Comparing sample diversities is a common step in lineage tracing analysis. Diversity is computed using the vegan R package. In the </w:t>
      </w:r>
      <w:proofErr w:type="spellStart"/>
      <w:r w:rsidRPr="0065600D">
        <w:rPr>
          <w:rFonts w:asciiTheme="majorHAnsi" w:hAnsiTheme="majorHAnsi" w:cstheme="majorHAnsi"/>
          <w:lang w:val="en-US"/>
        </w:rPr>
        <w:t>CellDestiny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 package, the function </w:t>
      </w:r>
      <w:proofErr w:type="spellStart"/>
      <w:proofErr w:type="gramStart"/>
      <w:r w:rsidRPr="0065600D">
        <w:rPr>
          <w:rFonts w:asciiTheme="majorHAnsi" w:hAnsiTheme="majorHAnsi" w:cstheme="majorHAnsi"/>
          <w:lang w:val="en-US"/>
        </w:rPr>
        <w:t>CalculDiversity</w:t>
      </w:r>
      <w:proofErr w:type="spellEnd"/>
      <w:r w:rsidRPr="0065600D">
        <w:rPr>
          <w:rFonts w:asciiTheme="majorHAnsi" w:hAnsiTheme="majorHAnsi" w:cstheme="majorHAnsi"/>
          <w:lang w:val="en-US"/>
        </w:rPr>
        <w:t>(</w:t>
      </w:r>
      <w:proofErr w:type="gramEnd"/>
      <w:r w:rsidRPr="0065600D">
        <w:rPr>
          <w:rFonts w:asciiTheme="majorHAnsi" w:hAnsiTheme="majorHAnsi" w:cstheme="majorHAnsi"/>
          <w:lang w:val="en-US"/>
        </w:rPr>
        <w:t xml:space="preserve">) calculate diversity using the number of unique clones, the Shannon index or the Simpson index.  For </w:t>
      </w:r>
      <w:proofErr w:type="spellStart"/>
      <w:r w:rsidRPr="0065600D">
        <w:rPr>
          <w:rFonts w:asciiTheme="majorHAnsi" w:hAnsiTheme="majorHAnsi" w:cstheme="majorHAnsi"/>
          <w:lang w:val="en-US"/>
        </w:rPr>
        <w:t>vizualizing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 clonal diversity, </w:t>
      </w:r>
      <w:proofErr w:type="spellStart"/>
      <w:proofErr w:type="gramStart"/>
      <w:r w:rsidRPr="0065600D">
        <w:rPr>
          <w:rFonts w:asciiTheme="majorHAnsi" w:hAnsiTheme="majorHAnsi" w:cstheme="majorHAnsi"/>
          <w:lang w:val="en-US"/>
        </w:rPr>
        <w:t>PlotDiversity</w:t>
      </w:r>
      <w:proofErr w:type="spellEnd"/>
      <w:r w:rsidRPr="0065600D">
        <w:rPr>
          <w:rFonts w:asciiTheme="majorHAnsi" w:hAnsiTheme="majorHAnsi" w:cstheme="majorHAnsi"/>
          <w:lang w:val="en-US"/>
        </w:rPr>
        <w:t>(</w:t>
      </w:r>
      <w:proofErr w:type="gramEnd"/>
      <w:r w:rsidRPr="0065600D">
        <w:rPr>
          <w:rFonts w:asciiTheme="majorHAnsi" w:hAnsiTheme="majorHAnsi" w:cstheme="majorHAnsi"/>
          <w:lang w:val="en-US"/>
        </w:rPr>
        <w:t xml:space="preserve">) computes a boxplot of barcode diversities. </w:t>
      </w:r>
    </w:p>
    <w:p w14:paraId="6FD0BE25" w14:textId="7C1732CF" w:rsidR="00DE5284" w:rsidRPr="0065600D" w:rsidRDefault="00941583" w:rsidP="0085308D">
      <w:pPr>
        <w:ind w:left="708"/>
        <w:rPr>
          <w:rFonts w:asciiTheme="majorHAnsi" w:hAnsiTheme="majorHAnsi" w:cstheme="majorHAnsi"/>
          <w:lang w:val="en-US"/>
        </w:rPr>
      </w:pPr>
      <w:r w:rsidRPr="0065600D">
        <w:rPr>
          <w:rFonts w:asciiTheme="majorHAnsi" w:hAnsiTheme="majorHAnsi" w:cstheme="majorHAnsi"/>
          <w:noProof/>
        </w:rPr>
        <w:drawing>
          <wp:inline distT="0" distB="0" distL="0" distR="0" wp14:anchorId="2AB1F7EC" wp14:editId="0880E71D">
            <wp:extent cx="2633980" cy="3028335"/>
            <wp:effectExtent l="0" t="0" r="0" b="0"/>
            <wp:docPr id="18" name="Imag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 6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4276" b="37804"/>
                    <a:stretch/>
                  </pic:blipFill>
                  <pic:spPr bwMode="auto">
                    <a:xfrm>
                      <a:off x="0" y="0"/>
                      <a:ext cx="2634062" cy="302842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B42FE6" w14:textId="2F9E564F" w:rsidR="0085308D" w:rsidRPr="0065600D" w:rsidRDefault="0085308D" w:rsidP="0085308D">
      <w:pPr>
        <w:ind w:left="708"/>
        <w:rPr>
          <w:rFonts w:asciiTheme="majorHAnsi" w:hAnsiTheme="majorHAnsi" w:cstheme="majorHAnsi"/>
          <w:lang w:val="en-US"/>
        </w:rPr>
      </w:pPr>
    </w:p>
    <w:p w14:paraId="6861E0AD" w14:textId="0C0EE087" w:rsidR="0085308D" w:rsidRPr="0065600D" w:rsidRDefault="0085308D" w:rsidP="0085308D">
      <w:pPr>
        <w:ind w:left="708"/>
        <w:rPr>
          <w:rFonts w:asciiTheme="majorHAnsi" w:hAnsiTheme="majorHAnsi" w:cstheme="majorHAnsi"/>
        </w:rPr>
      </w:pPr>
      <w:proofErr w:type="spellStart"/>
      <w:r w:rsidRPr="0065600D">
        <w:rPr>
          <w:rFonts w:asciiTheme="majorHAnsi" w:hAnsiTheme="majorHAnsi" w:cstheme="majorHAnsi"/>
        </w:rPr>
        <w:t>Categorisation</w:t>
      </w:r>
      <w:proofErr w:type="spellEnd"/>
    </w:p>
    <w:p w14:paraId="31C84707" w14:textId="2F073377" w:rsidR="0085308D" w:rsidRPr="0065600D" w:rsidRDefault="0085308D" w:rsidP="0085308D">
      <w:pPr>
        <w:ind w:left="708"/>
        <w:rPr>
          <w:rFonts w:asciiTheme="majorHAnsi" w:hAnsiTheme="majorHAnsi" w:cstheme="majorHAnsi"/>
        </w:rPr>
      </w:pPr>
    </w:p>
    <w:p w14:paraId="4C0D32C4" w14:textId="77777777" w:rsidR="00F65019" w:rsidRPr="0065600D" w:rsidRDefault="00F65019" w:rsidP="00F65019">
      <w:pPr>
        <w:spacing w:line="360" w:lineRule="auto"/>
        <w:jc w:val="both"/>
        <w:rPr>
          <w:rFonts w:asciiTheme="majorHAnsi" w:hAnsiTheme="majorHAnsi" w:cstheme="majorHAnsi"/>
          <w:color w:val="000000"/>
          <w:lang w:val="en-US"/>
        </w:rPr>
      </w:pPr>
      <w:r w:rsidRPr="0065600D">
        <w:rPr>
          <w:rFonts w:asciiTheme="majorHAnsi" w:hAnsiTheme="majorHAnsi" w:cstheme="majorHAnsi"/>
          <w:lang w:val="en-US"/>
        </w:rPr>
        <w:t xml:space="preserve">To classify barcodes by their lineage bias, </w:t>
      </w:r>
      <w:proofErr w:type="spellStart"/>
      <w:r w:rsidRPr="0065600D">
        <w:rPr>
          <w:rFonts w:asciiTheme="majorHAnsi" w:hAnsiTheme="majorHAnsi" w:cstheme="majorHAnsi"/>
          <w:lang w:val="en-US"/>
        </w:rPr>
        <w:t>CellDestiny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 uses a threshold based classifier lineage described </w:t>
      </w:r>
      <w:r w:rsidRPr="0065600D">
        <w:rPr>
          <w:rFonts w:asciiTheme="majorHAnsi" w:hAnsiTheme="majorHAnsi" w:cstheme="majorHAnsi"/>
        </w:rPr>
        <w:fldChar w:fldCharType="begin"/>
      </w:r>
      <w:r w:rsidRPr="0065600D">
        <w:rPr>
          <w:rFonts w:asciiTheme="majorHAnsi" w:hAnsiTheme="majorHAnsi" w:cstheme="majorHAnsi"/>
          <w:lang w:val="en-US"/>
        </w:rPr>
        <w:instrText xml:space="preserve"> ADDIN ZOTERO_ITEM CSL_CITATION {"citationID":"TWuajjo5","properties":{"formattedCitation":"(Naik et al. 2013b)","plainCitation":"(Naik et al. 2013b)","noteIndex":0},"citationItems":[{"id":1295,"uris":["http://zotero.org/users/1954727/items/THA32DFT"],"itemData":{"id":1295,"type":"article-journal","abstract":"Haematopoietic stem cells (HSCs) and their subsequent progenitors produce blood cells, but the precise nature and kinetics of this production is a contentious issue. In one model, lymphoid and myeloid production branch after the lymphoid-primed multipotent progenitor (LMPP), with both branches subsequently producing dendritic cells. However, this model is based mainly on in vitro clonal assays and population-based tracking in vivo, which could miss in vivo single-cell complexity. Here we avoid these issues by using a new quantitative version of 'cellular barcoding' to trace the in vivo fate of hundreds of LMPPs and HSCs at the single-cell level. These data demonstrate that LMPPs are highly heterogeneous in the cell types that they produce, separating into combinations of lymphoid-, myeloid- and dendritic-cell-biased producers. Conversely, although we observe a known lineage bias of some HSCs, most cellular output is derived from a small number of HSCs that each generates all cell types. Crucially, in vivo analysis of the output of sibling cells derived from single LMPPs shows that they often share a similar fate, suggesting that the fate of these progenitors was imprinted. Furthermore, as this imprinting is also observed for dendritic-cell-biased LMPPs, dendritic cells may be considered a distinct lineage on the basis of separate ancestry. These data suggest a 'graded commitment' model of haematopoiesis, in which heritable and diverse lineage imprinting occurs earlier than previously thought.","container-title":"Nature","DOI":"10.1038/nature12013","ISSN":"1476-4687","issue":"7444","journalAbbreviation":"Nature","language":"eng","note":"PMID: 23552896","page":"229-232","source":"PubMed","title":"Diverse and heritable lineage imprinting of early haematopoietic progenitors","volume":"496","author":[{"family":"Naik","given":"Shalin H."},{"family":"Perié","given":"Leïla"},{"family":"Swart","given":"Erwin"},{"family":"Gerlach","given":"Carmen"},{"family":"Rooij","given":"Nienke","non-dropping-particle":"van"},{"family":"Boer","given":"Rob J.","non-dropping-particle":"de"},{"family":"Schumacher","given":"Ton N."}],"issued":{"date-parts":[["2013",4,11]]}}}],"schema":"https://github.com/citation-style-language/schema/raw/master/csl-citation.json"} </w:instrText>
      </w:r>
      <w:r w:rsidRPr="0065600D">
        <w:rPr>
          <w:rFonts w:asciiTheme="majorHAnsi" w:hAnsiTheme="majorHAnsi" w:cstheme="majorHAnsi"/>
        </w:rPr>
        <w:fldChar w:fldCharType="separate"/>
      </w:r>
      <w:r w:rsidRPr="0065600D">
        <w:rPr>
          <w:rFonts w:asciiTheme="majorHAnsi" w:hAnsiTheme="majorHAnsi" w:cstheme="majorHAnsi"/>
          <w:noProof/>
          <w:lang w:val="en-US"/>
        </w:rPr>
        <w:t>(Naik et al. 2013b)</w:t>
      </w:r>
      <w:r w:rsidRPr="0065600D">
        <w:rPr>
          <w:rFonts w:asciiTheme="majorHAnsi" w:hAnsiTheme="majorHAnsi" w:cstheme="majorHAnsi"/>
        </w:rPr>
        <w:fldChar w:fldCharType="end"/>
      </w:r>
      <w:r w:rsidRPr="0065600D">
        <w:rPr>
          <w:rFonts w:asciiTheme="majorHAnsi" w:hAnsiTheme="majorHAnsi" w:cstheme="majorHAnsi"/>
          <w:color w:val="000000"/>
          <w:lang w:val="en-US"/>
        </w:rPr>
        <w:t xml:space="preserve">. In summary, an additional normalization step per barcode is applied in each individual, thereby enabling categorization of each barcode into classes of biased output towards the analyzed cell types. Barcodes are assigned a bias based on whether the % read abundance exceeds a threshold value. If one barcode contributes to a given lineage above the designated threshold then this barcode is assigned to be biased towards that lineage. Barcodes for which the % read abundance exceeds a threshold value across multiple lineages are classified as multi-outcome. </w:t>
      </w:r>
      <w:r w:rsidRPr="0065600D">
        <w:rPr>
          <w:rFonts w:asciiTheme="majorHAnsi" w:hAnsiTheme="majorHAnsi" w:cstheme="majorHAnsi"/>
          <w:lang w:val="en-US"/>
        </w:rPr>
        <w:t xml:space="preserve">In the </w:t>
      </w:r>
      <w:proofErr w:type="spellStart"/>
      <w:r w:rsidRPr="0065600D">
        <w:rPr>
          <w:rFonts w:asciiTheme="majorHAnsi" w:hAnsiTheme="majorHAnsi" w:cstheme="majorHAnsi"/>
          <w:lang w:val="en-US"/>
        </w:rPr>
        <w:t>CellDestiny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 app, the threshold used for categorization can be tuned manually. In the </w:t>
      </w:r>
      <w:proofErr w:type="spellStart"/>
      <w:r w:rsidRPr="0065600D">
        <w:rPr>
          <w:rFonts w:asciiTheme="majorHAnsi" w:hAnsiTheme="majorHAnsi" w:cstheme="majorHAnsi"/>
          <w:lang w:val="en-US"/>
        </w:rPr>
        <w:t>CellDestiny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 package, </w:t>
      </w:r>
      <w:proofErr w:type="spellStart"/>
      <w:proofErr w:type="gramStart"/>
      <w:r w:rsidRPr="0065600D">
        <w:rPr>
          <w:rFonts w:asciiTheme="majorHAnsi" w:hAnsiTheme="majorHAnsi" w:cstheme="majorHAnsi"/>
          <w:lang w:val="en-US"/>
        </w:rPr>
        <w:t>MakeCategoryMatrices</w:t>
      </w:r>
      <w:proofErr w:type="spellEnd"/>
      <w:r w:rsidRPr="0065600D">
        <w:rPr>
          <w:rFonts w:asciiTheme="majorHAnsi" w:hAnsiTheme="majorHAnsi" w:cstheme="majorHAnsi"/>
          <w:lang w:val="en-US"/>
        </w:rPr>
        <w:t>(</w:t>
      </w:r>
      <w:proofErr w:type="gramEnd"/>
      <w:r w:rsidRPr="0065600D">
        <w:rPr>
          <w:rFonts w:asciiTheme="majorHAnsi" w:hAnsiTheme="majorHAnsi" w:cstheme="majorHAnsi"/>
          <w:lang w:val="en-US"/>
        </w:rPr>
        <w:t xml:space="preserve">) prepare the data to input the </w:t>
      </w:r>
      <w:proofErr w:type="spellStart"/>
      <w:r w:rsidRPr="0065600D">
        <w:rPr>
          <w:rFonts w:asciiTheme="majorHAnsi" w:hAnsiTheme="majorHAnsi" w:cstheme="majorHAnsi"/>
          <w:lang w:val="en-US"/>
        </w:rPr>
        <w:t>PlotCategories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() and the complementary </w:t>
      </w:r>
      <w:proofErr w:type="spellStart"/>
      <w:r w:rsidRPr="0065600D">
        <w:rPr>
          <w:rFonts w:asciiTheme="majorHAnsi" w:hAnsiTheme="majorHAnsi" w:cstheme="majorHAnsi"/>
          <w:lang w:val="en-US"/>
        </w:rPr>
        <w:t>PlotCategoryCounts</w:t>
      </w:r>
      <w:proofErr w:type="spellEnd"/>
      <w:r w:rsidRPr="0065600D">
        <w:rPr>
          <w:rFonts w:asciiTheme="majorHAnsi" w:hAnsiTheme="majorHAnsi" w:cstheme="majorHAnsi"/>
          <w:lang w:val="en-US"/>
        </w:rPr>
        <w:t xml:space="preserve">() functions that output the number of barcodes per category and the summed contribution of all the barcodes in this category. If several individuals are present, </w:t>
      </w:r>
      <w:proofErr w:type="spellStart"/>
      <w:proofErr w:type="gramStart"/>
      <w:r w:rsidRPr="0065600D">
        <w:rPr>
          <w:rFonts w:asciiTheme="majorHAnsi" w:hAnsiTheme="majorHAnsi" w:cstheme="majorHAnsi"/>
          <w:lang w:val="en-US"/>
        </w:rPr>
        <w:t>PlotCategoryCounts</w:t>
      </w:r>
      <w:proofErr w:type="spellEnd"/>
      <w:r w:rsidRPr="0065600D">
        <w:rPr>
          <w:rFonts w:asciiTheme="majorHAnsi" w:hAnsiTheme="majorHAnsi" w:cstheme="majorHAnsi"/>
          <w:lang w:val="en-US"/>
        </w:rPr>
        <w:t>(</w:t>
      </w:r>
      <w:proofErr w:type="gramEnd"/>
      <w:r w:rsidRPr="0065600D">
        <w:rPr>
          <w:rFonts w:asciiTheme="majorHAnsi" w:hAnsiTheme="majorHAnsi" w:cstheme="majorHAnsi"/>
          <w:lang w:val="en-US"/>
        </w:rPr>
        <w:t xml:space="preserve">) averages the summed contribution over individuals. </w:t>
      </w:r>
    </w:p>
    <w:p w14:paraId="424E2C7B" w14:textId="77777777" w:rsidR="00F65019" w:rsidRPr="0065600D" w:rsidRDefault="00F65019" w:rsidP="0085308D">
      <w:pPr>
        <w:ind w:left="708"/>
        <w:rPr>
          <w:rFonts w:asciiTheme="majorHAnsi" w:hAnsiTheme="majorHAnsi" w:cstheme="majorHAnsi"/>
          <w:lang w:val="en-US"/>
        </w:rPr>
      </w:pPr>
    </w:p>
    <w:p w14:paraId="68CC073B" w14:textId="77777777" w:rsidR="0085308D" w:rsidRPr="0065600D" w:rsidRDefault="0085308D" w:rsidP="0085308D">
      <w:pPr>
        <w:ind w:left="708"/>
        <w:rPr>
          <w:rFonts w:asciiTheme="majorHAnsi" w:hAnsiTheme="majorHAnsi" w:cstheme="majorHAnsi"/>
          <w:lang w:val="en-US"/>
        </w:rPr>
      </w:pPr>
    </w:p>
    <w:p w14:paraId="3FFDF0E2" w14:textId="42E62743" w:rsidR="0085308D" w:rsidRPr="0065600D" w:rsidRDefault="008E18ED">
      <w:pPr>
        <w:rPr>
          <w:rFonts w:asciiTheme="majorHAnsi" w:hAnsiTheme="majorHAnsi" w:cstheme="majorHAnsi"/>
          <w:lang w:val="en-US"/>
        </w:rPr>
      </w:pPr>
      <w:r w:rsidRPr="0065600D">
        <w:rPr>
          <w:rFonts w:asciiTheme="majorHAnsi" w:hAnsiTheme="majorHAnsi" w:cstheme="majorHAnsi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127D0A76" wp14:editId="62071187">
                <wp:simplePos x="0" y="0"/>
                <wp:positionH relativeFrom="column">
                  <wp:posOffset>0</wp:posOffset>
                </wp:positionH>
                <wp:positionV relativeFrom="paragraph">
                  <wp:posOffset>-635</wp:posOffset>
                </wp:positionV>
                <wp:extent cx="2068830" cy="2470785"/>
                <wp:effectExtent l="0" t="0" r="1270" b="5715"/>
                <wp:wrapNone/>
                <wp:docPr id="28" name="Groupe 6"/>
                <wp:cNvGraphicFramePr xmlns:a="http://schemas.openxmlformats.org/drawingml/2006/main"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68830" cy="2470785"/>
                          <a:chOff x="0" y="0"/>
                          <a:chExt cx="2068830" cy="2470785"/>
                        </a:xfrm>
                      </wpg:grpSpPr>
                      <pic:pic xmlns:pic="http://schemas.openxmlformats.org/drawingml/2006/picture">
                        <pic:nvPicPr>
                          <pic:cNvPr id="29" name="Image 2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2771" t="41867" r="32583"/>
                          <a:stretch/>
                        </pic:blipFill>
                        <pic:spPr bwMode="auto">
                          <a:xfrm>
                            <a:off x="0" y="0"/>
                            <a:ext cx="1995170" cy="247078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0" name="Rectangle 30"/>
                        <wps:cNvSpPr/>
                        <wps:spPr>
                          <a:xfrm>
                            <a:off x="1921510" y="1122363"/>
                            <a:ext cx="147320" cy="114046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1" name="Rectangle 31"/>
                        <wps:cNvSpPr/>
                        <wps:spPr>
                          <a:xfrm>
                            <a:off x="0" y="0"/>
                            <a:ext cx="147320" cy="2064385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2831D70C" id="Groupe 6" o:spid="_x0000_s1026" style="position:absolute;margin-left:0;margin-top:-.05pt;width:162.9pt;height:194.55pt;z-index:251659264" coordsize="20688,24707" o:gfxdata="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v7+/v7+/v7+/v7+&#13;&#10;/v7+/v7+/v7+/v7+/v7+/v7+/v7+/v7+/v7+/v7+/v7+/v7+/v7+/v7+/v7+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np6e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np6e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en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np&#13;&#10;6e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p6e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en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en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np6en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en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np6en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np6en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np6e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np6en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np6en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np6e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np6e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np6en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np6en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np6en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np6e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np6e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en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np&#13;&#10;6e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p6e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en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en/////////////&#13;&#10;////////////////////////////////////////////////////////////////////////////&#13;&#10;////////////////////////////////////////////////////////////////////////////&#13;&#10;///////////39/f/h4eH/3BwcP+Hh4f/+vr6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p6en/d3d3/3Nzc/9zc3P/c3Nz/3Nzc/9zc3P/c3Nz/35+fv+ZmZn/tLS0/9vb2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np6en/////////////////////////////////////////////////////////////////////&#13;&#10;////////////////////////////////////////////////////////////////////////////&#13;&#10;//////////////////////////////+3t7f/AAAA/wAAAP8AAAD/vLy8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R0dH/AAAA/wAAAP8AAAD/AAAA/wAAAP8AAAD/AAAA/wAAAP8AAAD/&#13;&#10;AAAA/xISEv9XV1f/0dHR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en/////////////////////////////////////////////////&#13;&#10;////////////////////////////////////////////////////////////////////////////&#13;&#10;//////////////////////////////////////////////7+/v9RUVH/AAAA/wAAAP8AAAD/V1dX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S0tL/AwMD/wAAAP8RERH/JCQk/yMjI/8j&#13;&#10;IyP/IyMj/xkZGf8MDAz/AAAA/wAAAP8AAAD/FhYW/729vf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np6en/////////////////////////////&#13;&#10;////////////////////////////////////////////////////////////////////////////&#13;&#10;/////////////////////////////////////////////////////////////////9PT0/8KCgr/&#13;&#10;AAAA/wQEBP8AAAD/DQ0N/9XV1f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S0tL/AgIC/wAA&#13;&#10;AP93d3f/9vb2//b29v/29vb/9fX1//Pz8//Z2dn/j4+P/xgYGP8AAAD/AAAA/yIiIv/r6+v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np6en/////////&#13;&#10;////////////////////////////////////////////////////////////////////////////&#13;&#10;////////////////////////////////////////////////////////////////////////////&#13;&#10;/////////3Jycv8AAAD/CQkJ/35+fv8HBwf/AAAA/3V1df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S0tL/AgIC/wAAAP99fX3//////////////////////////////////////83Nzf8aGhr/&#13;&#10;AAAA/wAAAP+goK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np6en/////////////////////////////////////////////////////////////////&#13;&#10;////////////////////////////////////////////////////////////////////////////&#13;&#10;////////////////////////5+fn/xkZGf8AAAD/Pj4+//T09P82Njb/AAAA/xwcHP/p6e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S0tL/AgIC/wAAAP98fHz/////////////////////////////&#13;&#10;//////////////+Dg4P/AAAA/wAAAP9xcX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np6en/////////////////////////////////////////////&#13;&#10;////////////////////////////////////////////////////////////////////////////&#13;&#10;////////////////////////////////////////////kJCQ/wAAAP8AAAD/nJyc//////+RkZH/&#13;&#10;AAAA/wAAAP+VlZX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S0tL/AgIC/wAAAP98fHz/////////&#13;&#10;//////////////////////////////////+8vLz/AAAA/wAAAP9iYmL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S0tL/AgIC&#13;&#10;/wAAAP98fHz///////////////////////////////////////////+xsbH/AAAA/wAAAP98fHz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S0tL/AgIC/wAAAP98fHz///////////////////////////////////////7+/v9W&#13;&#10;Vlb/AAAA/wAAAP+xsb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S0tL/AgIC/wAAAP+AgID/////////////////////////&#13;&#10;////////9vb2/319ff8AAAD/AAAA/z8/P//39/f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S0tL/AwMD/wAAAP9TU1P/s7Oz&#13;&#10;/7CwsP+wsLD/sbGx/6Kiov+AgID/MzMz/wAAAP8BAQH/QUFB/9/f3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S0tL/&#13;&#10;AwMD/wAAAP8AAAD/AAAA/wAAAP8AAAD/AAAA/wAAAP8AAAD/AAAA/wICAv9iYmL/3d3d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np6en/&#13;&#10;////////////////////////////////////////////////////////////////////////////&#13;&#10;////////////////////////////////////////////////////////////////////////4ODg&#13;&#10;/xISEv8AAAD/KSkp//Pz8////////////////////////////+7u7v8hISH/AAAA/xYWFv/j4+P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S0tL/AwMD/wAAAP8NDQ3/Hh4e/x0dHf8dHR3/HR0d/xUVFf8EBAT/AAAA/wAA&#13;&#10;AP8FBQX/JCQk/5ycnP/+/v7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S0tL/AgIC/wAAAP9xcXH/6+vr/+rq6v/q6ur/6urq&#13;&#10;/+Xl5f/Z2dn/tra2/1tbW/8JCQn/AAAA/wAAAP+EhIT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+/v7/+/v7//b29v/x8PD/6urq/+Tk5P/h4eH/&#13;&#10;3t7e/9vb2//Y2Nj/0tLS/9XW1v/Z2tr/3d3d/+Dg4P/i4+P/5ufn/+3u7v/09PT/+fn5//39/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S0tL/AgIC/wAAAP9+fn7/&#13;&#10;///////////////////////////////////////////AwMD/GBgY/wAAAP8MDAz/z8/P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n5+f/u7u7/3dzc/8XFxf+trKz/lZOU/4OBgv9xbm//W1hZ/0lGR/9APD7/NzM0/y0qK/8j&#13;&#10;ICH/FxUW/w8ODv8ODQ3/DQ0N/wwNDf8LDAz/CQkJ/wsKCv8NDAz/DQ0N/w0NDf8NDg7/EBES/xsd&#13;&#10;Hv8kJyj/LTEz/zY6PP8/Q0T/TFBR/2NmaP94env/iYuM/6Ciov+4ubr/0tLS/+fo6P/19fX//v7+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S&#13;&#10;0tL/AgIC/wAAAP98fHz/////////////////////////////////////////////////i4uL/wAA&#13;&#10;AP8AAAD/e3t7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+vr6/+rq6v/T&#13;&#10;09P/s7Kz/4uJiv9oZWb/TUpL/zQxMv8iICD/Dg4P/wUIB/8FDQr/BxQP/wobFv8PJh7/Fzgu/yJK&#13;&#10;Pf8pVkj/Ll9P/zNnVv85cl//P31p/0SEcP9GiHL/R4p0/0qOef9EhXD/BBIP/207KP++a0n/tmVF&#13;&#10;/7JjQ/+vYUL/qV0//5xVOf+OTTP/gUYu/3Y/Kv9rOCT/WCwb/z8eEv8sFAv/IQ8H/xcKBf8MBgT/&#13;&#10;CwgI/xcYGf8oLC3/Oz5A/1dbXf91eHn/n6Ch/8TFxf/h4eH/8/T0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S0tL/AgIC/wAAAP98fHz/////////////////////////////////////&#13;&#10;////////////z8/P/wkJCf8AAAD/U1NT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S0tL/AgIC/wAAAP98fHz/////////////////&#13;&#10;////////////////////////////////29vb/xEREf8AAAD/Nzc3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S0tL/AgIC/wAAAP98&#13;&#10;fHz/////////////////////////////////////////////////v7+//wQEBP8AAAD/S0tL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S0tL/AgIC/wAAAP98fHz////////////////////////////////////////////19fX/SEhI&#13;&#10;/wAAAP8AAAD/jIyM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S0tL/AgIC/wAAAP+AgID/////////////////////////////////&#13;&#10;/////9bW1v9TU1P/AAAA/wAAAP8aGhr/4eHh////////////////////////////zc3N/4+Pj/+3&#13;&#10;t7f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S0tL/AgIC/wAAAP9XV1f/tLS0/7Kysv+y&#13;&#10;srL/srKy/6Kiov+Li4v/WFhY/w0NDf8AAAD/AAAA/wgICP+pqan/////////////////////////&#13;&#10;///Z2dn/FRUV/wAAAP8CAgL/tLS0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S0tL/AwMD/wAA&#13;&#10;AP8AAAD/AAAA/wAAAP8AAAD/AAAA/wAAAP8AAAD/AAAA/wAAAP8AAAD/JiYm/6+vr///////////&#13;&#10;//////////////////////+vr6//AAAA/wAAAP8AAAD/fn5+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np6en/////////&#13;&#10;////////////////////////////////////////////////////////////////////////////&#13;&#10;//////////////////////////////////////r6+v82Njb/AAAA/wEBAf+rq6v/////////////&#13;&#10;////////////////////////////////////////////////////////////////////p6en/wEB&#13;&#10;Af8AAAD/PDw8//n5+f//////6+vr/zIyMv8AAAD/CQkJ/6+vr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9PT0/yIiIv9qamr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T09P/AwMD/wAAAP8AAAD/AAAA/wAAAP8AAAD/AAAA/wICAv8PDw//HR0d/0VFRf+Ojo7/&#13;&#10;6enp///////////////////////////////////////h4eH/JCQk/wAAAP8NDQ3/wcHB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4+Pj/09PT/9LS0v/S0tL/0tLS/9LS0v/S0tL/0tLS/9TU1P/e&#13;&#10;3t7/6Ojo////////////////////////////////////////////////////////////39/f/7Gx&#13;&#10;sf/Q0N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np6en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h4eP8AAAD/lpaW//////9HR0f/AAAA&#13;&#10;/wAAAP8AAAD/AAAA/wAAAP8AAAD/AAAA/wAAAP8ODg7/1NTU////////////////////////////&#13;&#10;////////////////////////////////////////////////////////////////////////////&#13;&#10;////////////////////////////////////////////////////9PT0/yIiIv9qamr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7+/v/MzMz/bWts/yAeHv8ECgj/FzUr/0F/a/9etJj/acip/2nIqf9nxKb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fEpv9etJj/CBkW/5NRN///k2b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2PYv//kWT//5Rm//qOYf/JcU7/cz0p/yEPB/8NDQ3/PkJD/6Kjo//v7+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np6en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Li4v/FxcX/&#13;&#10;6Ojo///////X19f/xsbG/8jIyP/IyMj/yMjI/8jIyP/IyMj/yMjI/8fHx//Kysr/9vb2////////&#13;&#10;////////////////////////////////////////////////////////////////////////////&#13;&#10;////////////////////////////////////////////////////////////////////////9PT0&#13;&#10;/yIiIv9qamr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9/v7/8/v5//H7+P/7/v3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v7+//qaip/0lGR/8LCwv/DB4Y/zJjU/9WpYz/Z8Wm/2rJqv9nxKb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fEpv9etJj/CBkW/5NRN///k2b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2PY///kmX//5Nm/+6HXf+tYEH/UCka/w0GA/8g&#13;&#10;JCX/e31+/9bW1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np6e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9PT0/yIiIv9qamr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9n06/+p5tP/mOLK&#13;&#10;/5fiyv+j5dD/zfHl//v+/f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397f/4aFhf8nJCX/AwkH/xo5L/9FhXD/Yryf/2rKqv9oxqf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fEpv9etJj/CBkW/5NR&#13;&#10;N///k2b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6P&#13;&#10;Y///k2X//5Fk/9V4Uv95QSv/IA4H/w0OD/9UV1n/ubm6//r6+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np6e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+fn5/9/f3//9/f3/////&#13;&#10;/+Pj4/+EhIT/cnJy/8DAwP//////////////////////////////////////////////////////&#13;&#10;////////////////////////////////////////////////////////////////////////////&#13;&#10;////////////////////////////////////9PT0/yIiIv9qamr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fDj/4/fxv+T4cj/mOLL/5jiy/+V4cn/jN/E/7fq2v/7/v3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9DP0P9wbm//FhQV/wURDf8rV0r/VKGI/2jGp/9pyKn/Z8Ol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fEpv9etJj/CBkW/5NRN///k2b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+RZP//k2b/7YZc/6BYPP89HhL/CAYF/zxAQf+mp6f/&#13;&#10;9PT0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np6en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j4+P/&#13;&#10;RUVF/zMzM//09PT/8fHx/z09Pf8AAAD/AAAA/wUFBf+goKD/////////////////////////////&#13;&#10;////////////////////////////////////////////////////////////////////////////&#13;&#10;////////////////////////////////////////////////////////9PT0/yIiIv9qamr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j9vD/kuDH/5fiyv+c48z/m+PM/5vjzP+c48z/muLL/43fxP/P8eb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FxMT/W1lZ/wwLDP8KGxX/Nmta/12xl/9qyqv/&#13;&#10;aMao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fEpv9etJj/CBkW/5NRN///k2b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5Bj//+TZv/8&#13;&#10;jmL/vWlI/08pGf8IAwH/Ky8w/5aYmP/t7e3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np6en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wcHD/AgIC/3t7e//6+vr/pqam/wAAAP9lZWX/xMTE/0hISP8hISH/6Ojo////&#13;&#10;////////////////////////////////////////////////////////////////////////////&#13;&#10;////////////////////////////////////////////////////////////////////////////&#13;&#10;9PT0/yIiIv9qamr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669z/keDG/5zjzP+b48z/m+PM/5vjzP+b48z/nOPM&#13;&#10;/5ThyP+m5tL/+/79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wcHB/1NRUf8JCQn/ECYf/z96Z/9h&#13;&#10;up3/asqr/2jFpv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fEpv9etJj/CBkW/5NRN///k2b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9j2P//5Jl//+RZP/Nck7/YjQi/w8GA/8gJCX/kZKT/+zt7f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np6en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X19f8pKSn/aGho////////////Xl5e/wcHB//T09P/////&#13;&#10;/8TExP8LCwv/v7+/////////////////////////////////////////////////////////////&#13;&#10;////////////////////////////////////////////////////////////////////////////&#13;&#10;////////////////////9PT0/yIiIv9qamr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z+/f+p59P/lOHJ/5vjzP+b48z/&#13;&#10;m+PM/5vjzP+b48z/m+PM/5jiyv+a48v/8/z5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P7+/+H2&#13;&#10;7//G7+L/w+7g/9j06//3/fv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LBwf9TUVL/CAgI/xIr&#13;&#10;I/9DhG//ZL+h/2rJqv9nxKb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fEpv9etJj/CBkW&#13;&#10;/5NRN///k2b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2OYv//kmT//5Jl/9h6VP9vPCj/&#13;&#10;EQcD/yIlJv+PkJD/6+zs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np6e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rq6v8XFxf/m5ub///////w8PD/&#13;&#10;IyMj/zExMf/19fX//////9jY2P8RERH/tLS0////////////////////////////////////////&#13;&#10;////////////////////////////////////////////////////////////////////////////&#13;&#10;////////////////////////////////////////9PT0/yIiIv9qamr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3+/f+s&#13;&#10;59X/lOHJ/5vjzP+b48z/m+PM/5vjzP+b48z/m+PM/5jiyv+c48z/9fz5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x+/j/rujW/4/gxv+Q4Mb/kN/G/47fxv+g5M7/4/fw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Ly8v/VlNU&#13;&#10;/wcHB/8RKiP/RIZx/2XBo/9pyar/Z8Ol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fEpv9etJj/CBkW/5NRN///k2b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+RZP//k2b/2HpU/248KP8RBwT/IyYo/5aXmP/y8vL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np6e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T09P8n&#13;&#10;Jyf/gYGB///////CwsL/AQEB/3Fxcf///////////6+vr/8KCgr/yMjI////////////////////&#13;&#10;////////////////////////////////////////////////////////////////////////////&#13;&#10;////////////////////////////////////////////////////////////9PT0/yIiIv9qamr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E7uD/j9/G/5zjzP+b48z/m+PM/5vjzP+b48z/nOPM/5Lgx/+u6Nb//f/+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j9+/+q5tP/jt/F/5rjzP+c48z/nOPM/5vjzP+S4cf/meLL/+v59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1tbW/2RiYv8MCgv/ESkh/0WHcv9lwqT/asmq/2fDpf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fEpv9etJj/CBkW/5NRN///k2b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5Fk//+TZf/ZelT/cDwn/wwFAf8rLzD/pKWl&#13;&#10;//n5+f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en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7+/v9fX1//GBgY/5SUlP8/Pz//AQEB/7y8vP/5+fn/tbW1/yYmJv8sLCz/7u7u&#13;&#10;////////////////////////////////////////////////////////////////////////////&#13;&#10;////////////////////////////////////////////////////////////////////////////&#13;&#10;////9PT0/yIiIv9qamr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v+vf/muLM/5PhyP+c48z/nOPM/5zjzP+c48z/&#13;&#10;luHK/5Hgxv/f9u7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9Dy5/+O38b/m+PM/5vjzP+b48z/m+PM/5vj&#13;&#10;zP+c48z/j+DG/7jq2//+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fn5/98enr/ExES/wocF/89dmT/Y76g/2rJqv9nw6X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fEpv9etJj/CBkW/5NRN///k2b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/kWT/&#13;&#10;/5Nl/9B0T/9XLh3/CQQD/0FERf+8vb3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np&#13;&#10;6e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c3Nz/PDw8/wAAAP8CAgL/cHBw//z8/P/k5OT/&#13;&#10;EhIS/xQUFP+3t7f/////////////////////////////////////////////////////////////&#13;&#10;////////////////////////////////////////////////////////////////////////////&#13;&#10;////////////////////////9PT0/yIiIv9qamr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4Pbv/5vjzP+N&#13;&#10;38X/k+HI/5ThyP+P38b/k+HI/9Dx5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7Ho1/+T4Mj/m+PM&#13;&#10;/5vjzP+b48z/m+PM/5vjzP+b48z/l+LK/57jzf/1/Pr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39/f/nJub/yQhIv8GEg7/NGlY/2C4m/9qyav/Z8Ol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fEpv9etJj/&#13;&#10;CBkW/5NRN///k2b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+SZP//kWT/v2tK/0YlF/8IBwb/Wl1e/9fY2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p6e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8/Pz/8PDw//L&#13;&#10;y8v//v7+///////39/f/rKys/9zc3P//////////////////////////////////////////////&#13;&#10;////////////////////////////////////////////////////////////////////////////&#13;&#10;////////////////////////////////////////////9PT0/yIiIv9qamr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H79//G7+L/refV/6vn1P++7N7/6Pj0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v7+/6nm0v+V4cn/m+PM/5vjzP+b48z/m+PM/5vjzP+b48z/mOLL/5riy//w+vf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7++vv8/PD3/AgcG/ydQQ/9cr5T/asqr/2fEpv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fEpv9etJj/CBkW/5NRN///k2b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9jmL//5Nl//yPYv+pXj//KRML&#13;&#10;/xIUFf+DhIX/7u7u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en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9PT0/66urv/n5+f///////////+/v7//jY2N/+Xl5f//////////////////////////&#13;&#10;////////////////////////////////////////////////////////////////////////////&#13;&#10;////////////////////////////////////////////////////////////////9PT0/yIiIv9q&#13;&#10;amr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7bq2f+R4Mf/nOPM/5vjzP+b48z/m+PM/5vjzP+b48z/luLJ/6Lk&#13;&#10;z//4/fv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d3d3/YmBh/wgICP8YNSz/UJqC/2nIqf9o&#13;&#10;xaf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fEpv9etJj/CBkW/5NRN///k2b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2PY///lGb/7odd/4VKMf8SBwP/Jyss/6qrq//+/v7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en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k5OT/QEBB/wAAAP+vr6////////////+Pj4//AAAA/yIiIv/Hx8f/&#13;&#10;////////////////////////////////////////////////////////////////////////////&#13;&#10;////////////////////////////////////////////////////////////////////////////&#13;&#10;////////9PT0/yIiIv9qamr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9r07P+P38b/muPL/5vjzP+b48z/m+PM&#13;&#10;/5vjzP+c48z/jd/F/8Lt3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+Pj4/5qZmf8bGRn/CRoV/0KB&#13;&#10;bf9mw6T/acip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fEpv9etJj/CBkW/5NRN///k2b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5Bj//+TZv/ZelT/XDEg/wkGBf9VV1j/2dnZ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np6en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vb2//CAgI/5CQkP/u7u7////////////x&#13;&#10;8fH/urq6/yUlJf84ODj/8vLy////////////////////////////////////////////////////&#13;&#10;////////////////////////////////////////////////////////////////////////////&#13;&#10;////////////////////////////9PT0/yIiIv9qamr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z+/v+469v/&#13;&#10;jd/F/5fiyv+b48z/m+PM/5njy/+O38b/pOXR//P8+f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Ozc7/RUNE&#13;&#10;/wMHBf8rV0n/X7WZ/2rKqv9mw6X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fEpv9e&#13;&#10;tJj/CBkW/5NRN///k2b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/kWT//5Fk&#13;&#10;/7RlRf8oEwr/ExYX/5CRkv/4+Pj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en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T09P8oKCj/dHR0////&#13;&#10;/////////////////////////////7S0tP8LCwv/yMjI////////////////////////////////&#13;&#10;////////////////////////////////////////////////////////////////////////////&#13;&#10;////////////////////////////////////////////////9PT0/yIiIv9qamr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6/f3/xe/h/5jiy/+P38b/j9/G/5PhyP+16tn/8vv4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9PT0/4KBgv8REBD/Eioi/02Vfv9pyKn/aMWm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fEpv9etJj/CBkW/5NRN///k2b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Y5i//+TZv/rhVz/eEIr/woEAv8/QkT/ysvL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np6en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vr6/8YGBj/lZWV/////////////////////////////////9bW1v8ODg7/tLS0////////////&#13;&#10;////////////////////////////////////////////////////////////////////////////&#13;&#10;////////////////////////////////////////////////////////////////////9PT0/yIi&#13;&#10;Iv9qamr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L8+P/g9u//3fXt/+369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MzMz/Pz09/wEIBf80aFf/Y76g/2nJqv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fEpv9etJj/CBkW/5NRN///k2b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/kGP//5Nl/8RuTP88HhL/DxAR/4uM&#13;&#10;jP/4+Pj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np6en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j4+P8zMzP/UlJS//7+/v///////////////////////////5ycnP8I&#13;&#10;CAj/ycnJ////////////////////////////////////////////////////////////////////&#13;&#10;////////////////////////////////////////////////////////////////////////////&#13;&#10;////////////9PT0/yIiIv9qamr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9vb2/4yLi/8QDg//FC4l/1Kehf9qyqr/Z8Sm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fEpv9etJj/CBkW/5NRN///&#13;&#10;k2b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+SZf/0il//g0gw/wsEAv9GSEn/0tLS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np6e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+JiYn/AAAA/3l5ef/b29v/9vb2//j4&#13;&#10;+P/p6en/qamp/xYWFv9AQED/9fX1////////////////////////////////////////////////&#13;&#10;////////////////////////////////////////////////////////////////////////////&#13;&#10;////////////////////////////////9PT0/yIiIv9qamr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T09P/RUFD/wIIBv8xYlL/Y76g/2nIqf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fE&#13;&#10;pv9etJj/CBkW/5NRN///k2b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+j2P//5Nl/8RuTP8yGA7/EhQW/5SVlv/8/Pz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np6en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z8/P/XFxc&#13;&#10;/wAAAP8KCgr/JCQk/yYmJv8VFRX/AAAA/ykpKf/R0dH/////////////////////////////////&#13;&#10;////////////////////////////////////////////////////////////////////////////&#13;&#10;////////////////////////////////////////////////////9PT0/yIiIv9qamr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6CgoP8WFBX/EScg/1Cagv9q&#13;&#10;yar/Z8Sm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fEpv9etJj/CBkW/5NRN///k2b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+SZf/wiV7/e0Ms/wgC&#13;&#10;Af9TVVb/4uLi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np6en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62trf9eXl7/PDw8/zY2Nv9JSUn/iYmJ/+bm5v//////////////////&#13;&#10;////////////////////////////////////////////////////////////////////////////&#13;&#10;////////////////////////////////////////////////////////////////////////9PT0&#13;&#10;/yIiIv9qamr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u7u7/aGdn/wME&#13;&#10;BP8pU0b/Yrye/2nIqf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fEpv9etJj/CBkW/5NRN///k2b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/kGP//5Nl/7loR/8hDwj/IiUn/7y8v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np6e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+xsbH/urq6/////////////v7+//v7+///////////////&#13;&#10;////////////////////////////////////////////////////////////////////////////&#13;&#10;////////////////////////////////////////////////////////////////////////////&#13;&#10;////////////////9PT0/yIiIv9qamr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jIyP83NTb/BA4L/0J/bP9ox6j/aMWm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fEpv9etJj/CBkW/5NR&#13;&#10;N///k2b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+TZf/fflf/USsc/wgKCv+Fhof/+Pj4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np6e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Pz8/8kJCT/MTEx//T09P//////////&#13;&#10;////////////////////////////////////////////////////////////////////////////&#13;&#10;////////////////////////////////////////////////////////////////////////////&#13;&#10;////////////////////////////////////9PT0/yIiIv9qamr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t7e3/29vb/93d3f/d&#13;&#10;3d3/3d3d/9/f3//n5+f/9/f3//////////////////////////////////////////////////n5&#13;&#10;+f/V1dX/vr6+/7u7u//W1tb//f39////////////////////////////////////////////////&#13;&#10;/9zc3P/x8fH/////////////////////////////////////////////////////////////////&#13;&#10;////////////////nJyc/xEPEP8VMCf/V6aM/2rJqv9mw6X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fEpv9etJj/CBkW/5NRN///k2b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WT/+o1h/4hL&#13;&#10;Mv8LBAL/TVBR/+Pj4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np6en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Hx8f8fHx//&#13;&#10;Ozs7////////////////////////////////////////////////////////////////////////&#13;&#10;////////////////////////////////////////////////////////////////////////////&#13;&#10;////////////////////////////////////////////////////////9PT0/yIiIv9qamr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+Dg4P/Dg4O/wsLC/8ICAj/CAgI/woKCv8SEhL/LCws/35+fv/r6+v/////////////////////&#13;&#10;///////+/v7/paWl/zU1Nf8BAQH/AgIC/wAAAP8EBAT/R0dH/8zMzP//////////////////////&#13;&#10;////////////////urq6/xUVFf+zs7P/////////////////////////////////////////////&#13;&#10;//////////////////////////Ly8v9ubW3/AwMD/y1cTP9kv6H/aceo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fEpv9etJj/CBkW/5NRN///k2b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o9j//+TZf/BbEr/JhIK/yImKP/Dw8P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np6en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+qqqr/Hx8f/4GBgf/Y2Nj/6+vr/+/v7//v7+//7+/v/+/v7//w8PD//Pz8////&#13;&#10;////////////////////////////////////////////////////////////////////////////&#13;&#10;////////////////////////////////////////////////////////////////////////////&#13;&#10;9PT0/yIiIv9qamr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5eXn/AAAA/1xcXP9+fn7/fX19/3h4eP9iYmL/LCws/wAAAP88PDz/&#13;&#10;5OTk//////////////////z8/P95eXn/AAAA/yoqKv+Li4v/t7e3/7Kysv9vb2//BwcH/xwcHP/L&#13;&#10;y8v////////////////////////////FxcX/Hx8f/wAAAP+zs7P/////////////////////////&#13;&#10;////////////////////////////////////////2dnZ/0RCQ/8CCwj/QX5q/2nIqf9nxKb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fEpv9etJj/CBkW/5NRN///k2b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2b/4n9X/0onGf8MDg7/mpub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np6en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7+/v95eXn/ExMT/wAAAP8ICAj/Gxsb/yAgIP8gICD/ICAg&#13;&#10;/x8fH/8uLi7/2tra////////////////////////////////////////////////////////////&#13;&#10;////////////////////////////////////////////////////////////////////////////&#13;&#10;////////////////////9PT0/yIiIv9qamr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5eXn/AAAA/8TExP//////////////////&#13;&#10;////8/Pz/2tra/8AAAD/Y2Nj//39/f///////////6enp/8AAAD/TExM/+zs7P//////////////&#13;&#10;////////qKio/wEBAf88PDz/9fX1////////////8vLy/5aWlv8ODg7/BAQE/wEBAf+zs7P/////&#13;&#10;//////////////////////////////////////////////////////+9vLz/IiAg/wwfGf9SnoX/&#13;&#10;acqq/2bDpf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fEpv9etJj/CBkW&#13;&#10;/5NRN///k2b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5Fk//eL&#13;&#10;YP90Pyr/BQMD/21vcP/19PT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np6e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39/f9xcXH/PT09/0FBQf8+Pj7/&#13;&#10;PT09/zw8PP88PDz/PDw8/zw8PP9HR0f/3t7e////////////////////////////////////////&#13;&#10;////////////////////////////////////////////////////////////////////////////&#13;&#10;////////////////////////////////////////9PT0/yIiIv9qamr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fEpv9etJj/CBkW/5NRN///k2b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6PY///kWT/oFk9/w4GAv9MTlD/5+fn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np6e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+&#13;&#10;/v7//f39////////////////////////////////////////////////////////////////////&#13;&#10;////////////////////////////////////////////////////////////////////////////&#13;&#10;////////////////////////////////////////////////////////////9PT0/yIiIv9qamr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fEpv9etJj/CBkW/5NRN///k2b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9j2L//5Nm/8NtS/8jEAn/LTEy/9PT0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en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v7+//09PT/8/Pz//Pz8//y8vL/8fHx/+fn5//Dw8P/7e3t&#13;&#10;////////////////////////////////////////////////////////////////////////////&#13;&#10;////////////////////////////////////////////////////////////////////////////&#13;&#10;////9PT0/yIiIv9qamr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729vf8GBgb/Q0ND/9jY2P/7+/v/&#13;&#10;3Nzc/zY2Nv8KCgr/1NTU//////95eXn/AAAA/729vf////////////////////////////////+6&#13;&#10;urr/AAAA/3Nzc///////qqqq/wAAAP+CgoL/////////////////////////////////////////&#13;&#10;////////////////////////////////////////oKCg/wAAAP+zs7P/////////////////////&#13;&#10;//////////////////Dw8P9cWlr/AgcF/ztzYf9px6j/Z8Sm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fEpv9etJj/CBkW/5NRN///k2b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+T&#13;&#10;Zf/afFX/Ox4T/xgcHf+6urr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np&#13;&#10;6e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x8fH/gYGB/y4uLv8iIiL/Jycn/yIiIv8hISH/&#13;&#10;JCQk/xsbG/8ODg7/0tLS////////////////////////////////////////////////////////&#13;&#10;////////////////////////////////////////////////////////////////////////////&#13;&#10;////////////////////////9PT0/yIiIv9qamr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v7+/15eXv8L&#13;&#10;Cwv/1NTU/////////////////8HBwf9XV1f/zMzM//////95eXn/AAAA/729vf//////////////&#13;&#10;///////////////////ExMT/AAAA/2NjY///////mJiY/wAAAP+Tk5P/////////////////////&#13;&#10;////////////////////////////////////////////////////////////oKCg/wAAAP+zs7P/&#13;&#10;////////////////////////////////5eXl/0RBQv8FDwz/SI13/2rJqv9mw6X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fEpv9etJj/&#13;&#10;CBkW/5NRN///k2b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mX/7IZc/1UtHf8KDQ7/oKGi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p6e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+AgID/AAAA/yMjI/83&#13;&#10;Nzf/AQEB/zU1Nf85OTn/CAgI/wMDA/+Dg4P/8PDw////////////////////////////////////&#13;&#10;////////////////////////////////////////////////////////////////////////////&#13;&#10;////////////////////////////////////////////9PT0/yIiIv9qamr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w+/f/0PHn/7/t3v/E7uH/3vXu//z+/f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9fX1/zIyMv80NDT/+Pj4//////////////////////////////////////95eXn/AAAA&#13;&#10;/729vf////////////////////////////////+8vLz/AAAA/2tra///////pqam/wAAAP+JiYn/&#13;&#10;////////////////////////////////////////////////////////////////////////////&#13;&#10;////oKCg/wAAAP+zs7P////////////////////////////W1tb/NjIz/woZFP9Sn4b/asqr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fEpv9etJj/CBkW/5NRN///k2b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5Bk//iNYf9xPin/BQYH/4uMj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en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f3&#13;&#10;9/8vLy//OTk5/+vr6//r6+v/ICAg/6SkpP/+/v7/zMzM/y4uLv+Ojo7/////////////////////&#13;&#10;////////////////////////////////////////////////////////////////////////////&#13;&#10;////////////////////////////////////////////////////////////////9PT0/yIiIv9q&#13;&#10;amr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9fz6v+Z4sv/jd/F/5Dgx/+P38b/jt/F/7Do1//z/Pn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fEpv9etJj/CBkW/5NRN///k2b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6Q&#13;&#10;Y//9kGP/hEgx/wQCAf98fX7//Pz8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en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vr6/8VFRX/i4uL///////9/f3/QEBA/2xsbP///////////6qqqv8iIiL/&#13;&#10;5eXl////////////////////////////////////////////////////////////////////////&#13;&#10;////////////////////////////////////////////////////////////////////////////&#13;&#10;////////9PT0/yIiIv9qamr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4Pbv/5Hgx/+V4cn/nOPM/5zjzP+c48z/muPL/47fxf+u&#13;&#10;6Nb/+v79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8vLy/ywsLP84ODj/+vr6////////&#13;&#10;//////////r6+v/f39//8/Pz//////95eXn/AAAA/729vf//////////////////////////////&#13;&#10;//9YWFj/AgIC/76+vv//////6+vr/yAgIP8oKCj/8vLy////////////////////////////////&#13;&#10;/3x8fP8MDAz/q6ur////////////////////////////oKCg/wAAAP+zs7P/////////////////&#13;&#10;vLy8/xgWF/8YNCv/XbKW/2nIqf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fEpv9etJj/CBkW/5NRN///k2b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+j2P//5Jk/5pVOf8IAwL/aGtr//b29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np6en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zs7P8aGhr/lpaW////////////XV1d/0JCQv/+&#13;&#10;/v7//////+Hh4f8fHx//u7u7////////////////////////////////////////////////////&#13;&#10;////////////////////////////////////////////////////////////////////////////&#13;&#10;////////////////////////////9PT0/yIiIv9qamr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7/v3/qufT/5Pgx/+b48z/m+PM/5vj&#13;&#10;zP+b48z/m+PM/5rjzP+P4Mb/2PTr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v7+/1BQ&#13;&#10;Uf8QEBD/39/g/////////////////8XFxf8TExP/nJyc//////95eXn/AAAA/8HBwf//////////&#13;&#10;/////////////////7W1tf8HBwf/PDw8//b29v///////////3p6ev8AAAD/jY2N////////////&#13;&#10;////////////////2NjY/xsbG/8UFBT/2dnZ////////////////////////////oKCg/wAAAP+z&#13;&#10;s7P///////////+1tLT/EhAQ/x5ANf9iu53/aMeo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fEpv9e&#13;&#10;tJj/CBkW/5NRN///k2b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Y9i//+TZf+qX0H/DQYC/1pdXf/z&#13;&#10;8/P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en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r6+v85OTn/W1tb////&#13;&#10;////////gICA/xoaGv/q6ur//////9jY2P8UFBT/tra2////////////////////////////////&#13;&#10;////////////////////////////////////////////////////////////////////////////&#13;&#10;////////////////////////////////////////////////9PT0/yIiIv9qamr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s+fX/leHJ&#13;&#10;/5njy/+c483/nOPN/5vjzP+b48z/m+PM/5zjzP+R4Mf/uOvb///////////////////////5/fz/&#13;&#10;+P37//7/////////////////////////////////////////////////////////////////////&#13;&#10;////////////////////////////////////////////////////////////////////9/36//T8&#13;&#10;+f/7/v3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66urv8AAAD/Wlpa/+vr6///////6Ojo/0hISP8MDAz/0dHR//////96enr/&#13;&#10;AAAA/5ycnP/U1NT/0tLS/87Ozv+4uLj/enl6/w8PD/8RERH/wMDA/////////////////+fn5/8w&#13;&#10;MDD/AgIC/3p6ev/d3d3/9fX1/+/v7/+0tLT/Kysr/wAAAP+QkJD/////////////////////////&#13;&#10;////////oKCg/wAAAP+0tLT//////62srP8PDQ7/JEo9/2S/ov9oxaf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fEpv9etJj/CBkW/5NRN///k2b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2O&#13;&#10;Yv//k2X/uGdH/xEHA/9TVVb/8PDw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np6en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+JiYn/AAAA/2lpaf/p6en/v7+//wICAv9ra2v/xsbG/1xcXP8KCgr/1NTU////////////&#13;&#10;////////////////////////////////////////////////////////////////////////////&#13;&#10;////////////////////////////////////////////////////////////////////9PT0/yIi&#13;&#10;Iv9qamr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p+fP/lODI/5Xhyf+T4Mj/k+DI/5fiyv+b48z/m+PM/5zjzP+S4Mf/sOnX////////&#13;&#10;////5vjy/7bq2f+f5M7/nOPM/6vn1P/W8+r//f7+////////////////////////////////////&#13;&#10;////////////////////////////////////////////////////////////////////////////&#13;&#10;/+X38v+y6df/m+PM/5fhyv+i5c//ye/k//n9/P////////////7+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z8/P+AgID/BAQE/yAgIP9DQ0P/Hx8f/wwMDP+f&#13;&#10;n5////////////92dnb/AAAA/wAAAP8BAQH/AQEB/wAAAP8AAAD/AAAA/zU1Nf+6urr/////////&#13;&#10;///////////////////Z2dn/QEBA/wAAAP8LCwv/KCgo/xwcHP8AAAD/CwsL/4iIiP/7+/v/////&#13;&#10;////////////////////////////nJyc/wAAAP+4uLj/ra2t/wsKC/8lTkD/ZcGj/2jFp/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fEpv9etJj/CBkW/5NRN///k2b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5Nm/7xqSf8TBwL/S05P/+7u7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np6en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y8vL/YGBg/wsLC//Ly8v//f39/2RkZP8AAAD/AAAA/wAAAP9t&#13;&#10;bW3/+/v7////////////////////////////////////////////////////////////////////&#13;&#10;////////////////////////////////////////////////////////////////////////////&#13;&#10;////////////9PT0/yIiIv9qamr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wsLC/3Z2&#13;&#10;dv9eXl7/goKC/87Ozv/////////////////ExMT/j4+P/5CQkP+QkJD/j4+P/5GRkf+goKD/xcXF&#13;&#10;//T09P//////////////////////////////////////9vb2/7a2tv+BgYH/Y2Nj/2JiYv+MjIz/&#13;&#10;1NTU////////////////////////////////////////////1dXV/5iYmP+CgoL/CwkJ/yhSRf9m&#13;&#10;wqT/Z8Sm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fEpv9etJj/CBkW/5NRN///&#13;&#10;k2b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+UZf/AbEr/FAcD/0ZJSv/t&#13;&#10;7e3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np6e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v7+/9PT0//z8/P///////b2&#13;&#10;9v+bm5v/cHBw/6Ghof/39/f/////////////////////////////////////////////////////&#13;&#10;////////////////////////////////////////////////////////////////////////////&#13;&#10;////////////////////////////////9PT0/yIiIv9qamr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H7+P+i5M//hd3B/4Lbv/+E3MH/hNzB&#13;&#10;/4Pcwf+B28D/it7D/5bhyv+U4cj/6Pn0/+z69f+X4cn/luHK/5zjzP+b48z/m+PM/5zjzP+a48v/&#13;&#10;jeDF/83x5f//////////////////////////////////////////////////////////////////&#13;&#10;///////////////////////////////w+/f/meLL/5Xhyf+c48z/m+PM/5vjzP+b48z/m+PM/4nd&#13;&#10;w/+H3cL/kODG/5Xiyf+V4cn/j+DG/5PhyP/U8+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7Ky&#13;&#10;sv8ODAz/KlRG/2fEpv9nxKb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fE&#13;&#10;pv9etJj/CBkW/5NRN///k2b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2X/w21L/xYKBf9KTU7/8PDv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np6en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v7+//7+/v//////////////////////////&#13;&#10;//////////////////////////////////////////////////////////////////39/f//////&#13;&#10;////////////////////////////////////////////////////////////////////////////&#13;&#10;////////////////////////////////////////////////////9PT0/yIiIv9qamr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77s3f+P38b/&#13;&#10;mePL/4bdwv+D28D/hNzB/4Tcwf+E3MH/gdu//4new//J8OP//////8Pt4P+P38b/m+PM/5vjzP+b&#13;&#10;48z/m+PM/5vjzP+c48z/lOHI/6Pl0P/6/f3/////////////////////////////////////////&#13;&#10;///////////////////////////////////////////////////L8OT/j+DG/5zjzP+b48z/m+PM&#13;&#10;/5vjzP+c48z/lOHI/4Lbv/+E3MH/mOPL/5vjzP+b48z/nOPM/5Xiyf+T4cj/5vjy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ra2t/wwLDP8pU0X/Z8Sl/2fEpv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fEpv9etJj/CBkW/5NRN///k2b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5Nl/8RuS/8VCAT/T1FS//Pz8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np6en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Pz8/39/f/+urq7/&#13;&#10;/f39///////////////////////////////////////////////////////////////////////P&#13;&#10;z8//aWlp/93d3f//////////////////////////////////////////////////////////////&#13;&#10;////////////////////////////////////////////////////////////////////////9PT0&#13;&#10;/yIiIv9qamr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+2trb/DQsL/yVMQP9mwqT/Z8Sm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fEpv9etJj/CBkW/5NRN///k2b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+TZf++akj/EAUC/1pcXf/3&#13;&#10;9/f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np6e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5ubm/8gICD/TU1N/6ysrP/p6en/////////////////////////////////////////&#13;&#10;///29vb/v7+//2VlZf8XFxf/Y2Nj//Hx8f//////////////////////////////////////////&#13;&#10;////////////////////////////////////////////////////////////////////////////&#13;&#10;////////////////9PT0/yIiIv9qamr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7y8vP8TEBH/Ikg7/2XBo/9nxab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fEpv9etJj/CBkW/5NR&#13;&#10;N///k2b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2b/uGdH/w0FAv9jZWb/+Pj4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np6e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U1NT/VFRU/woKCv8bGxv/YGBg/5KSkv+xsbH/wsLC&#13;&#10;/8PDw/+ysrL/m5ub/2lpaf8vLy//BQUF/zExMf+qqqr/////////////////////////////////&#13;&#10;////////////////////////////////////////////////////////////////////////////&#13;&#10;////////////////////////////////////9PT0/yIiIv9qamr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3/fr/peXQ/4Dbv/+E3MH/hNzB/4Tcwf+E3MH/&#13;&#10;g9zA/4Tcwf+X4cr/lOHJ/7Hp1//+//7//////8fv4v+P38b/m+PM/5vjzP+b48z/m+PM/5vjzP+c&#13;&#10;48z/k+HI/6fm0f/7/v3/////////////////////////////////////////////////////////&#13;&#10;///////////////////////////////////V8+n/j9/G/5vjzP+b48z/m+PM/5vjzP+Z4sv/ht3A&#13;&#10;/4Lcv/+G3cH/meLL/5vjzP+b48z/m+PM/5vjzP+W4sn/pOXQ//r9/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ycnJ/xcUFf8dPjT/ZL+i&#13;&#10;/2fFp/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fEpv9etJj/CBkW/5NRN///k2b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5Nm/7BiQv8KAwH/bW9w//7+/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np6en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nJyf9lZWX/&#13;&#10;GRkZ/wAAAP8AAAD/AAAA/wAAAP8AAAD/AAAA/xAQEP9MTEz/qamp//b29v//////////////////&#13;&#10;////////////////////////////////////////////////////////////////////////////&#13;&#10;////////////////////////////////////////////////////////9PT0/yIiIv9qamr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O8eb/j9/G/4zfxP+C&#13;&#10;27//hNzB/4Tcwf+E3MH/hNzB/4LbwP+J3cP/jt/G/9Hy5////////////+/69/+b48z/lOHI/5zj&#13;&#10;zP+b48z/m+PM/5zjzP+Y4sr/j9/F/9Xy6f//////////////////////////////////////////&#13;&#10;///////////////////////////////////////////////////////3/fv/peXR/5Dgx/+b48z/&#13;&#10;m+PM/5vjzP+c48z/iN3C/4Dbvv+Q4Mf/nOPM/5vjzP+b48z/m+PM/5zjzP+Q4Mf/tuva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Y2Nj/&#13;&#10;JiMk/xYwKP9huZz/aMWn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fEpv9etJj/CBkW/5NRN///k2b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+TZf+hWTz/BAIB/4aHi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np6en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6urq/7+/v/+cnJz/iYmJ/4aGhv+ampr/tLS0/+Hh4f//////////////&#13;&#10;////////////////////////////////////////////////////////////////////////////&#13;&#10;////////////////////////////////////////////////////////////////////////////&#13;&#10;9PT0/yIiIv9qamr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Xl5f80MjL/ECUe/12yl/9oxqj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fEpv9etJj/CBkW/5NRN///k2b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2P&#13;&#10;Yv//kmX/jk41/wUFBf+bm5z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np6en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9PT0/yIiIv9qamr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8PDw/0VDRP8HGBP/WKmP/2nHq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fEpv9etJj/CBkW&#13;&#10;/5NRN///k2b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9j2L//pBj/3ZAK/8HCgv/sLGx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np6e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9PT0/yIiIv9qamr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+569v/kuDH/5zjzP+b48z/muLM/5PhyP+P&#13;&#10;4Mb/keDG/5Dfxv+f5M//+f38///////////////////////////////////////9/v7//P79////&#13;&#10;////////////////////////////////////////////////////////////////////////////&#13;&#10;//////////////////////////////////////////////////////////////////7//v//////&#13;&#10;///////////Y9Ov/rOjU/5zizf+c483/refV/9r17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6+vr/YV9g/wQOC/9SnoX/acmq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fEpv9etJj/CBkW/5NRN///k2b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o9j//mOYv9gMyL/ERMU/8jI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np6e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9PT0/yIiIv9qamr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g9u//keDG/5ni&#13;&#10;y/+b48z/m+PM/5zjzP+c483/nOPM/47fxv/E7+D/////////////////////////////////////&#13;&#10;////////////////////////////////////////////////////////////////////////////&#13;&#10;////////////////////////////////////////////////////////////////////////////&#13;&#10;//////////////////////////////////////////b8+v/2/Pr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+Afn//AAQC/0eLdf9q&#13;&#10;yav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fEpv9etJj/CBkW/5NRN///k2b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+Q&#13;&#10;Y//zil//RyUX/yMmKP/g4O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en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9PT0/yIiIv9qamr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+/v7/we3e/43fxf+W4cn/muPM/5vjzP+Y4sr/jd/F/6rn0//2/Pr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6Oi&#13;&#10;ov8EBAT/OXBe/2rJqv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fEpv9etJj/CBkW/5NRN///k2b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WT/44FY/ygTCv8/QkT/8PDw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np&#13;&#10;6e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9PT0/yIiIv9qamr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P7+/9z17f+7&#13;&#10;7Nz/sunY/8Ht4P/m+PP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f7+/87x5v+f5M7/keDH/5Dfx/+Y4sv/vezd//T8+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vr6+/w8MDf8pVUf/Z8an/2bDpf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fEpv9etJj/&#13;&#10;CBkW/5NRN///k2b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5Jl/8pxTv8PBgP/YGNk//r6+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p6e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9PT0/yIiIv9qamr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0/Pn/sunY/5Dfxv+Q4Mb/kuDH/4/gxv+S4cj/xu/i//3+/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2/Pr/5Pfx/+L2&#13;&#10;8P/x+/j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c3Nz/Ih8g/xw7Mf9kv6L/Z8Sm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fEpv9etJj/CBkW/5NRN///k2b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+T&#13;&#10;Zf+wYkL/BwIA/4SFh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en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rq&#13;&#10;6v/k5OT/+fn5/////////////////////////////////+3t7f/e3t7/+vr6////////////////&#13;&#10;////////////////////////////////////////////////////////////////////////////&#13;&#10;////////////////////////////////////////////////////////////////9PT0/yIiIv9q&#13;&#10;amr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z+/v+06tj/jd/E/5rjy/+c48z/nOPM/5zjzP+Y4sr/jd7E/8/x5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Lz8/9GQ0T/DB4Z/160mP9oxqf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fEpv9etJj/CBkW/5NRN///k2b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2OYv//k2X/jE00/wcHCP+xsrL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en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l5eX/Z2dn/xwcHP8VFRX/PT09/6qqqv/+/v7//////////////////////4WFhf8fHx//&#13;&#10;2NjY////////////////////////////////////////////////////////////////////////&#13;&#10;////////////////////////////////////////////////////////////////////////////&#13;&#10;////////9PT0/yIiIv9qamr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L37/+R4Mf/mePL/5vjzP+b48z/m+PM/5vjzP+c&#13;&#10;48z/leHJ/57jzf/0/Pr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v///3JwcP8CCQb/UZyE&#13;&#10;/2nIqf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fEpv9etJj/CBkW/5NRN///k2b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+j2L/+49i/1wxIP8ZHB3/2dnZ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np6en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Pz8/9HR0f/AAAA/zo6Ov9JSUn/EhIS/wAAAP92dnb/+fn5////////&#13;&#10;/////////3l5ef8HBwf/1dXV////////////////////////////////////////////////////&#13;&#10;////////////////////////////////////////////////////////////////////////////&#13;&#10;////////////////////////////9PT0/yIiIv9qamr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jv4/+Q4Mf/m+PM/5vj&#13;&#10;zP+b48z/m+PM/5vjzP+b48z/m+PM/5Hgx//i9/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oaCg/wIDA/8/e2j/acmq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fEpv9e&#13;&#10;tJj/CBkW/5NRN///k2b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5Bj/+qF&#13;&#10;W/8wFw7/PkFD//Ly8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en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6qqqv8AAAD/iIiI//r6+v//////2tra/1RU&#13;&#10;VP8AAAD/dHR0//39/f///////////3t7e/8KCgr/1dXV////////////////////////////////&#13;&#10;////////////////////////////////////////////////////////////////////////////&#13;&#10;////////////////////////////////////////////////9PT0/yIiIv9qamr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Lu4P+Q4Mf/nOPM/5vjzP+b48z/m+PM/5vjzP+b48z/m+PM/5Hgx//d9u7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+//7/&#13;&#10;5vjy/9Dy5//R8uf/5vjy//7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Kysr/EhAR/ypWR/9ox6j/ZsOl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fEpv9etJj/CBkW/5NRN///k2b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+SZf/Oc0//EAYC/2psbf/+/v7/////////////////////////////////&#13;&#10;/////////////////////////////////////+3t7f/CwsL/wsLC/8LCwv/CwsL/xMTE/8vLy//f&#13;&#10;39///Pz8////////////////////////////////////////////9PT0/8HBwf+hoaH/lpaW/7Gx&#13;&#10;sf/m5ub/////////////////////////////////+fn5/9LS0v+4uLj/xMTE/+vr6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np6en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9Py6P+P38b/m+PM/5vjzP+b48z/m+PM/5vjzP+b48z/meLL/5Thyf/q&#13;&#10;+fT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D69/+x6df/kuDH/5Dgxv+P4Mb/kuDH/7Lp2P/w+/f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3t7f81MjP/Eywj/2O9n/9nxab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fEpv9etJj/CBkW/5NRN///k2b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2X/oVk9/wQDA/+io6P/////////////&#13;&#10;/////////////////////////////////////////////////////////7W1tf8DAwP/AAAA/wAA&#13;&#10;AP8AAAD/AAAA/wAAAP8LCwv/QkJC/7u7u/////////////////////////////39/f+kpKT/Kysr&#13;&#10;/wAAAP8EBAT/BgYG/wAAAP8bGxv/lZWV//7+/v/////////////////MzMz/QUFB/wYGBv8ICAj/&#13;&#10;BAQE/x4eHv+VlZX//Pz8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np6en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H7+P+b4sz/lOHJ/5zjzP+b48z/m+PM/5vj&#13;&#10;zP+c48z/kN/G/7Hp1//8/v7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9vz6/6bm0f+O38X/muPL/5vjzP+b48z/muPL/47fxf+n5tL/9fz6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v7+/2xqav8DDAn/VaOJ/2nIqf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fEpv9etJj/CBkW/5NRN///&#13;&#10;k2b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9j2L//pBk/2o4&#13;&#10;Jv8UFxj/1dbV////////////////////////////////////////////////////////////////&#13;&#10;/7S0tP8AAAD/Tk5O/6Kiov+goKD/nZ2d/46Ojv9fX1//CAgI/woKCv+rq6v/////////////////&#13;&#10;/////4WFhf8AAAD/Li4u/52dnf/S0tL/1tbW/6Wlpf8tLS3/AAAA/4+Pj////////////+Hh4f8n&#13;&#10;Jyf/FBQU/5iYmP/S0tL/ubm5/z8/P/8BAQH/oKC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np6e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W8+r/k+HH&#13;&#10;/5PgyP+Z4sv/muLL/5jiy/+Q38b/nePN/+v59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ye/j/47fxf+b48z/m+PM/5vjzP+b48z/&#13;&#10;m+PM/5zjzP+N38X/yO/j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paWl/wMEBP9B&#13;&#10;f2v/asqq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fE&#13;&#10;pv9etJj/CBkW/5NRN///k2b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5Bj/+6HXf8yGA7/PkFD//X19f//////////////////////////////////////&#13;&#10;/////////////////////7S0tP8AAAD/goKC////////////////////////////uLi4/xAQEP8e&#13;&#10;Hh7/5OTk////////////xcXF/wkJCf8+Pj7/5+fn///////////////////////d3d3/IyMj/wsL&#13;&#10;C//R0dH//////4qKiv8AAAD/nZ2d/////////////////93d3f8bGxv/Ojo6//b29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np6en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4Pbv/6rn0/+W4cn/lODI/5niy/+16tn/7vr2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8/v7/qObT/5Xhyf+b&#13;&#10;48z/m+PM/5vjzP+b48z/m+PM/5zjzP+U4cj/qObT//v+/f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W1tb/GBUW/ydQQ/9oxqj/ZsOl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fEpv9etJj/CBkW/5NRN///k2b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+SZP/KcU7/DgUC/3t9fv/////////////////r&#13;&#10;6+v/kZGR/1VVVf9SUlL/hoaG/+Li4v///////////7S0tP8AAAD/fX19////////////////////&#13;&#10;/////////////4iIiP8AAAD/kJCQ///////+/v7/Xl5e/wYGBv/AwMD/////////////////////&#13;&#10;////////////np6e/1FRUf/Gxsb//////5ubm/9XV1f/3Nzc//////////////////j4+P89PT3/&#13;&#10;JCQk/+zs7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np6en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3+/v/u+vb/6fnz//L7+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3/Pv/oeTP/5fiyv+b48z/m+PM/5vjzP+b48z/m+PM/5vjzP+X4sr/oOTO//f9+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f39/9NSkv/DSEb/2C3m/9oxab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fEpv9etJj/CBkW/5NRN///k2b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2X/kVA2/wcI&#13;&#10;CP+7vLz//////9vb2/80NDT/AgIC/zk5Of9GRkb/CgoK/ykpKf/V1dX//////7S0tP8AAAD/fX19&#13;&#10;/////////////////////////////////9HR0f8HBwf/UVFR///////t7e3/Hx8f/zMzM//09PT/&#13;&#10;////////////////////////////////////////////////////////////////////////////&#13;&#10;/////////9vb2/8XFxf/PT09//b29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np6e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8/v3/qObT/5Thyf+b48z/m+PM/5vjzP+b48z/m+PM/5zjzP+U4cj/&#13;&#10;qebT//v+/f//////////////////////////////////////////////////////////////////&#13;&#10;////////////////////////////////////+P37/+v59f/r+vX/+P37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5GQkP8BBQP/TZV+/2nIqv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fEpv9etJj/CBkW/5NR&#13;&#10;N///k2b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9j2P/+Y1h/00nGv8sMDL/6Ojo/1ZWVv8JCQn/ra2t//7+/v//////u7u7/wQEBP9OTk7/&#13;&#10;/////7W1tf8AAAD/fX19/////////////////////////////////+jo6P8eHh7/NjY2//v7+//b&#13;&#10;29v/DQ0N/1hYWP//////////////////////////////////////////////////////////////&#13;&#10;/////////////////////////f39/2hoaP8AAAD/nZ2d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np6e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O/j/47fxv+b48z/m+PM/5vjzP+b&#13;&#10;48z/m+PM/5zjzP+O38X/ye/j////////////////////////////////////////////////////&#13;&#10;//////////////////////////////////////////////v+/f/N8eX/oeTP/5TgyP+T4cj/oOTO&#13;&#10;/8zw5f/7/v3/////////////////////////////////////////////////////////////////&#13;&#10;///////////////////////////////////////////6/v3/2PTr/7rr3P+z6dj/wu3g/+b48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0NDQ/xIQEP8uXU7/aciq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fEpv9etJj/CBkW/5NRN///k2b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5Fk/9h6VP8aDQj/SEpK/wwMDP9kZGT/////////////&#13;&#10;/////////5iYmP+Tk5P//f39/7W1tf8AAAD/fX19/////////////////////////////////+3t&#13;&#10;7f8kJCT/Kysr//b29v/Q0ND/BQUF/2NjY///////////////////////////////////////////&#13;&#10;///////////////////////////////////////+/v7/hISE/wAAAP9cXFz/9vb2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np6en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z8/P/REFC&#13;&#10;/xEoIP9ivJ//Z8Sm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fEpv9etJj/CBkW/5NRN///k2b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+TZf+eWT3/AAAA/wAA&#13;&#10;AP+dnZ3//////////////////////////////////////7S0tP8AAAD/fX19////////////////&#13;&#10;/////////////////+Xl5f8bGxv/NTU1//v7+//c3Nz/Dg4O/1dXV///////////////////////&#13;&#10;//////////////////////////////////////////////////////j4+P90dHT/AAAA/1lZWf/x&#13;&#10;8f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np6en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+FhIX/AQYF/1Cagf9px6n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fEpv9etJj/CBkW/5NRN///k2b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2PYv/6jmL/Vi8g/wAAAP+qqqr//////////////////////////////////////7S0tP8AAAD/&#13;&#10;fX19/////////////////////////////////83Nzf8FBQX/UFBQ///////u7u7/IiIi/zQ0NP/0&#13;&#10;9PT/////////////////////////////////6urq/7W1tf/j4+P/////////////////6urq/1hY&#13;&#10;WP8AAAD/aWlp//X19f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np6en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9/v7/5vjy/9Ly6P/S8uf/5vfy//3+/v//&#13;&#10;////////////////////////////////////////////////////////////////////////////&#13;&#10;///////////////////+//7/r+jW/5PhyP+b48z/m+PM/5vjzP+b48z/m+PM/5zjzP+S4cj/rujW&#13;&#10;//3//v//////////////////////////////////////////////////////////////////////&#13;&#10;////////////////3vXu/5Dfxv+a48v/m+PM/5vjzP+b48z/m+PM/5vjzP+V4cn/oOTO//b9+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9HR0f8QDg//MWFR/2nKqv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fEpv9etJj/CBkW&#13;&#10;/5NRN///k2b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/k2X/rGFC/wAAAP9paWr//////////////////////9/f3//M&#13;&#10;zMz/+vr6/7W1tf8AAAD/fX19/////////////////////////////////4aGhv8AAAD/kZGR////&#13;&#10;////////X19f/wcHB//FxcX/////////////////////////////////mJiY/wAAAP95eXn/////&#13;&#10;///////m5ub/QUFB/wICAv+Ghob//Pz8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np6e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X8+v/a9Oz/yvDk&#13;&#10;/9Ly6P/r+fX////////////////////////////5/fv/oeTO/5fiyv+b48z/m+PM/5vjzP+b48z/&#13;&#10;m+PM/5vjzP+X4sn/oeTO//b9+///////////////////////////////////////////////////&#13;&#10;////////////////////////////////////w+7g/5Dgxv+c48z/m+PM/5vjzP+b48z/m+PM/5vj&#13;&#10;zP+a48z/kuDH/+P38f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+fn5/05MTf8QJh//Yrue/2fEpv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fEpv9etJj/CBkW/5NRN///k2b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/kWT/03hS/w4HBP8MDQ3/wMDA////&#13;&#10;/////////////1hYWP8fHx//8fHx/7i4uP8AAAD/gYGB////////////////////////////ysrK&#13;&#10;/xcXF/8cHBz/4uLi////////////wcHB/wUFBf9KSkr/8PDw///////////////////////g4OD/&#13;&#10;LCws/woKCv/BwcH///////Dw8P9JSUn/CgoK/6Kio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np6e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2/Xs/57kzf+P38b/kN/G/47fxf+U4cj/w+7g//r+/P/////////////////7/v3/pOXQ/5Xhyf+b&#13;&#10;48z/m+PM/5vjzP+b48z/m+PM/5vjzP+W4sn/peXQ//n9/P//////////////////////////////&#13;&#10;////////////////////////////////////////////////////////vezd/5Hgx/+c48z/m+PM&#13;&#10;/5vjzP+b48z/m+PM/5vjzP+b48z/keDH/9/27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oJ+f/wIEA/9LkXr/&#13;&#10;asmq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fEpv9etJj/CBkW/5NRN///k2b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9jmL//I9i&#13;&#10;/2c5Jv8AAAD/PDw8/+Xl5f/x8fH/mpqa/wICAv9ubm7//////7W1tf8AAAD/V1dX/7a2tv+0tLT/&#13;&#10;srKy/6Kiov9vb2//FBQU/wUFBf+ioqL//////////////////f39/21tbf8AAAD/QEBA/7Gxsf/i&#13;&#10;4uL/4ODg/6urq/8wMDD/AAAA/3p6ev/+/v7//////4qKiv8AAAD/S0tL/7m5uf+0tLT/s7Oz/7Oz&#13;&#10;s/+ysrL/v7+///j4+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en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h&#13;&#10;4eH/IB0e/ydQQv9px6n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fEpv9etJj/CBkW/5NRN///k2b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pBk/+mEW/9RLB//AAAA/yAgIP8lJSX/BQUF/1RUVP/t7e3//////7Ozs/8A&#13;&#10;AAD/AAAA/wAAAP8AAAD/AAAA/wAAAP8FBQX/ODg4/7CwsP////////////////////////////f3&#13;&#10;9/99fX3/ExMT/wAAAP8QEBD/DQ0N/wAAAP8SEhL/hoaG//j4+P//////8vLy/zY2Nv8AAAD/AAAA&#13;&#10;/wAAAP8AAAD/AAAA/wAAAP8AAAD/ICAg/+bm5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np&#13;&#10;6e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qaGj/BxYS/1yxlf9oxaf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fEpv9etJj/&#13;&#10;CBkW/5NRN///k2b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+QY//6jmL/dUEt/wAAAP9sbG3/vb29//v7&#13;&#10;+////////////+fn5/+wsLD/sLCw/7CwsP+wsLD/sLCw/7q6uv/W1tb/+Pj4////////////////&#13;&#10;////////////////////////////39/f/6mpqf+Li4v/gYGB/6Kiov/d3d3/////////////////&#13;&#10;+Pj4/7u7u/+vr6//sLCw/7CwsP+wsLD/sLCw/7CwsP+wsLD/u7u7//f39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p6e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f8ICAj/Pnpm/2rKqv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fEpv9etJj/CBkW/5NRN///k2b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/kWT/7oZd&#13;&#10;/y8XD/9jZmf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en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+Pj4/0NAQf8TLyb/ZcGi/2bEpf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fEpv9etJj/CBkW/5NRN///k2b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5Nl/6tfQf8HBgX/ubq7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en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pKOk/wMH&#13;&#10;Bv9MlH3/acep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fEpv9etJj/CBkW/5NRN///k2b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Y9i//mNYf9HJBf/Oj0///X19f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np6en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v+3e/5Hgx/+b48z/m+PM/5vjzP+b48z/m+PM/5vjzP+Z4sv/leHI/+z69f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n5+f/JiMk/yRMP/9px6j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fEpv9e&#13;&#10;tJj/CBkW/5NRN///k2b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+SZf/Fbkv/CwQB&#13;&#10;/5WWl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en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t+va/5PgyP+b48z/m+PM/5vjzP+b48z/m+PM/5vjzP+a48z/kuDH/+X4&#13;&#10;8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/fX7/Aw0K/1mrkf9oxqf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fEpv9etJj/CBkW/5NRN///k2b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2OYv//kmT/azom/xwgIf/k5OT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np6en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++7N3/j+DG/5zjzP+b48z/m+PM&#13;&#10;/5vjzP+b48z/m+PM/47fxf/H7+L/////////////////////////////////////////////////&#13;&#10;////////////////////////////////////////////////////////////////////////////&#13;&#10;////////////////////////////////////////////////////////////////////////////&#13;&#10;////////4fbv/6Tl0f+R4Mf/kN/H/5Dfxv+Y4sv/yvDk//z+/f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w+7g/5Dgxv+c48z/m+PM/5vjzP+b48z/m+PM&#13;&#10;/5vjzP+Y4sv/luHJ/+/79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9ra2v8WFBX/MWJS/2rJqv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fEpv9etJj/CBkW/5NRN///k2b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/kWP/335W/xkKBf94eXv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np6en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9PT0/yIiIv9qamr/////////////////////////////////////////////////&#13;&#10;///////////////////////////////////////////////////////////////////////////9&#13;&#10;/v7//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5vjx/5LgyP+Y4sr/&#13;&#10;m+PM/5vjzP+b48z/m+PM/5zjzP+P4Mf/sOjW//3//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25tbf8IGBP/XrWZ&#13;&#10;/2fEpv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fEpv9etJj/CBkW/5NRN///&#13;&#10;k2b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5Nl/4ZKMf8TFRf/3d3d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np6e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v7+//Ly8v/nZ2d/4aGhv9/f3//j4+P/7Ky&#13;&#10;sv/o6Oj/////////////////////////////////////////////////////////////////////&#13;&#10;////////////////////////////////////////////////////////////////////////////&#13;&#10;////////////////////////////////9PT0/yIiIv9qamr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9fz6v+Z4sv/jt/G/5Hgx/+Q4Mb/&#13;&#10;jt/E/6fm0v/t+vb/////////////////////////////////////////////////////////////&#13;&#10;////////////////////5vfy/6Tl0P+P38b/kODH/5Dfxv+P4Mb/qefT/+z69f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v7//8Pu4P+N38X/luHK/5vjzP+b48z/muPL/5Hgx/+b48v/6fn0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09PT/w8OD/85cV//acmq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fE&#13;&#10;pv9etJj/CBkW/5NRN///k2b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pBk/+eCWv8iEAj/b3Fy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np6en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ycnJ/0pKSv8DAwP/AAAA&#13;&#10;/wAAAP8AAAD/AAAA/wAAAP8eHh7/hYWF//Pz8///////////////////////////////////////&#13;&#10;////////////////////////////////////////////////////////////////////////////&#13;&#10;////////////////////////////////////////////////////9PT0/yIiIv9qamr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4vfw/5PhyP+V&#13;&#10;4cn/nOPM/5zjzP+c48z/nOPM/4/fxv+m5dH/9/37////////////////////////////////////&#13;&#10;//////////////////////////////////////////////j9+//Z9Ov/we3f/8Lt4P/c9e3/+v78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z+/f/J7+P/muLL/4/gx/+Q4Mb/kuDH/6rn0//o+PP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9/f3/X15e/w0iG/9iu57/Z8Sm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fEpv9etJj/CBkW/5NRN///k2b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+TZf+VUjj/DQ8Q/9HR0f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np6en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+4uLj/&#13;&#10;FRUV/wAAAP9LS0v/iIiI/6ioqP+qqqr/lpaW/2hoaP8fHx//AAAA/1ZWVv/y8vL/////////////&#13;&#10;////////////////////////////////////////////////////////////////////////////&#13;&#10;////////////////////////////////////////////////////////////////////////9PT0&#13;&#10;/yIiIv9qamr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9//7/sOnX/5HgyP+c48z/m+PM/5vjzP+b48z/m+PM/5vjzP+O38X/0PLn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8/v5/9717v/Y9Ov/&#13;&#10;5/jy//z+/f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JyMn/CwsL/0B+av9qyar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fEpv9etJj/CBkW/5NRN///k2b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6PY//vh13/LRUM/15gYv/+/v7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np6e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3t7f8sLCz/DAwM/6Ghof/9/f3////////////////////////////j4+P/Wlpa/wAA&#13;&#10;AP+UlJT/////////////////////////////////////////////////////////////////////&#13;&#10;////////////////////////////////////////////////////////////////////////////&#13;&#10;////////////////9PT0/yIiIv9qamr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x+/j/muLM/5jiy/+b48z/m+PM/5vjzP+b48z/m+PM/5zjzP+S4cf/&#13;&#10;tOrY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7+/v9cWVr/DyQd/2O+oP9nxKX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fEpv9etJj/CBkW/5NR&#13;&#10;N///k2b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/k2X/&#13;&#10;nVc7/wsMDf/Ozs7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np6e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6+vr/8AAAD/fn5+////////////////////////////////&#13;&#10;////////////7e3t/yQkJP87Ozv/+fn5////////////////////////////////////////////&#13;&#10;////////////////////////////////////////////////////////////////////////////&#13;&#10;////////////////////////////////////9PT0/yIiIv9qamr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t+fb/meLL/5jiy/+b48z/m+PM/5vjzP+b&#13;&#10;48z/m+PM/5vjzP+U4cj/rujV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v/+//D79//q+fX/9Pz6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nJyf8M&#13;&#10;DAz/QH1p/2rJqv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fEpv9etJj/CBkW/5NRN///k2b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+kGP/8Yhe/y8XDv9fYmP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np6en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4/fv/oeTP/5bh&#13;&#10;yv+b48z/m+PM/5vjzP+b48z/m+PM/5zjzP+Q4Mb/vuze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g9u//&#13;&#10;q+fU/5biyf+U4cn/muPL/7jr2//w+/f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f39/1xaW/8OIhz/Y72f/2fEpv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fEpv9etJj/CBkW/5NRN///k2b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5Nl/5lUOf8NDg//z8/P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np6en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xe7h/47fxv+b48z/m+PM/5vjzP+b48z/m+PM/5jiyv+R4Mf/4/fx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9n07P+T4Mj/keDG/5jiy/+a48v/l+LK/47fxf+h5M//7vr2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srK/wsLC/8/e2f/acmq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fEpv9etJj/CBkW/5NRN///k2b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o9j/+6GXP8oEwv/&#13;&#10;YmVm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np6en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9vz6/6rn1P+N3sb/l+LK/5rjzP+a48v/lOHJ/43exf/G&#13;&#10;7uH//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8fv4/5zjzP+U4cj/nOPM/5vjzP+b48z/m+PM/5zjzP+O38X/tOrZ&#13;&#10;//3+/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+/v7/ZGFi/wwgGv9iu57/Z8Ol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fEpv9etJj/CBkW&#13;&#10;/5NRN///k2b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+TZf+TUTf/DxAR/9XV1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np6e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X8+v+/7N7/m+LM/5Lg&#13;&#10;x/+T4Mj/ouXP/9Ly5//+//7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0PLn/4/fxv+b48z/m+PM/5vjzP+b48z/&#13;&#10;m+PM/5vjzP+Z4sv/leHJ/+369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Y2Nj/EhIR/zt0&#13;&#10;Yv9pyar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fEpv9etJj/CBkW/5NRN///k2b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6QY//thlz/KBML/3J0d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np6e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8/v5/+b48v/o+fP/+f38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v+3e/5Hgx/+b&#13;&#10;48z/m+PM/5vjzP+b48z/m+PM/5vjzP+b48z/kODH/9/27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7eXn/CBgT/1+2mv9nxKb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fEpv9etJj/CBkW/5NRN///k2b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/k2X/h0ox/xgbHP/i4+L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en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xO7h/5Dgx/+b48z/m+PM/5vjzP+b48z/m+PM/5vjzP+a48z/keDH/+T38f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bl5f8fHR3/MWJS/2nJqv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fEpv9etJj/CBkW/5NRN///k2b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/&#13;&#10;kGT/331W/xgLBv+LjY7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np&#13;&#10;6e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i9/D/v+ze/7Hp1/+469r/1vPq&#13;&#10;//n9/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3vXu/5Dgx/+a48z/m+PM/5vjzP+b48z/m+PM/5zjzP+W4cn/&#13;&#10;nePN//X8+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5GQkP8FDwv/WqyS/2jFp/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fEpv9etJj/&#13;&#10;CBkW/5NRN///k2b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9jmL//5Jl/2k5Jf8oLC7/8PDw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p6e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9PT0/yIiIv9qamr/////////////////&#13;&#10;////////////////////////////////////////////////////////////////////////////&#13;&#10;////6Pjz/4ndwv9+2r3/gNq9/4Dbvf+A273/gNu9/4Dbvf+A273/e9m8/7Do1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P79/8Dt3/+R4Mb/&#13;&#10;kODG/5Pgx/+R4Mb/jd/F/6rn0//x+/j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+/79/7Dp1v+O38X/muPM/5zjzP+b&#13;&#10;48z/nOPM/5jiy/+N38T/zfHl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8/Pz/zEuL/8kTT//acip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fEpv9etJj/CBkW/5NRN///k2b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5Fk/81zTv8PCAX/pqen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en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zPDl/43fxf+Y4sr/nOPM/5zjzP+c48z/m+PM/47fxf+v6Nb/+v79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L7&#13;&#10;+P+t6NX/j9/G/5Hfx/+T4Mj/kN/G/5Hgx//D7uD//P7+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srKy/wYLCf9PmYH/aMip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Y5i//yQY/9P&#13;&#10;KRr/QkZH//v7+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en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7////7/v3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9/f3/VVNT/xQvJ/9lwaT/Z8Ol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+SZf+uYUH/DQwN/8vLy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np6en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3/fv/zvHm/67o1f+m5tH/sOnX/9Py6f/6/v3/&#13;&#10;////////////////////////////////////////////////////////////////7Pr1/9r07P/a&#13;&#10;9Oz/7fr2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i9/H/kuDH/5rjzP+b48z/m+PM/5vjzP+b48z/&#13;&#10;m+PM/5zjzP+P38b/xO7h////////////////////////////////////////////////////////&#13;&#10;///////////////j9/H/qufU/5PhyP+Q4Mb/k+DI/6fm0v/f9u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V1NT/EhER/z98aP9pyar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6QY//wh13/KhQL/2xub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en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D69/+n5tL/jd/F/5Pgx/+V&#13;&#10;4cn/kuDH/43fxf+v6NX/9Pz6//////////////////////////////////////////////////L7&#13;&#10;+P+26tr/leHI/5Dgxv+Q4Mf/leHJ/7vr3P/1/fr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f9u7/kuDH/5vjzP+b&#13;&#10;48z/m+PM/5vjzP+b48z/m+PM/5zjzP+Q4Mf/we3f////////////////////////////////////&#13;&#10;/////////////////////////////+D27/+V4cj/kuDH/5njy/+b48z/muPL/5Lhx/+S4cf/2vXs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8e3z/BxYS/161mf9nxab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/kmX/gkYv/x0gIf/p&#13;&#10;6ur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np6en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P79/7Dp&#13;&#10;1/+O4Mb/m+PM/5zjzP+b48z/nOPM/5vjzP+N38X/uuvc//7//v//////////////////////////&#13;&#10;////////////9v36/6jm0v+O38X/meLL/5vjzP+b48z/mOLL/43fxf+t6NX/+P38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t+vX/l+LK/5jiy/+b48z/m+PM/5vjzP+b48z/m+PM/5zjzP+O38b/0vLo////////////////&#13;&#10;////////////////////////////////////////////+P38/6Xl0f+T4cj/nOPM/5vjzP+b48z/&#13;&#10;m+PM/5zjzP+U4cn/nePN//T8+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Dw8P8s&#13;&#10;KSv/K1lL/2nJqv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WT/13lT/xMJBf+en6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np6en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4/fw/5Lgx/+a48v/m+PM/5vjzP+b48z/m+PM/5vjzP+Z4sv/leHJ/+v59f//////&#13;&#10;////////////////////////////////yfDj/47fxv+b48z/m+PM/5vjzP+b48z/m+PM/5vjzP+N&#13;&#10;38X/z/Lm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+//7/turZ/4/gxv+b48z/m+PM/5vjzP+b48z/nOPM/5Thyf+d483/&#13;&#10;8vv5////////////////////////////////////////////////////////////4fbv/5Hgx/+b&#13;&#10;48z/m+PM/5vjzP+b48z/m+PM/5vjzP+b48z/j9/G/9r07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7Oysv8FCgj/UZyD/2nHq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9jmL//JBj/1QsHP9AQ0X/+vr6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np6e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zvHm/5Dgxv+b48z/m+PM/5vjzP+b48z/m+PM/5vjzP+b&#13;&#10;48z/kODG/9j06//////////////////////////////////7/v3/p+bS/5XhyP+b48z/m+PM/5vj&#13;&#10;zP+b48z/m+PM/5zjzP+U4cn/q+jU//3//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8Pr3/6Llz/+O38X/l+LK/5rizP+Z&#13;&#10;4sv/keDH/5PgyP/b9ez/////////////////////////////////////////////////////////&#13;&#10;////////0/Lo/5Hfx/+b48z/m+PM/5vjzP+b48z/m+PM/5vjzP+b48z/j+DG/83x5f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v7+/1pYWP8TLSX/ZcGj/2fDpf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5Nl/65gQf8NDQ3/zc7O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np6en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zfHl/5Dgxv+b48z/m+PM/5vj&#13;&#10;zP+b48z/m+PM/5vjzP+b48z/kN/G/9bz6v/////////////////////////////////2/Pr/neTO&#13;&#10;/5fiyv+b48z/m+PM/5vjzP+b48z/m+PM/5vjzP+W4sn/o+XQ//j9/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T8+v/P&#13;&#10;8eb/uOvb/7br2v/K8OT/8Pv4//////////////////////////////////////////////////L7&#13;&#10;+P+97N3/nOPN/5XhyP+Y4sr/r+jV/+L37///////////////////////////////////////////&#13;&#10;////////////////////////////2vTs/5Dgx/+b48z/m+PM/5vjzP+b48z/m+PM/5vjzP+b48z/&#13;&#10;jt/G/9Pz6f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39/f/xcVFv86cmD/asmq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5Bj/+qE&#13;&#10;Wv8gDwj/foCB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np6en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3/bv&#13;&#10;/5Hgx/+a48z/m+PM/5vjzP+b48z/m+PM/5vjzP+a4sv/k+HI/+j48///////////////////////&#13;&#10;///////////6/fz/pebR/5bhyf+b48z/m+PM/5vjzP+b48z/m+PM/5zjzP+U4cn/qefT//z+/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5ffx/6Dkzv+O38X/keDH/5Hgx/+O38b/muPL/9v17f//////////////////////////&#13;&#10;////////////////////////////9Pz5/+z69f/w+/f//v/+////////////////////////////&#13;&#10;////////////////////////////////////////////////8vv4/5rjy/+W4sr/m+PM/5vjzP+b&#13;&#10;48z/m+PM/5zjzP+Y4sv/leHJ/+369f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lZSU/wQO&#13;&#10;C/9Zq5D/aMWn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+SZP9rOSb/Ky8w//Ly8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np6e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+v38/6rn0/+Q4Mf/m+PM/5vjzP+b48z/m+PM/5vjzP+P38b/s+nY//3+/v//&#13;&#10;////////////////////////////////////w+7g/4/fxv+c48z/m+PM/5vjzP+b48z/m+PM/5zj&#13;&#10;zP+O38b/yO/i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w+vf/nePN/5Lgx/+c48z/nOPM/5zjzP+c48z/lOHI/5bhyf/o+PT/&#13;&#10;////////////////////////////////////////////////////////////////////////////&#13;&#10;/////////////////////////////////////////////////////////////////////////8vw&#13;&#10;5P+N38X/l+LL/5vjzP+c48z/nOPM/5jiyv+N38X/xO7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6+vr/REFC/x5BNf9oxqf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+SZf/BbEr/DgoJ/7y9vf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np6e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9PT0/yIiIv9qamr/////////////////////////&#13;&#10;////////////////////////////////////////////////////////////////////////////&#13;&#10;/+f48v+X4cn/kuHI/5vjzP+c48z/m+PM/5jiyv+M38T/uOvb//z+/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r59P+g5M7/jt/G/5bhyf+Y4sr/leHJ/47f&#13;&#10;xf+m5tL/8Pv3////////////////////////////////////////////8vv4/6Hkz/+Q38b/muPM&#13;&#10;/5zjzP+c48z/muPM/4/gxv+k5dD/9Pz5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D7uD/j+DG/5zjzP+b48z/m+PM/5vjzP+b&#13;&#10;48z/nOPM/5Dgxv+16tr//v//////////////////////////////////////////////////////&#13;&#10;////////////////////////////////////////////////////////////////////////////&#13;&#10;//////////////////3+/f/I7+P/leDJ/4/fxv+R4Mf/j+DG/5PgyP/C7uD/+/79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U1NT/ERES/0SFcP9pyar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2PY//1il//NBkP/2hr&#13;&#10;b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np6en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9PT0/yIiIv9qamr/////&#13;&#10;////////////////////////////////////////////////////////////////////////////&#13;&#10;/////////////////f7+/7Ho1/+R4Mf/nePN/5zjzP+b48z/nOPM/5zjzf+a48v/j+DG/9/27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y+/j/we3f&#13;&#10;/6Hkz/+Z4sv/o+XQ/8Xu4f/2/Pr/////////////////////////////////////////////////&#13;&#10;/////+r59P+p59P/j9/G/4/fx/+P38b/j+DG/6zn1P/u+vb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3+/f+q59P/lOHJ/5vj&#13;&#10;zP+b48z/m+PM/5vjzP+b48z/m+PM/5biyv+e5M7/9/37////////////////////////////////&#13;&#10;////////////////////////////////////////////////////////////////////////////&#13;&#10;////////////////////////////////////////////////6vn0/8vw5P+/7d7/yfDj/+j48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+Miov/BhMP/12zl/9nxab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/kmX/fUQt/yQnKP/v7+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np6en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9PT0/yIiIv9qamr/////////////////////////////////////////////////////////////&#13;&#10;////////////////////////////////////8Pv3/5niyv+Z4sv/lOHJ/4vexP+I3cL/id3D/4/f&#13;&#10;xv+a4sv/keDG/77t3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j9+//z+/j/+f38////////////////////////////////////////&#13;&#10;///////////////////////////////6/fz/3/bu/8rw5P/L8OT/4Pbv//v+/f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v+/P+m5tH/leHJ/5vjzP+b48z/m+PM/5vjzP+b48z/m+PM/5fiyv+c483/9Pz5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n5+f9DQUL/IEU4&#13;&#10;/2jGq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/kWT/x3BM/xALCf+5urr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np6en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9PT0/yIiIv9qamr/////////////////////////////////////////&#13;&#10;////////////////////////////////////////////////////////6Pjz/5TgyP+N38X/gtvA&#13;&#10;/4LbwP+D3MD/g9zA/4HbwP+G3cH/jd7F/7Xp2f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+06dj/kuDH/5zjzP+b48z/m+PM/5vjzP+b48z/nOPM/5Thyf+n&#13;&#10;5tL/+/79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9PS0v8QERD/RIVw/2rIqf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+j2P/9Ipf/zEXDv9oa2z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np6e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9PT0/yIiIv9qamr/////////////////////&#13;&#10;////////////////////////////////////////////////////////////////////////////&#13;&#10;8Pr3/5PgyP+A277/hNzB/4Tcwf+E3MH/hNzB/4Tcwf+C3MD/f9q+/7/s3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b9O3/j9/G/5niy/+b48z/m+PM/5vj&#13;&#10;zP+b48z/muLL/47fxv/Q8uf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4uJif8HEw//XbKX/2fEpv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2PY///kmX/&#13;&#10;/5Rm//+UZv//kmT//Y9i//yOYv/8jmL//I5i//yOYv/8jmL//I5i//2PYv//kmX//5Rm//+UZv//&#13;&#10;kmX//Y9j//yOYv/8jmL//I5i//yOYv/8jmL//o9j//+TZf//k2X//5Nl//+QZP/8jmL//I5i//yO&#13;&#10;Yv/8jmL//I5i//6PY///kmX//o9j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5Jl&#13;&#10;/3pBK/8mKSr/8fHx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np6e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9/v7/v+ze&#13;&#10;/43fxf+V4cn/muPM/5rjzP+W4cr/jN7E/7Tq2P/7/v3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Pz8/0lHSP8eQTb/aMeo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5Fk//iMYP/AbEr/mVc8/51ZPf/JcU3/+45i//+RZP/8jmL//I5i//yOYv/8jmL//5Bk//uN&#13;&#10;Yf/Gb0z/m1g9/5tYPP/CbUv/94xh//+RZP/8jmL//I5i//yOYv/+kGP/8Idd/5VUOv9iNST/gUgx&#13;&#10;/9p7Vf//kWT//I5i//yOYv/8jmL//pBj/+eDWv9rOyf/sWNE//6RZP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5Fk/8RtS/8QDAr/wMHB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en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P7+/87x5f+h5M//lODI/5PgyP+e483/xu/i//n9/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39/f/xcWFv8+emb/&#13;&#10;asmq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/kWT/3n1W/0gnG/8AAAD/AAAA/wAAAP8CAQD/Uy0f/+B+Vv//kWT//I5i&#13;&#10;//yOYv//kWT/6INa/1YvIP8BAAD/AAAA/wAAAP8AAAD/RSYa/9R3U///kmT//I5i//2PYv/4jWD/&#13;&#10;WTEi/wUCAf9CJRn/Gg4K/yISDP/SdlL//5Fk//yOYv/8jmL//5Nl/4ZLM/8MBgT/03ZS//+RZP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o9j//CIXv8pFAv/eXx8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np&#13;&#10;6e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4/fv/6vn0/+r59P/2/fv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pqWl/wUNC/9Xp43/aMan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+SZP9pOCT/ODw9&#13;&#10;//r6+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p6e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f/+//v+/f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ZWJj/xUwJ/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+SZf+vYkL/FBQU/9bX1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en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H7+P/G7uL/q+fU/6bm0f+16tn/3PXt//7//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t7e3/KCYn/zNmVv9qyqr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+QZP/gf1f/FwsG/5mam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en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5vjy/57kzf+N38T/lOHI/5Xhyf+R4Mf/jt/G/7/t3v/8&#13;&#10;/v7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BwMD/CQwL/06Xf/9p&#13;&#10;yKn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fEpv9etJj/CBkW/5NRN///k2b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GP//Y9j//yOYv/9jmL//o9j//+SZf//kGT/TCod/wAAAP+uYUP/&#13;&#10;/5Nl//yOYv//kGP//o9i//yOYv/8jmL//o9j//+RZP//k2b/ZDgn/wAAAP+SUjj//5Nm//+SZf98&#13;&#10;RTD/BQIB/9N4U///k2b//Y9j/0QlGf8xGxL/94tg//+TZf93Qy7/GQ4J/+F/WP/+kGT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2PYv/7jmL/SCUX/1RXWf/+/v7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np6en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0/Pn/ouTQ/5Hgx/+c48z/m+PM/5vj&#13;&#10;zP+c48z/meLL/43fxf/N8eX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+Mi4v/CRkT/2C3m/9nxKb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fEpv9e&#13;&#10;tJj/CBkW/5NRN///k2b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Y5i//2OYv/8jmL/8ohd/9h7VP91&#13;&#10;QCz/AgEB/0opHP/yiF7//o9j//yOYv/8jmL//Y5i//2OYv/8jmL/9Ile/919Vv+ESjL/BwMC/zgf&#13;&#10;Ff/mgln//pBj//+SZP+6aUj/AQEA/3lDLv/3j2L/wm1L/wwGBP90QCz//5Rn/9p7Vf8SCgf/gUgx&#13;&#10;//+TZ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/kmX/&#13;&#10;iksy/yYoKv/u7u7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en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R8uf/j9/G&#13;&#10;/5vjzP+b48z/m+PM/5vjzP+b48z/nOPM/5Xhyf+f5M7/+P38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39/f9QTU7/HUA1/2jHq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fEpv9etJj/CBkW/5NRN///k2b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+Q&#13;&#10;Y//mgVn/OB4U/wQCAf8AAAD/Oh8V/+KAWP//k2b//I5i//yOYv/8jmL//I5i//6PY//yiF7/SSgb&#13;&#10;/wcDAv8AAAD/KxcQ/9Z5U///lGf//I5i//2OYv/6jmH/ckAr/wQCAf8pFg//DwcF/zogFv/og1r/&#13;&#10;/5Nm/2s8Kf8dDwr/6IJa//+RZP//k2X//5Rm//+UZv//kGP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/kWT/w21K/xAMC//DxMT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np6en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7+/v9PT0//CwsL/woKCv8FBQX/BgYG/wYGBv8GBgb/BgYG/wUFBf8VFRX/1dXV////////////&#13;&#10;////////////////////////////////////////////////////////////////////////////&#13;&#10;////////////////////////////////////////////////////////////////////9PT0/yIi&#13;&#10;Iv9qamr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+469v/kuDI/5vjzP+b48z/m+PM/5vjzP+b48z/m+PM/5njy/+U4cj/6fn0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Xm5f8eHB3/OG9d/2rKqv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fEpv9etJj/CBkW/5NRN///k2b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6QY//if1f/dkEt/3JALP85HxX/CQQD/0koG//cfFb//5Fk//yOYv/8jmL/&#13;&#10;/I5i//6PY//shFv/fEUv/3RBLP9AIxf/CAQD/z0iF//OdFD//5Fk//yOYv/+j2P/+45h/7dmR/+E&#13;&#10;SzT/n1o9/+yFW///lGb/z3RQ/wwGBP+JTDT//5Vn//WKX/+iWz//bT8r/5FROP/oglr//5Fk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+kGP/6INa/yEPCf+HiYr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np6en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f39//0dHR/9PT0//T09P/09PT/9PT0//T09P/09PT/9LS0v/V&#13;&#10;1dX/+Pj4////////////////////////////////////////////////////////////////////&#13;&#10;////////////////////////////////////////////////////////////////////////////&#13;&#10;////////////9PT0/yIiIv9qamr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+36tr/k+HI/5vjzP+b48z/m+PM/5vjzP+b48z/m+PM/5rj&#13;&#10;y/+U4Mn/6Pnz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7e2t/8HDAr/UZ2E/2jH&#13;&#10;q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fEpv9etJj/CBkW/5NRN///&#13;&#10;k2b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5Jl//+UZv/2jGD/bDwq/wAAAP9U&#13;&#10;LiD/+o5i//2OYv/8jmL//I5i//yOYv/8jmL//5Jk//+UZv/6jmL/f0cx/wAAAP87IBb/8ole//6P&#13;&#10;Yv/8jmL//Y9i//+SZf//lGb//5Nm//+QY//9kWP/YTYl/yESDP/rhVz/+Y9i/180I/8DAQD/MRsS&#13;&#10;/xAIBf8vGhL/3HxW//6QZP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9jmL//o9j/1MqGv9ITE3/&#13;&#10;/f39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np6e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9PT0/yIiIv9qamr/////////////////////////////&#13;&#10;////////////////////////////////////////////////////////////////////////////&#13;&#10;////////+v78/+L38P/V8+n/2fTr/+769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N8OX/j9/G/5zjzP+b48z/m+PM&#13;&#10;/5vjzP+b48z/m+PM/5bhyf+e483/9vz6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x6e/8MHxn/Ybqe/2fDpf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fE&#13;&#10;pv9etJj/CBkW/5NRN///k2b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/kGP//5Jl//2PYv/8jmL//I5i//yO&#13;&#10;Yv//kmT/44FZ/x0QC/8NBwT/13hT//+QZP//kGP//5Jl//6PY//8jmL//I5i//yOYv//kWT/8ohe&#13;&#10;/y4ZEf8BAAD/wG1L//+SZf/8jmL//I5i//yOYv/8jmL//I5i//+RZP/KcU3/CgUD/5NSOP//l2j/&#13;&#10;t2dH/wEAAP+HSzP/+pJk/8BtS/8IBAP/aTso//+RZf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5Nl/49ONP8dICH/6urq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np6en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x+/f/&#13;&#10;nOPM/5ThyP+c48z/m+PM/5vjzP+b48z/muPM/43fxf/F7+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f39/0tJSv8dQDX/aMao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5Jk/8BsSf8QDAr/xMXF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np6en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3PXt/5jhyv+Q4Mb/luHK/5jiyv+U4cj/jt/G/7Pq2P/4/fv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7Ovr/yQjI/80aVf/asmr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fEpv9etJj/CBkW/5NRN///k2b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Y9i//uPYv9RLR7/AgEA/7RmRf//k2b//I5i//yOYv//kWT/5oJa/x8RC/8MBgT/1ndT//+TZf9p&#13;&#10;Oif/AQAA/5pXPP//lWf//I5i//yOYv//kGP/9Ipf/zEbEv8CAQD/v2xK//+SZf/8jmL//I5i//yO&#13;&#10;Yv/8jmL//5Jk/8RvTP8IBAL/m1c8//+TZv//kWT/XzQj/xgNCP/kf1j//5Bk//6PYv9ULh//IBEL&#13;&#10;/+2FXP//j2P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5Bj/+aBWf8eDQj/k5WW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np6e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j48/+469v/oOTO/5zjzf+p5tP/zvHm&#13;&#10;//r+/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x8bG/woNDP9Lk3z/acip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Y9i//uOYv9G&#13;&#10;Ixb/Wl1f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np6e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9PT0/yIiIv9qamr/////////////////////////&#13;&#10;////////////////////////////////////////////////////////////////////////8Pv3&#13;&#10;/5Lgx/+A27//hNzB/4Tcwf+E3MH/hNzB/4Tcwf+D3MD/ftq+/77t3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+P37//b8+v/8/v3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kpCR/wgVEf9cspb/Z8Sm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+TZf96Qiv/LjIz//b29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np6en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9PT0/yIiIv9qamr/////&#13;&#10;////////////////////////////////////////////////////////////////////////////&#13;&#10;////////////////5vjy/4fdwf+C3MD/hNzB/4Tcwf+E3MH/hNzB/4Tcwf+E3MH/fdq9/63o1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YmBg/xQxKP9mwqT/ZsO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fEpv9etJj/CBkW/5NRN///k2b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/kWT/&#13;&#10;5oFa/2E2Jf8LBgT/AAAA/wAAAP8HAwL/Tisd/9N2Uf//kmX//I5i//yOYv//kGP/74dd/28+Kv8P&#13;&#10;CAb/AAAA/wAAAP8EAgH/QiQZ/8ZvTf//kmX//I5i//yOYv/8jmL//I5i//2PYv/1i2D/PiIX/zMc&#13;&#10;E//1i2D//Y9j//yOYv/9j2L/9otg/1wzI/8EAgH/NR4U/xIJBv8uGRH/4X9Y//6QZP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+SZf+wYUL/GRkY/97e3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np6en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9PT0/yIiIv9qamr/////////////////////////////////////////////////////////////&#13;&#10;////////////////////////////////////5Pfx/4Xcwf+D3MD/hNzB/4Tcwf+E3MH/hNzB/4Tc&#13;&#10;wf+E3MH/ftq+/6rn1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5+fn/Ozg5/ypZSf9qyar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fEpv9etJj/CBkW/5NRN///k2b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5Bj//+QY//YelT/uGdH/7dmRv/Td1L/+45i//+RZP/8jmL//I5i//yO&#13;&#10;Yv/8jmL//5Bj//+RZP/dfVb/umhH/7VmRf/QdVH/+Ixh//+SZf/8jmL//I5i//yOYv/8jmL//I5i&#13;&#10;//6QY//hf1f/bjwo/71pSP//kWT//I5i//yOYv/8jmL//pBj//SKX/+gWT3/azsn/4xONf/kgFj/&#13;&#10;/5Fk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+RZP/XeVP/Fw8M/7m6u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np6en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9PT0/yIiIv9qamr/////////////////////////////////////////&#13;&#10;////////////////////////////////////////////////////////6fn0/4rew/+C3L//hNzB&#13;&#10;/4Tcwf+E3MH/hNzB/4Tcwf+E3MH/ftq9/7Pp2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l5OT/GRgY/z57Zv9qyar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fEpv9etJj/CBkW&#13;&#10;/5NRN///k2b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2OYv//kWT//5Jl//+SZf//kWT//Y5i&#13;&#10;//yOYv/8jmL//I5i//yOYv/8jmL//I5i//yOYv//kGT//5Jl//+TZf//kWT//Y9j//yOYv/8jmL/&#13;&#10;/I5i//yOYv/8jmL//I5i//yOYv/9j2P//5Nl//+RZP/8jmL//I5i//yOYv/8jmL//I5i//6PY///&#13;&#10;k2X//5Nm//+TZv//kGP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6P&#13;&#10;Y//vh13/KhYO/4yPj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np6e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9PT0/yIiIv9qamr/////////////////////&#13;&#10;////////////////////////////////////////////////////////////////////////////&#13;&#10;9/z7/53jzf+A27//g9zA/4PcwP+D28D/g9vA/4PcwP+C28D/gdu//8vw5f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B&#13;&#10;wcH/Cg4N/0+YgP9px6j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fEpv9etJj/CBkW/5NRN///k2b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2OYv/9j2L/SycZ/2BkZ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np6e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9PT0/yIiIv9qamr/&#13;&#10;////////////////////////////////////////////////////////////////////////////&#13;&#10;/////////////////////////8vw5f+H3sP/gNu+/4Dbvv9/2r7/f9q+/3/bvv+B27//nePN//H7&#13;&#10;+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+cm5v/BxMQ/1yxlv9nxKb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fEpv9etJj/CBkW/5NRN///k2b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mX/dj8p/z5BQv/4+Pj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en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yb3D/Eiwk/2TAo/9nw6X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fEpv9etJj/CBkW/5NRN///k2b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2X/o1o9/yYn&#13;&#10;J//n5+f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np&#13;&#10;6e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7+/v9NSkv/JE0//2nIqf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fEpv9etJj/&#13;&#10;CBkW/5NRN///k2b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/kWT/yG9N/xcSEP/Jysv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p6e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Hx&#13;&#10;8f8pJyf/NWpZ/2rJqv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fEpv9etJj/CBkW/5NRN///k2b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/kGP/4n9X/x0QDP+kpqf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en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9va2v8WFhb/Q4Rv/2rJqv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fEpv9etJj/CBkW/5NRN///k2b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+j2P/8Ihd/y4YD/+BhIX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en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C/wP8KDg3/UZ2E/2nHq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fEpv9etJj/CBkW/5NRN///k2b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9j2L/+45h&#13;&#10;/0UkFv9jZmf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np6en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6Khof8HEw//XLGV/2fF&#13;&#10;pv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fEpv9e&#13;&#10;tJj/CBkW/5NRN///k2b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5Bj/2s4Jf9ER0j/+/v7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en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4B+f/8PJR7/Y72g/2fDpf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fEpv9etJj/CBkW/5NRN///k2b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5Jl/4lMMv8uMDH/7+/v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np6en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2ZjZP8ZNy7/Z8Wn/2bD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fEpv9etJj/CBkW/5NRN///k2b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5Jk/6teQP8ZGBf/29vb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np6en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f39/0ZERP8jTD7/acip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fEpv9etJj/CBkW/5NRN///&#13;&#10;k2b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5Fk/8FsSv8WEQ//xMX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np6e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8/Pz/y4sLP8wYVH/asqq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fE&#13;&#10;pv9etJj/CBkW/5NRN///k2b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5Bk/9N3Uv8bEQz/qqyt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np6en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5OTk/x8eHv87dmP/asmq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fEpv9etJj/CBkW/5NRN///k2b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5Bj/+aBWf8kEwz/kpSV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np6en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v7+//VFRU/wAAAP8XFxf/AwMD/3Nzc//p6en/Gxsb/wsLC/+ysrL/////////////&#13;&#10;////////////////////////////////////////////////////////////////////////////&#13;&#10;////////////////////////////////////////////////////////////////////////9PT0&#13;&#10;/yIiIv9qamr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09LS/w8REP9IjXf/acip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fEpv9etJj/CBkW/5NRN///k2b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o9j//KIXv8zGhD/&#13;&#10;e35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np6e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+BgYH/AgIC/46Ojv/l5eX/PDw8/29vb//9/f3/x8fH/ygo&#13;&#10;KP8uLi7/7+/v////////////////////////////////////////////////////////////////&#13;&#10;////////////////////////////////////////////////////////////////////////////&#13;&#10;////////////////9PT0/yIiIv9qamr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wsHB/woNDP9Sn4b/aMao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fEpv9etJj/CBkW/5NR&#13;&#10;N///k2b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Y9i//qNYf9NJxj/YWRl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np6e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b29v8sLCz/XFxc////////////Pz8/&#13;&#10;/25ubv///////////7Gxsf8LCwv/yMjI////////////////////////////////////////////&#13;&#10;////////////////////////////////////////////////////////////////////////////&#13;&#10;////////////////////////////////////9PT0/yIiIv9qamr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sK6v/wgSD/9Yqo//&#13;&#10;aMWm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fEpv9etJj/CBkW/5NRN///k2b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Y5i//6QY/9jNCL/TlFT//7+/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np6en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rq6v8UFBT/&#13;&#10;lJSU///////8/Pz/Pj4+/25ubv///////////9bW1v8PDw//tLS0////////////////////////&#13;&#10;////////////////////////////////////////////////////////////////////////////&#13;&#10;////////////////////////////////////////////////////////9PT0/yIiIv9qamr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nJub/woaFf9es5j/Z8Sm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fEpv9etJj/CBkW/5NRN///k2b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+SZP9xPSj/QENF//r6+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np6en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T09P8lJSX/bGxs///////+/v7/Pj4+/25ubv///////////6qqqv8HBwj/xMTE////&#13;&#10;////////////////////////////////////////////////////////////////////////////&#13;&#10;////////////////////////////////////////////////////////////////////////////&#13;&#10;9PT0/yIiIv9qamr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jYuL/w4iHP9iu57/Z8Sl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fEpv9etJj/CBkW/5NRN///k2b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+SZf+E&#13;&#10;Ry//MDM0//Ly8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np6en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tbW3/CwsL/62trf/19fX/Pz8//3Fxcf//////zMzM&#13;&#10;/yoqKv8qKir/7e3t////////////////////////////////////////////////////////////&#13;&#10;////////////////////////////////////////////////////////////////////////////&#13;&#10;////////////////////9PT0/yIiIv9qamr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enh4/xIqI/9lwaP/Z8Ol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fEpv9etJj/CBkW&#13;&#10;/5NRN///k2b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+SZf+XUjf/ISIi/+jp6f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np6e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g4OD/MTEx/wEBAf84ODj/&#13;&#10;FBQU/y0tLf9NTU3/DAwM/wgICP+srKz/////////////////////////////////////////////&#13;&#10;////////////////////////////////////////////////////////////////////////////&#13;&#10;////////////////////////////////////////9PT0/yIiIv9qamr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2Bh/xg3Lf9n&#13;&#10;xab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fEpv9etJj/CBkW/5NRN///k2b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+SZf+mXD7/Gxoa/97e3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np6e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T01O/x5BNv9oxqj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fEpv9etJj/CBkW/5NRN///k2b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+SZf+yZET/GRYV/9HS0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en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+/v7/RkRF/yJKPf9pyKn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fEpv9etJj/CBkW/5NRN///k2b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+S&#13;&#10;Zf+9akj/GBQS/8jJyf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np&#13;&#10;6e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6+vr/Pzw9/ydSRP9pyar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fEpv9etJj/&#13;&#10;CBkW/5NRN///k2b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+RZP/Gb0z/GBIP/7/Awf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p6e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19fX/NzU1/ytZ&#13;&#10;S/9qyqv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fEpv9etJj/CBkW/5NRN///k2b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+RZP/PdU//GA8L/7W2t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en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x8fH/Ly0t/zBkU/9qyqv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fEpv9etJj/CBkW/5NRN///k2b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+QZP/XeVP/Gg8K/62u&#13;&#10;r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en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t7e3/JyUm/zVtW/9qyar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fEpv9etJj/CBkW/5NRN///k2b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+QY//efFb/HRAL/6Slp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np6en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r6+v/JCIj/zhxXv9qyar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fEpv9e&#13;&#10;tJj/CBkW/5NRN///k2b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+QY//kgFn/IBEM/5udn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en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p6en/ISAg&#13;&#10;/zp0Yf9qyar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fEpv9etJj/CBkW/5NRN///k2b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+QY//lgVj/IBIM/5iam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np6en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o5+j/Hh0d/zx3ZP9qyar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Ol/2jGp/9gt5r/CBoX/5NRN///k2b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+QY//mgVn/IRIM&#13;&#10;/5eZmf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np6en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m5ub/GhkZ/z56Zv9pyar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6X/&#13;&#10;Z8Ol/2fEpv9oxaf/aceo/2rJqv9qyar/asqq/2rJqv9oxaf/ZcGi/2O7n/9UoYj/BhUS/5RSOP//&#13;&#10;l2n//Y9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+QY//nglr/IRIM/5WXl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np6e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k4+T/FxYW/z99af9pyan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6X/Z8Sl/2jFp/9oxqj/acip/2rJqv9q&#13;&#10;yqr/asmq/2nIqf9nxKX/Y72g/160mP9ZqY//UJuD/0iLdP8+eGT/MGJQ/yRKPP8cOS7/Eice/wkW&#13;&#10;EP8EDAj/AAAA/ygUC/+vYkP//I9j//+SZf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+PY//pg1r/IhIM/5OUlf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np6en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9PT0/yIiIv9qamr/////////&#13;&#10;////////////////////////////////////////////////////////////////////////////&#13;&#10;/////////////////+P38P+N38X/ftu9/4PcwP+E3MD/g9zA/4Hbv/992r3/sunY//z+/f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l5OT/&#13;&#10;GBgY/z98aP9pyan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nw6X/Z8Sm/2jGp/9pyKn/asmq/2rKq/9qyqv/acip/2jGp/9lwaP/YLic/1ut&#13;&#10;kv9UoIj/S5J6/0KAa/84blz/LFhJ/x9ANP8WLiT/DiAZ/wYRDP8DCQb/AgQE/wQEB/8PDxX/FRUe&#13;&#10;/xwcKP8uMUH/OT5S/0VNZP9bZoP/YW2L/ycvPv8DAgL/UCob/8x0T///k2X//5Bk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+PY//pg1r/IxMM/5CSk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np6en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n5+f/HRwc/zx3ZP9pyar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fDpf9nxKX/Z8Wm/2nH&#13;&#10;qP9qyar/asqq/2rKq/9qyqv/aceo/2bDpf9jvaD/XrOY/1anjP9Pl4D/R4hy/zx1Yv8yYlH/J05A&#13;&#10;/xo4Lf8QIxz/CxkS/wUNCf8CBgX/BAUF/wUFCP8RERj/Hh8q/yMlMv8zOEr/Q0pg/01Wb/9fa4n/&#13;&#10;bnue/3WEqP+Ck7v/ipvG/42fyf+SpNH/lKfU/5Sn0/+TptL/lKbT/4+gy/9ebIn/FBsl/wsEAf90&#13;&#10;Pyr/44FZ//+UZv/+j2P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+QY//oglr/&#13;&#10;IhIM/5OVl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np6e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p6en/ISAh/zpzYf9qyar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+QY//kgVj/IBIL/5qcn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np6e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7+/v9aWlr/AAAA/2NjY/+dnZ3/pKSk&#13;&#10;/6SkpP+kpKT/pKSk/6Ojo/+qqqr/8PDw////////////////////////////////////////////&#13;&#10;////////////////////////////////////////////////////////////////////////////&#13;&#10;////////////////////////////////////9PT0/yIiIv9qamr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s7Oz/JSQk/zdwXf9qyar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+QY//hflf/HhAL/6Cio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np6en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/v7/8aGhr/&#13;&#10;W1tb////////////////////////////////////////////////////////////////////////&#13;&#10;////////////////////////////////////////////////////////////////////////////&#13;&#10;////////////////////////////////////////////////////////9PT0/yIiIv9qamr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u&#13;&#10;7u7/KCcn/zVrWv9qyqr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+QY//dfFX/HRAL/6anq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np6en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7u7v8ZGRn/hoaG////////////////////////////////////////////////////&#13;&#10;////////////////////////////////////////////////////////////////////////////&#13;&#10;////////////////////////////////////////////////////////////////////////////&#13;&#10;9PT0/yIiIv9qamr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x8fH/LSss/zFlVf9qyqr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+QZP/Z&#13;&#10;elT/Gw8L/6ytr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np6en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19fX/NjM0/yxbTP9qyqv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Dpf9nw6X/Z8Sm/2jGp/9p&#13;&#10;x6j/asmq/2rKq/9qyqv/acmp/2jGp/9lwKL/YLib/1utkv9UoIf/SpB4/0F9af82a1n/K1ZI/yJE&#13;&#10;N/8YMij/DB0W/wUOCv8ECQf/AgQE/wUFCP8LCxD/EREZ/yEiL/8wNET/Nz1Q/0lRaf9ZY3//Ym6N&#13;&#10;/3OCpv+AkLf/hZW+/42fyf+RpND/kqTR/5On0/+Up9T/k6bS/5Gk0P+Ro8//kKLO/4+hzP+Oocz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Pocz/lKbS/4SUvf9FT2b/BQkO/yYSCf+gWj3/&#13;&#10;+Yxh//+TZf/9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+RZP/TdlH/GQ4K/7Gys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np6e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6+vr/Pjw9/ydSRP9q&#13;&#10;yar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fDpf9nxKX/aMWn/2jGqP9pyKn/asmq/2rKq/9qyqv/aceo/2bD&#13;&#10;pf9ivJ//XbKW/1ami/9Oln//RIRv/zhvXf8vXEz/JEk7/xo1Kv8SKB//ChgR/wIIBf8DBgb/BAQG&#13;&#10;/wgHC/8RERj/GBgj/yYpN/87QFT/REth/1Fcdv9kcI//bHmc/3eHrP+Flb7/iJrE/46fy/+TpdL/&#13;&#10;k6bT/5Sm0/+Up9P/k6bS/5Gk0P+Qos7/kKLN/4+hzP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5Cizv+U&#13;&#10;ptP/eIit/zA6S/8AAgT/PyEU/71rSf//kWT//5Fk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+RZP/IcEz/GBEO/72+v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np6e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+/v7/RkRE/yFJPP9pyKn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Ok/2fD&#13;&#10;pf9nxKb/aMan/2nHqf9qyar/asqq/2rKq/9qyar/Z8Wm/2S/ov9gt5v/WqyR/1Kehf9JjXb/P3pm&#13;&#10;/zNlVP8oUUP/Hj4y/xMrIv8OHxj/CBQP/wIHBf8DBAT/BgYJ/wsKEP8XFyD/ICIu/ysuP/9BR13/&#13;&#10;UFhy/1ljgP9qd5j/dIOn/3uLsv+HmML/jZ/K/5Cizf+TptL/lKfU/5Sn0/+TptL/k6XR/5Gjz/+P&#13;&#10;os3/j6HM/46hzP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kaTQ/5Cjz/9odpf/HiYy/wcCAP9eMyH/2HlU//+UZv//kGP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+SZf+6aUf/GBQS/8rLy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en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TpdL/i53H/1VhfP8NExr/&#13;&#10;EgcC/4NJMf/th13//5Rm//2PY/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+S&#13;&#10;Zf+vYkP/GRcX/9TV1f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np&#13;&#10;6e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9PT0/yIiIv9qamr/////////////////////////////////////&#13;&#10;////////////////////////////////////////////////////////////7Pr1/5bhyv+a4sv/&#13;&#10;m+PM/5vjzP+b48z/m+PM/5vjzP+c48z/keDG/7rr3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6HN/5Sm0v+Ckrr/QUxh/wMHCv8rFgz/pl0///yPYv//kmX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+SZf+mWz7/Gxsb/97e3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p6e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Ro87/k6XS/3OCpv8qMkL/AQIC/0knGP/Eb0z//5Jl&#13;&#10;//+RZP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+SZf+bVTn/Hh8f/+fn5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en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5Kk0P+Poc3/&#13;&#10;Y3GQ/xcfKv8JAwH/aDgl/99+Vv//lGb//o9j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+SZf+ISjH/LS8v//Dw&#13;&#10;8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en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u+vb/4Pbv/+T38f/3/fv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cz/k6bS/4mbxP9PW3X/Cg8W/xkMBf+NTjT/8Yle//+TZv/9j2P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+SZf9yPij/P0NE//r6+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np6en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7vr3/7Xq2v+X4cr/kuDH/5PgyP+f5M7/z/Hm//3//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sa+w/wgRD/9brpP/bMyt/2rK&#13;&#10;q/9pyKn/Z8Sl/2O9oP9etZn/WamP/1GchP9JjHb/PXhk/zFhUf8nTkD/Gzku/xInH/8LGhT/BA0J&#13;&#10;/wMHBv8HCgv/BwgL/wwMEv8YGCP/ICIu/zE1Rv9DSV//TFVt/15ph/9wfaD/doSp/4CRuP+JmsT/&#13;&#10;jJ7I/5Cjz/+UptP/lKbT/5Om0v+TptL/kqXR/5Cjz/+Qos3/j6HN/46gzP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5Cizf+TptP/gJC3/ztGWv8DBQn/LhcN&#13;&#10;/6xgQv/8j2L//5Jl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Y5i//2PY/9fMiD/UFRV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en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v+vf/oeTQ/4/gxv+Y4sr/m+PM/5rjzP+V4cn/&#13;&#10;jd/F/8Xu4f/+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w8LC&#13;&#10;/wkMC/82aln/OnJf/yxYSf8hRDj/FzEn/w0eF/8IFA//AwoG/wACAv8GBgn/CQkO/w8OFf8dHir/&#13;&#10;KSs6/zU6Tf9KUmr/VV55/2Jujf91g6j/fY2z/4SUvP+Mnsn/j6LN/5Gk0P+Up9P/lKfT/5Om0v+S&#13;&#10;pdH/kqTQ/5Cizv+Pocz/j6HM/46gzP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kaPP/5Kl0f9xgaT/JS08/wIBAf9NKRr/y3NP//+TZv//kGT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Y9i//mMYf9KJhf/YmVn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np6en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7//v+669v/j+DG/5zjzP+b&#13;&#10;48z/m+PM/5vjzP+c48z/mOLK/5Phx//m+PL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0dHR/wwMDP8FBAf/Dw8V/xQVHf8iJDH/MTVH/zxCVv9QWXP/X2qJ/2d0lP91&#13;&#10;hKj/gJC3/4SVvv+Nn8r/kqXR/5Kl0f+TptP/lKbT/5Ol0v+RpND/kaPP/5Cizf+Pocz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SpNH/jqDL/15rif8UGyX/DAQB/3Q/K//lgVn//5Nm//6P&#13;&#10;Y/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o9j//SJXv80GhD/eXx9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np6en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b29v8tLS3/dHR0////////////dnZ2/yUlJf/z8/P//////+Hh4f8a&#13;&#10;Ghr/s7Oz////////////////////////////////////////////////////////////////////&#13;&#10;///////////////////i4uL/XFxc/9nZ2f//////////////////////////////////////////&#13;&#10;////////////9fX1/yIiIv9qamr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P7&#13;&#10;+P+b4sz/l+LK/5vjzP+b48z/m+PM/5vjzP+b48z/nOPM/4/gxv/E7u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4uLi/xwcHP9KVW3/ipzG/4mbxf+Oocz/k6bT/5Om&#13;&#10;0/+TptP/k6bS/5Kl0f+Ro8//kKLO/5Cizf+Pocz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6HM/5Ol0v+HmMH/SVRs&#13;&#10;/wcMEv8gDwf/llQ5//WLYP//k2X//Y9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pBj/+mDWv8mFA3/jY+Q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np6e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ubm7/EBAQ/6CgoP/39/f/q6ur/wQE&#13;&#10;BP+ZmZn/7+/v/4aGhv8ICAj/ysrK////////////////////////////////////////////////&#13;&#10;///////////////////////////////////////IyMj/Xl5e/7CwsP+QkJD/jY2N/8TExP/+/v7/&#13;&#10;////////////////////////////////9vb2/yMjI/9qamr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49P+U4Mj/muPM/5vjzP+b48z/m+PM/5vjzP+b48z/nOPM/5PhyP+16tn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8/Pz/y0sK/9HUmn/lajV&#13;&#10;/4+hzf+Pocz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Qos3/k6bS/3yMsf81PlH/AQMG/zccEP+2Zkb//ZBk//+RZP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5Fk/9R4Uv8cEAz/qKqq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np6en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d3d3/MTEx&#13;&#10;/wAAAP/Kysr/9PT0/zw8PP8BAQH/IiIi/wAAAP9FRUX/8/Pz////////////////////////////&#13;&#10;//////////////////////////////////////////////////////////+oqKj/RUVF/3h4eP+c&#13;&#10;nJz/f39//05OTv+np6f//v7+////////////9/f3/4WFhf9xcXH/cHBw/x8fH/9ubm7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/69v+X4sr/meLL/5vjzP+b48z/m+PM/5vjzP+b&#13;&#10;48z/nOPM/5Lgx/+87N3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f39/0REQ/80PVD/kqXR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5Gjz/+SpND/bXud/yEpN/8EAgH/WDAf/9F2&#13;&#10;Uv//k2b//5Bk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5Fk/79sSf8WEQ//xc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np6en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4+Pj/5WVlf/n5+f//////9nZ2f9ZWVn/MDAw/19fX//a2tr/////////////&#13;&#10;////////////////////////////////////////////////////////////////////////////&#13;&#10;///MzMz/q6ur//Ly8v///////v7+/56env9UVFT/4uLi////////////9fX1/3Nzc/9cXFz/Xl5e&#13;&#10;/x8fH/9vb2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z+/f+q59T/k+DI/5vj&#13;&#10;zP+b48z/m+PM/5vjzP+b48z/muPM/4/fxf/Y9Ov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VlY/8mLDr/kKLO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kqXR&#13;&#10;/46fyv9aZoP/DhQc/w4FAf98RS3/6YVc//+TZv/+j2P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5Jk/6hcPv8aGRn/&#13;&#10;3N3d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np6e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+fn5////&#13;&#10;////////////////////////////////////////////////////////////////////////////&#13;&#10;/////////////////////////////////////////////////93d3f9QUFD/w8PD////////////&#13;&#10;//////z8/P/8/Pz/8fHx/yIiIv9qamr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e9e7/kuDH/5Xhyf+b48z/m+PM/5zjzP+a48z/jt/G/6zn1f/5/fz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59fP8ZHij/i53G/4+hzP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+hzP+TptL/g5S9/0NOZP8FCQ3/JRIK/6FaPf/5jWH//5Nl//2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5Jl/4pMMv8tLzD/7+/v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np6e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Pz8//o6Oj/6enp/+np6f/p6en/6enp/+np6f/p6en/6enp&#13;&#10;/+np6f/q6ur/6+vr/+np6f/q6ur/+/v7////////////////////////////////////////////&#13;&#10;//////////////////////////////////////7+/v/IyMj/0dHR/////////////////9vb2/9T&#13;&#10;U1P/zc3N////////////////////////////9fX1/yIiIv9qamr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1vPq/5vizP+P38b/keDH/5Dgx/+Q38b/r+jW//H7+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5+env8NDxT/&#13;&#10;gZK5/5Cizv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kKLO/5Ol0v94iK3/LzhK/wEC&#13;&#10;BP8+IRT/v2xK//+RZP//kWT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9jmL//5Fj/287Jv9BREX/+vr6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np6en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4iIiP8cHBz/HR0d/x0dHf8eHh7/&#13;&#10;JCQk/yQkJP8fHx//HR0d/x4eHv8eHh7/IiIi/yUlJf8uLi7/2dnZ////////////////////////&#13;&#10;//////////////////////////////////////////////////////////7+/v+IiIj/Z2dn//Pz&#13;&#10;8////////////52dnf9iYmL/7u7u////////////////////////////9PT0/yIiIv9qamr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/69//P8ub/v+zd/8Pu&#13;&#10;4f/d9e3/+/79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76+vf8LDA7/c4Kl/5Gk0P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RpND/kaPP/2h1lv8dJTH/BwIB/2I1I//YelT//5Nm//+QY/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9j2L//I5h/0omGP9dYGL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np6en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6SkpP9O&#13;&#10;Tk7/UVFR/1JSUv9QUFD/CQkJ/wMDA/8+Pj7/ZmZm/2lpaf9PT0//FRUV/wAAAP9dXV3/6enp////&#13;&#10;////////////////////////////////////////////////////////////////////////////&#13;&#10;///////c3Nz/YWFh/3d3d/+vr6//jIyM/1VVVf+8vLz/////////////////////////////////&#13;&#10;9PT0/yIiIv9qamr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9ra2f8VFRb/YG2K/5Om0v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5Ol0v+Lncj/U196/w0TGv8TCAL/gkkx/+yGXf//&#13;&#10;lGb//Y9j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+j2P/8Ihd/y4YD/+A&#13;&#10;goT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np6en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dnZ3/Ghoa/66urv/7+/v/////////////////2NjY&#13;&#10;/z8/P/9XV1f/9/f3////////////////////////////////////////////////////////////&#13;&#10;////////////////////////////////4uLi/5+fn/+EhIT/kJCQ/87Ozv//////////////////&#13;&#10;////////////////////9PT0/yIiIv9qamr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Hx8f8oKCf/S1Zv/5Om0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Pocz/lKbT/4KT&#13;&#10;u/9DTmT/BQkN/ykUC/+iWz3/+45i//+SZf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GT/335X/xsQC/+oqar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np6e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f39/8uLi7/b29v////////////&#13;&#10;/////////////////////7y8vP8LCwv/xsbG////////////////////////////////////////&#13;&#10;////////////////////////////////////////////////////////////////////////////&#13;&#10;////////////////////////////////////////9PT0/yIiIv9qamr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7+/v9L&#13;&#10;S0n/Nj5R/5Kl0f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5Cizv+TptP/dYSo/ykxQf8BAQL/SicZ/8dwTf//kmX//5Fk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mT/x29M/xcSEf/KzMz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np6e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zs7P8W&#13;&#10;Fhb/jo6O/////////////////////////////////8/Pz/8LCwv/tra2////////////////////&#13;&#10;////////////////////////////////////////////////////////////////////////////&#13;&#10;////////////////////////////////////////////////////////////9PT0/yIiIv9qamr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ubWz/ICUy/42fyv+Pocz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kaTQ/4+hzf9icI7/GB8p/wgCAP9r&#13;&#10;Oib/335X//+UZv/+j2P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2X/plw+/yUmJv/l5ub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en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n5+f85OTn/PDw8/+7u7v//////////////////////+vr6/25ubv8PDw//19fX&#13;&#10;////////////////////////////////////////////////////////////////////////////&#13;&#10;////////////////////////////////////////////////////////////////////////////&#13;&#10;////9PT0/yIiIv9qamr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+ZmJj/DQ8V/4KTu/+Pos3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h&#13;&#10;zP+TptL/iZrE/09ac/8KDxb/GQwF/45PNf/xiV///5Nm//2P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2X/fUMs/zk8&#13;&#10;Pf/39/f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np&#13;&#10;6e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+mpqb/BAQE/zg4OP+YmJj/vb29/7u7u/+goKD/&#13;&#10;S0tL/wAAAP93d3f//v7+////////////////////////////////////////////////////////&#13;&#10;////////////////////////////////////////////////////////////////////////////&#13;&#10;////////////////////////9PT0/yIiIv9qamr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AwMD/DA0P/29+oP+S&#13;&#10;pND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6LN/5Sm0/9/j7b/PEZb/wEEB/8wGA7/rmFC//2PY///kmX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2PYv/9j2P/TSga/11hY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p6e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8/Pz/lZWV/x0dHf8A&#13;&#10;AAD/AgIC/wAAAP8AAAD/EBAQ/3d3d//z8/P/////////////////////////////////////////&#13;&#10;////////////////////////////////////////////////////////////////////////////&#13;&#10;////////////////////////////////////////////9PT0/yIiIv9qamr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k5OT/GBgX/1lkgf+TptL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Ro8//kqXR/3F/ov8l&#13;&#10;Lj3/AgEB/04qGv/Kck7//5Nl//+QZP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6PY//vh13/KRUO/42Qkf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en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Dg4P+rq6v/iYmJ/4WFhf+goKD/1NTU////////////////////////////////&#13;&#10;////////////////////////////////////////////////////////////////////////////&#13;&#10;////////////////////////////////////////////////////////////////9PT0/yIiIv9q&#13;&#10;amr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5+fn/Ojk4/z5IXf+TptL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5Kl0f+OoMv/YG2L/xUcJv8LBAD/bz0p/+SBWP//lGb//o9j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+RZP/VeFL/GBAM/7y9vf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en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9PT0/yIiIv9qamr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X15d/yIoNv+Oocz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Pocz/k6bS/4eXwP9JVGv/BwwR/yAPB/+ZVjr/&#13;&#10;9Ytg//+TZv/9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+SZf+yY0P/GhkY&#13;&#10;/93e3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np6en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5eXl/6ioqP+SkpL/kJCQ/5CQkP+P&#13;&#10;j4//j4+P/4+Pj/+Wlpb/7e3t////////////////////////////////////////////////////&#13;&#10;////////////////////////////////////////////////////////////////////////////&#13;&#10;////////////////////////////9PT0/yIiIv9qamr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j4+O/w4R&#13;&#10;F/+Ckrv/kKLO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5Cizf+T&#13;&#10;ptP/e4ux/zU+UP8BAwT/NxwQ/7ZmRv/+kGT//5Fk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+TZf+ARS7/Ky4w//T19f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en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FxcX/LS0t/wAA&#13;&#10;AP8BAQH/AgIC/wICAv8CAgL/AgIC/wEBAf8RERH/1dXV////////////////////////////////&#13;&#10;////////////////////////////////////////////////////////////////////////////&#13;&#10;////////////////////////////////////////////////9PT0/yIiIv9qamr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xMPD/woLDf9sepv/kqTQ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kaPQ/5Kk0P9repv/Iio3/wQCAf9ZMB//03dS//+TZv//kGT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Y5i//2PYv9LJhj/VFhZ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np6en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z8/P9OTk7/BwcH/4CAgP+3t7f/vb29/729vf+9vb3/vb29/7y8vP/AwMD/9PT0////////////&#13;&#10;////////////////////////////////////////////////////////////////////////////&#13;&#10;////////////////////////////////////////////////////////////////////9PT0/yIi&#13;&#10;Iv9qamr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6+vr/yIiIv9LVm//lKfT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TpdH/jZ/K/1pmgv8QFh//&#13;&#10;DgYC/3tDLf/ohFz//5Rm//6PY/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5Bj/+WBWf8eDgj/kpOU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np6en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3t7f8YGBj/ZmZm////////////////////////////////////////&#13;&#10;////////////////////////////////////////////////////////////////////////////&#13;&#10;////////////////////////////////////////////////////////////////////////////&#13;&#10;////////////9PT0/yIiIv9qamr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f39/0pKSf8tNET/kaTQ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6HM/5Om0v+Flb7/RU9m/wUIDf8lEgn/n1k8//qNYv//kmX//Y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5Jl/79rSf8PDAv/&#13;&#10;xsfH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np6e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/v7/8dHR3/g4OD////////////////////&#13;&#10;////////////////////////////////////////////////////////////////////////////&#13;&#10;////////////////////////////////////////////////////////////////////////////&#13;&#10;////////////////////////////////9PT0/yIiIv9qamr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p5eP8VGSL/iJrE/4+hzf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Qos7/k6bS/3eGq/8uN0j/AAID/0EiFf+9akr//5Jl&#13;&#10;//+RZP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5Nl/5BPNf8dICH/6urq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np6en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7+/v9cXFz/QkJC&#13;&#10;//j4+P//////////////////////////////////////////////////////////////////////&#13;&#10;////////////////////////////////////////////////////////////////////////////&#13;&#10;////////////////////////////////////////////////////9PT0/yIiIv9qamr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7Ozs/8ICgz/dIOn/5Gkz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5Kk0P+Qos7/&#13;&#10;aHWV/xwkMP8IAwH/YjUj/9t7Vf//lGb//5Bj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5Fj/1ctHf9FSEr//f39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np6en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Hx8f/JSUl/2VlZf+/v7//0dHR/9PT0//T09P/09PT/9PT0//W1tb/+Pj4////////&#13;&#10;////////////////////////////////////////////////////////////////////////////&#13;&#10;////////////////////////////////////////////////////////////////////////9PT0&#13;&#10;/yIiIv9qamr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Tk5P8cGxv/UVx3/5Om0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z/k6XS/4qcxv9VYXz/DBIZ/xUKBP+DSTH/7YZd//+TZv/+j2P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+j2P/7IVb/yUSCv+AgoP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np6e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7+/v9lZWX/CwsL/wAAAP8CAgL/DQ0N/w8PD/8PDw//Dw8P/w4O&#13;&#10;Dv8eHh7/19fX////////////////////////////////////////////////////////////////&#13;&#10;////////////////////////////////////////////////////////////////////////////&#13;&#10;////////////////9PT0/yIiIv9qamr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z8/P9MTEv/LjVF&#13;&#10;/5Gk0P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+hzf+TptP/gZK5/z5IXP8FCAz/KxUM&#13;&#10;/6lfQf/7jmL//5Jl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/kmT/xG5L/w8LCv+/&#13;&#10;wM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np6e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7+/v+VlZX/bGxs/3Fxcf9wcHD/bm5u&#13;&#10;/25ubv9ubm7/bm5u/21tbf92dnb/5+fn////////////////////////////////////////////&#13;&#10;////////////////////////////////////////////////////////////////////////////&#13;&#10;////////////////////////////////////9PT0/yIiIv9qamr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+Kion/EBMa/4aYwP+Pos3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kKPO/5Ol0v91haj/KjNC/wICA/9HJhj/xG9M//+SZf//kWT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2X/iEox/yYpKv/u7u7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np6en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9PT0/yIiIv9qamr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AwL//CgsM/259n/+SpdH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SpND/kKLO/2NxkP8XHin/BwIA/2o6Jv/gflf//5Rm//6P&#13;&#10;Y/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2PYv/7jmL/RyQW/1VYWf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np6en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m5ub/3Nzc/93d3f/d3d3/3d3d/93d3f/d3d3/3d3d/9zc3P/f39//+fn5////&#13;&#10;////////////////////////////////////////////////////////////////////////////&#13;&#10;////////////////////////////////////////////////////////////////////////////&#13;&#10;9PT0/yIiIv9qamr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r6+v/IyMi/0xXb/+TptP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M/5Ol0v+ImsP/Tlly&#13;&#10;/wkOFP8aDAX/jlA2//GJX///k2b//Y9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+QY//jgFj/GgwH/5WXm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np6en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39/f9WVlb/EBAQ/xQUFP8UFBT/FBQU/xQUFP8TExP/FRUV&#13;&#10;/xkZGf8mJib/2NjY////////////////////////////////////////////////////////////&#13;&#10;////////////////////////////////////////////////////////////////////////////&#13;&#10;////////////////////9PT0/yIiIv9qamr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WFf/yInNP+OoMz/jqHM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Pos3/k6bS/3+Ptv87RVn/AgUI/zAYDv+vYkP//Y9j//+SZf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+SZf+1ZET/ExIS/9PT&#13;&#10;0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np6e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7+/v+QkJD/YWFh/2VlZf9lZWX/&#13;&#10;ZWVl/2RkZP9XV1f/IyMj/w4ODv+AgID/7u7u////////////////////////////////////////&#13;&#10;////////////////////////////////////////////////////////////////////////////&#13;&#10;////////////////////////////////////////9PT0/yIiIv9qamr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o6Oi/wgLD/97i7H/kaPP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5Gjz/+SpdH/cH+i/yYuPf8DAQH/USwc/8t0&#13;&#10;UP//kmX//5Fk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+SZP9uOyb/NDc5//j4+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np6e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4eHh/0ZGRv9oaGj/+/v7////////////////////&#13;&#10;////////////////////////////////////////////////////////////////////////////&#13;&#10;////////////////////////////////////////////////////////////9PT0/yIiIv9qamr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3t7d/xUVFf9ZZYL/k6bS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kqTR&#13;&#10;/4+gzP9ea4j/FBsl/wsEAP9wPSj/44FY//+UZv/+j2P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o9j//CHXf8pFAv/eHp7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en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7Ozs/8PDw//z8/P&#13;&#10;////////////////////////////////////////////////////////////////////////////&#13;&#10;////////////////////////////////////////////////////////////////////////////&#13;&#10;////9PT0/yIiIv9qamr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Pz8/0dHRf8uNUb/&#13;&#10;kaTQ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+hzP+TpdL/h5jB/0pWbv8IDRP/Hw8H/5VUOf/0i2D//5Nl//2P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5Fk/8NtS/8QDAv/wsPD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np&#13;&#10;6e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nJyf8HBwf/tLS0////////////////////////////////////////////////////////&#13;&#10;////////////////////////////////////////////////////////////////////////////&#13;&#10;////////////////////////9PT0/yIiIv9qamr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4iIh/8NEBb/g5S8/5Cizf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kKLN/5Om0/98jbL/ND1P/wAC&#13;&#10;BP82HBD/uGhH//6QZP//kWT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5Nl/3xDLP8lKSr/8fLy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p6e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9/f3//Pz8//39/f/9&#13;&#10;/f3//f39//39/f/9/f3/8fHx/2xsbP8FBQX/ycnJ////////////////////////////////////&#13;&#10;////////////////////////////////////////////////////////////////////////////&#13;&#10;////////////////////////////////////////////9PT0/yIiIv9qamr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/Pz/8ODg//Y2+O/5Om0v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Ro8//kaTQ/2t5mv8gKDX/BQIA/1owH//Td1L//5Nm//+QZP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9j2P/&#13;&#10;9oxg/zYbD/9jZmb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en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7+&#13;&#10;/v+CgoL/T09P/1FRUf9RUVH/UVFR/1BQUP9NTU3/Li4u/wAAAP9LS0v/9PT0////////////////&#13;&#10;////////////////////////////////////////////////////////////////////////////&#13;&#10;////////////////////////////////////////////////////////////////9PT0/yIiIv9q&#13;&#10;amr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n5+f9APj3/MjlL/5Gk0P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5Kl0f+Mnsn/WGWB/xAXH/8OBgH/fEQu/+mEW///&#13;&#10;lGb//o9j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/kWT/zHJO/xEKCP+ys7P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en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39/f9dXV3/Gxsb/x0dHf8dHR3/HR0d/x0dHf8dHR3/Li4u/3Fxcf/e3t7/&#13;&#10;////////////////////////////////////////////////////////////////////////////&#13;&#10;////////////////////////////////////////////////////////////////////////////&#13;&#10;////////9PT0/yIiIv9qamr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+J&#13;&#10;iIf/DQ8V/4OUvP+Qos7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Pocz/k6bT/4SV&#13;&#10;vv9ETmX/BgoP/yYTCv+gWj3/+Ixh//+TZf/9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/k2X/f0Qt/yEkJv/t7e3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np6en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x8fH/6+vr/+zs7P/t7e3/7+/v/+/v7//u&#13;&#10;7u7/8/Pz////////////////////////////////////////////////////////////////////&#13;&#10;////////////////////////////////////////////////////////////////////////////&#13;&#10;////////////////////////////9PT0/yIiIv9qamr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T09L/ERER/2Fui/+TptL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5Cizv+TptP/eIit/zA5Sv8AAgP/PiAU/7tqSf//kmX//5Fk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6PY//0il//MhkO/2ptb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en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6+vr/7Ozs/+vr6//39/f/////////////////////////////////////////////////////&#13;&#10;////////////////////////////////////////////////////////////////////////////&#13;&#10;////////////////////////////////////////////////9PT0/yIiIv9qamr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5+fn/Pz8+/zA2R/+RpND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kaTQ/5Gjz/9mc5P/HCQw/wYCAP9l&#13;&#10;NyT/2nxV//+UZv//kGP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+RZP/E&#13;&#10;bUv/DwsJ/7u8v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np6en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5ubm/4eHh/9AQED/HR0d/xsbG/82Njb/dnZ2/9jY2P//////////////////////&#13;&#10;////////////////////////////////////////////////////////////////////////////&#13;&#10;////////////////////////////////////////////////////////////////////9PT0/yIi&#13;&#10;Iv9qamr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kJCP/woMEf9+&#13;&#10;j7b/kaPO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TpdL/i5zH/1Nfev8MERn/FQkD/4dLM//thl3//5Rm//2PY/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+SZf9yPij/Jyss//Dw8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np6en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e3t7/Ojo6/wAAAP8kJCT/S0tL/0lJSf8oKCj/AQEB/yIiIv/G&#13;&#10;xsb/////////////////////////////////////////////////////////////////////////&#13;&#10;////////////////////////////////////////////////////////////////////////////&#13;&#10;////////////9PT0/yIiIv9qamr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3Nzc/xUVFP9UYHv/k6bT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6HN/5Om0/+Akbn/Pkhc/wMGCv8sFgz/qV9B//yPY///kmX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o9j/+2FXP8lEQn/dnh5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np6e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nZ2f/BQUF/5iYmP/r6+v//v7+//39&#13;&#10;/f/w8PD/srKy/x4eHv82Njb/8PDw////////////////////////////////////////////////&#13;&#10;////////////////////////////////////////////////////////////////////////////&#13;&#10;////////////////////////////////9PT0/yIiIv9qamr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v7+/1ZWVf8hJjL/jp/L/4+hzP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Qo87/k6XS/3OCpv8q&#13;&#10;M0P/AQIC/0gmGP/FcEz//5Jl//+RZP/8jmL//I5i//yOYv/8jmL//I5i//yOYv/8jmL//I5i//yO&#13;&#10;Yv/8jmL//I5i//yOYv/8jmL//I5i//yOYv/8jmL//I5i//yOYv/8jmL//I5i//yOYv/8jmL//I5i&#13;&#10;//yOYv/8jmL//I5i//yOYv/8jmL//I5i//yOYv/8jmL//I5i//yOYv/8jmL//I5i//yOYv/8jmL/&#13;&#10;/I5i//yOYv/8jmL//I5i//yOYv/8jmL//I5i//yOYv/8jmL//5Nl/7BhQv8MCwz/ysrK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np6en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Hx8f8hISH/Z2dn&#13;&#10;/////////////////////////////////6SkpP8HBwf/w8PD////////////////////////////&#13;&#10;////////////////////////////////////////////////////////////////////////////&#13;&#10;////////////////////////////////////////////////////9PT0/yIiIv9qamr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7Cwr/8HCAr/coGk/5Kk0P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np6en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3t7f8YGBj/kJCQ/////////////////////////////////9bW1v8ODg7/tbW1////////&#13;&#10;////////////////////////////////////////////////////////////////////////////&#13;&#10;////////////////////////////////////////////////////////////////////////9PT0&#13;&#10;/yIiIv9qamr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/v&#13;&#10;7/8pKSj/Qkph/5Om0v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cz/k6bS/4maxP9QW3X/CQ8V/xgLBP+LTjT/&#13;&#10;8Yle//+TZv/9j2L//I5i//yOYv/8jmL//I5i//yOYv/8jmL//I5i//yOYv/8jmL//I5i//yOYv/8&#13;&#10;jmL//I5i//yOYv/8jmL//I5i//yOYv/8jmL//I5i//yOYv/8jmL//I5i//yOYv/8jmL//I5i//yO&#13;&#10;Yv/8jmL//I5i//yOYv/8jmL//I5i//yOYv/8jmL//I5i//yOYv/8jmL//I5i//yOYv/8jmL//I5i&#13;&#10;//yOYv//kWT/2HlT/xMKBv+foK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np6e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VVVX/Q0ND//Pz8////////////////////////////5aW&#13;&#10;lv8dHR3/3Nzc////////////////////////////////////////////////////////////////&#13;&#10;////////////////////////////////////////////////////////////////////////////&#13;&#10;////////////////9PT0/yIiIv9qamr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3d3b/EBMa/4WXv/+Qos3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+izf+T&#13;&#10;ptP/fo61/zpEV/8CBQj/MhkO/7BiQv/9kGP//5Jk//yOYv/8jmL//I5i//yOYv/8jmL//I5i//yO&#13;&#10;Yv/8jmL//I5i//yOYv/8jmL//I5i//yOYv/8jmL//I5i//yOYv/8jmL//I5i//yOYv/8jmL//I5i&#13;&#10;//yOYv/8jmL//I5i//yOYv/8jmL//I5i//yOYv/8jmL//I5i//yOYv/8jmL//I5i//yOYv/8jmL/&#13;&#10;/I5i//yOYv/8jmL//I5i//yOYv//kmX/iEox/xseHv/o6Oj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np6e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bm5v/Q0ND/0dHR/9PT0/+kpKT/EhIS/1JSUv+7u7v/3d3d&#13;&#10;/+Tk5P/W1tb/kJCQ/xgYGP9+fn7//Pz8////////////////////////////////////////////&#13;&#10;////////////////////////////////////////////////////////////////////////////&#13;&#10;////////////////////////////////////9PT0/yIiIv9qamr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R0dH/EBAQ/1tohf+TptL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kaPP/5Kk0f9wfqD/JS08/wMBAf9TLBz/zXRQ//+TZv//kGT//I5i&#13;&#10;//yOYv/8jmL//I5i//yOYv/8jmL//I5i//yOYv/8jmL//I5i//yOYv/8jmL//I5i//yOYv/8jmL/&#13;&#10;/I5i//yOYv/8jmL//I5i//yOYv/8jmL//I5i//yOYv/8jmL//I5i//yOYv/8jmL//I5i//yOYv/8&#13;&#10;jmL//I5i//yOYv/8jmL//I5i//yOYv/8jmL//I5i//6PY//yiV7/MBcN/2NmZ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np6en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4CAgP8LCwv/DAwM/wwMDP8QEBD/&#13;&#10;AAAA/wAAAP8BAQH/FBQU/xoaGv8ODg7/AAAA/wAAAP8oKCj/2tra////////////////////////&#13;&#10;////////////////////////////////////////////////////////////////////////////&#13;&#10;////////////////////////////////////////////////////////9PT0/yIiIv9qamr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9/f3/UVFP/yEn&#13;&#10;NP+OoMz/j6HM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SpdH/jqDM/11qh/8UGiP/&#13;&#10;DQUB/3I+Kf/lgVn//5Rm//6PY//8jmL//I5i//yOYv/8jmL//I5i//yOYv/8jmL//I5i//yOYv/8&#13;&#10;jmL//I5i//yOYv/8jmL//I5i//yOYv/8jmL//I5i//yOYv/8jmL//I5i//yOYv/8jmL//I5i//yO&#13;&#10;Yv/8jmL//I5i//yOYv/8jmL//I5i//yOYv/8jmL//I5i//yOYv/8jmL//I5i//+SZf+xYkP/DAsL&#13;&#10;/8XGx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np6en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7S0tP9s&#13;&#10;bGz/b29v/29vb/9vb2//cXFx/3Fxcf9wcHD/bm5u/21tbf9ubm7/cXFx/3BwcP92dnb/5+fn////&#13;&#10;////////////////////////////////////////////////////////////////////////////&#13;&#10;////////////////////////////////////////////////////////////////////////////&#13;&#10;9PT0/yIiIv9qamr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r6+v/wcICv9xgKL/kaTQ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6HM/5Om0/+Hl8H/SVRr/wcMEf8gDwf/l1U6//SLYP//k2X//Y5i//yOYv/8jmL//I5i//yO&#13;&#10;Yv/8jmL//I5i//yOYv/8jmL//I5i//yOYv/8jmL//I5i//yOYv/8jmL//I5i//yOYv/8jmL//I5i&#13;&#10;//yOYv/8jmL//I5i//yOYv/8jmL//I5i//yOYv/8jmL//I5i//yOYv/8jmL//I5i//yOYv/8jmL/&#13;&#10;/Y5i//yQY/9PKRr/QUVG//r6+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np6en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9PT0/yIiIv9qamr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8vLy/zAvLv83P1L/kqXR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Qos3/k6bS/32NtP82P1L/AQQG/zYcEP+2Z0b//ZFk&#13;&#10;//+RZP/8jmL//I5i//yOYv/8jmL//I5i//yOYv/8jmL//I5i//yOYv/8jmL//I5i//yOYv/8jmL/&#13;&#10;/I5i//yOYv/8jmL//I5i//yOYv/8jmL//I5i//yOYv/8jmL//I5i//yOYv/8jmL//I5i//yOYv/8&#13;&#10;jmL//I5i//yOYv/8jmL//5Fk/8xzTv8PCAb/qKmp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np6e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z8/P/5+fn/&#13;&#10;+fn5//n5+f/4+Pj/9/f3//Ly8v/V1dX/8vLy////////////////////////////////////////&#13;&#10;////////////////////////////////////////////////////////////////////////////&#13;&#10;////////////////////////////////////////9PT0/yIiIv9qamr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4uKiv8JDBH/f5C3/5Cj&#13;&#10;zv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5Gjz/+RpND/&#13;&#10;bXyd/yAoNP8EAQD/Vy8e/9N4Uv//k2b//5Bk//yOYv/8jmL//I5i//yOYv/8jmL//I5i//yOYv/8&#13;&#10;jmL//I5i//yOYv/8jmL//I5i//yOYv/8jmL//I5i//yOYv/8jmL//I5i//yOYv/8jmL//I5i//yO&#13;&#10;Yv/8jmL//I5i//yOYv/8jmL//I5i//yOYv/8jmL//5Jl/288J/8lKSr/7+/v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np6e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3&#13;&#10;9/f/mZmZ/0xMTP9BQUH/RERE/0FBQf9AQED/QUFB/zU1Nf8fHx//09PT////////////////////&#13;&#10;////////////////////////////////////////////////////////////////////////////&#13;&#10;////////////////////////////////////////////////////////////9PT0/yIiIv9qamr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Pj4/8cGxv/SVNr/5Om0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kqXR/4yeyP9YZYH/DxUd/xAHAv98RC7/6YVb//+TZv/+j2P//I5i//yO&#13;&#10;Yv/8jmL//I5i//yOYv/8jmL//I5i//yOYv/8jmL//I5i//yOYv/8jmL//I5i//yOYv/8jmL//I5i&#13;&#10;//yOYv/8jmL//I5i//yOYv/8jmL//I5i//yOYv/8jmL//I5i//yOYv//kGP/5IBY/xwMB/+DhYb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en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+RkZH/AAAA/xEREf8fHx//AAAA/x4eHv8hISH/AQEB/wAAAP9tbW3/7e3t&#13;&#10;////////////////////////////////////////////////////////////////////////////&#13;&#10;////////////////////////////////////////////////////////////////////////////&#13;&#10;////9PT0/yIiIv9qamr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2dXX/EBMb/4aXwP+Pos3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+hzP+TptP/hJW9/0RPZf8FCg7/JRIJ&#13;&#10;/6FbPf/5jWH//5Nl//2OYv/8jmL//I5i//yOYv/8jmL//I5i//yOYv/8jmL//I5i//yOYv/8jmL/&#13;&#10;/I5i//yOYv/8jmL//I5i//yOYv/8jmL//I5i//yOYv/8jmL//I5i//yOYv/8jmL//I5i//yOYv//&#13;&#10;k2X/jE0z/xUXGP/d3t7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np&#13;&#10;6e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n5+f82Njb/LS0t/9PT0//a2tr/HBwc/56env/q6ur/&#13;&#10;sLCw/yYmJv+ampr/////////////////////////////////////////////////////////////&#13;&#10;////////////////////////////////////////////////////////////////////////////&#13;&#10;////////////////////////9PT0/yIiIv9qamr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W1tb/ERAQ/1Rge/+TptL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kKLO/5Ol0v94iKz/LzhJ/wECA/9AIRT/vWpJ//+RZP//kWT//I5i//yOYv/8jmL//I5i//yOYv/8&#13;&#10;jmL//I5i//yOYv/8jmL//I5i//yOYv/8jmL//I5i//yOYv/8jmL//I5i//yOYv/8jmL//I5i//yO&#13;&#10;Yv/8jmL//I5i//6QY//rhVv/JxIK/3Fzd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p6e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zs7P8WFhb/hYWF///////9&#13;&#10;/f3/PDw8/3Nzc////////////5ubm/8qKir/6urq////////////////////////////////////&#13;&#10;////////////////////////////////////////////////////////////////////////////&#13;&#10;////////////////////////////////////////////9PT0/yIiIv9qamr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+/v7/YF9e&#13;&#10;/xYaJP+Jm8T/j6HN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SpND/kaPP/2d1lf8dJDH/BgIB/2I2JP/YelT//5Nm//+P&#13;&#10;Y//8jmL//I5i//yOYv/8jmL//I5i//yOYv/8jmL//I5i//yOYv/8jmL//I5i//yOYv/8jmL//I5i&#13;&#10;//yOYv/8jmL//I5i//yOYv/8jmL//I5i//+TZf+VUjf/DxES/9XV1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en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vr&#13;&#10;6/8ZGRn/lpaW////////////Wlpa/0dHR//+/v7//////97e3v8dHR3/v7+/////////////////&#13;&#10;////////////////////////////////////////////////////////////////////////////&#13;&#10;////////////////////////////////////////////////////////////////9PT0/yIiIv9q&#13;&#10;amr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xsbG/wkJCf9caob/k6bS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Pocz/j6HM/46gy/+OoMv/jqDL/46gy/+OoMv/jqDL/46gy/+O&#13;&#10;oMv/j6HM/4+hzf+Oocz/jqDL/46gy/+OoMv/jqDL/46gy/+OoMv/jqDL/4+hzf+RpND/kaPP/46g&#13;&#10;zP+OoMv/jqDL/46gy/+OoMv/jqDL/46gy/+Ro8//kaPP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M/5Kl0f+Lncj/VGB7&#13;&#10;/wsQGP8TCAP/h0sz/+6IXf//k2b//Y9j//yOYv/8jmL//I5i//yOYv/8jmL//I5i//yOYv/8jmL/&#13;&#10;/I5i//yOYv/8jmL//I5i//yOYv/8jmL//I5i//yOYv/8jmL//o9j//KIXv8tFQz/XmFi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en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j4+P8zMzP/Z2dn////////////e3t7/x8fH//u7u7//////9zc3P8XFxf/&#13;&#10;tLS0////////////////////////////////////////////////////////////////////////&#13;&#10;////////////////////////////////////////////////////////////////////////////&#13;&#10;////////9PT0/yIiIv9qamr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+/v7/1VUU/8aHyr/i53H/4+hzf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+hzf+Mnsj/iZvE/46gyv+OoMv/jqDL/46g&#13;&#10;y/+OoMv/jqDL/5Gk0P+Ro8//iZvF/4eZwv+Poc3/kqXR/46gy/+OoMv/jqDL/46gy/+OoMv/kaPQ&#13;&#10;/4iZwv93hqr/fI2z/4+izf+Qos3/jqDL/46gy/+OoMv/jqDL/4+hzP95ia//eoqw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Poc3/k6bT/4CRuP89R1v/AwYK/y0XDf+tYUL//I5i//+SZf/8jmL//I5i//yOYv/8&#13;&#10;jmL//I5i//yOYv/8jmL//I5i//yOYv/8jmL//I5i//yOYv/8jmL//I5i//yOYv/8jmL//5Nl/6Nb&#13;&#10;Pv8KCwv/xs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np6en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9fX3/CQkJ/4KCgv/x8fH/tra2/wQEBP+A&#13;&#10;gID/2dnZ/29vb/8KCgr/z8/P////////////////////////////////////////////////////&#13;&#10;////////////////////////////////////////////////////////////////////////////&#13;&#10;////////////////////////////9PT0/yIiIv9qamr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fHx/8LCwz/XGiF&#13;&#10;/5Om0v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kKLO/4OTvP8lKzf/JSo3&#13;&#10;/4eYwv+Poc3/jqDL/46gy/+OoMv/kaTQ/3KBpP8yOEj/FBcd/w8RFv8nLDn/Y3CP/5Cjzv+OoMz/&#13;&#10;jqDL/46gy/+Ro9D/bXuc/xcaIv8FBgn/CQoN/zY9Tv+GmMH/kKLN/46gy/+OoMv/kaPP/3iHq/8M&#13;&#10;DhP/UVt0/5Kl0f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5Cjzv+TpdL/dIKm/ygxQf8BAQL/SCYY/8Vw&#13;&#10;Tf//kmX//5Fk//yOYv/8jmL//I5i//yOYv/8jmL//I5i//yOYv/8jmL//I5i//yOYv/8jmL//I5i&#13;&#10;//yOYv/+j2P/84le/zIYD/9aXV3//f39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en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n5+f/SkpK/wcH&#13;&#10;B//Ly8v/+fn5/1JSUv8AAAD/ERER/wAAAP9aWlr/+Pj4////////////////////////////////&#13;&#10;////////////////////////////////////////////////////////////////////////////&#13;&#10;////////////////////////////////////////////////9PT0/yIiIv9qamr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39/f9XVlX/Gh4o/4ueyP+Pocz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Pocz/&#13;&#10;kKPO/zxEV/8AAAD/FBcd/4aXwP+Poc3/jqDL/46gy/+SpND/aXeX/woLDv8EBQb/LTNB/zI4R/8I&#13;&#10;CQz/AQID/1RfeP+SpNH/jqDL/4+hzf+Flr//GRwk/xodJf9qeJn/U194/wICAv8/SFz/kaTQ/46g&#13;&#10;y/+OoMv/kaPP/zhAUf8SFRr/hZa+/4+izv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kqTQ&#13;&#10;/4+hzf9hb47/GB8q/wkDAf9qOib/4H9X//+UZv/+j2P//I5i//yOYv/8jmL//I5i//yOYv/8jmL/&#13;&#10;/I5i//yOYv/8jmL//I5i//yOYv//k2X/nVg7/wsMDP/MzMz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np6en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8fHx/7a2tv/u7u7//////+np6f96enr/Tk5O/39/f//p6en/////////////////&#13;&#10;////////////////////////////////////////////////////////////////////////////&#13;&#10;////////////////////////////////////////////////////////////////////9PT0/yIi&#13;&#10;Iv9qamr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Gxsb/CgoL/11qh/+TptL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TpdL/XWmF/wEBAf8AAAD/Fxog/4aXwP+Poc3/jqDL/4+hzf+Gl8H/GRwl/wYH&#13;&#10;Cf9pdpf/k6fT/5Sn1P9zg6b/ERQa/woMD/93h6v/kaTP/5Kk0f9kcY//AAAA/15qhv+Yq9n/k6XR&#13;&#10;/y4zQf8OEBX/gpS7/4+izf+RpM//dIOm/wcICv9SXXf/k6bS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+hzP+TptL/iZvE/05adP8JDxb/GgwF/45PNf/wiF7//5Nm//2PYv/8&#13;&#10;jmL//I5i//yOYv/8jmL//I5i//yOYv/8jmL//I5i//6PY//xiF3/LRYN/15hYv/+/v7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np6en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v7+////////&#13;&#10;////////////////////////////////////////////////////////////////////////////&#13;&#10;////////////////////////////////////////////////////////////////////////////&#13;&#10;////////////9PT0/yIiIv9qamr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9/Pz/W1ta/xgcJv+Km8X/j6HM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5Gk0P95ia7/Dg8U/xwgKf8KCw//FRge/4aXwP+Poc3/jqDL&#13;&#10;/5Kk0f9caIT/AAAA/zhAUv+Up9P/jqDL/46gy/+Vp9T/VWB6/wAAAP9CTGD/kqXR/5Ol0v9RW3X/&#13;&#10;AQEC/259nv+SpdH/kqXS/0JLYP8FBQf/d4ar/5Kk0P+Qos7/MzlJ/xYZIP+HmML/kKLN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6LN/5Sm0/+Aj7b/PEVa/wIF&#13;&#10;CP8vGA3/qmBB//2QY///kmX//I5i//yOYv/8jmL//I5i//yOYv/8jmL//I5i//+TZf+aVjr/DQ4P&#13;&#10;/9DQ0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np6e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9PT0/yIiIv9qamr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zc7N/wwMDP9VYXz/k6bS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6HM/42fyf8qMD3/DA0R/2t4mf8QEhf/&#13;&#10;FBcd/4aXwP+Poc3/jqDL/5Gjz/84P1D/AAAA/2Bti/+TptL/jqDL/46gy/+Ro8//doWp/wUGB/8g&#13;&#10;JC7/jJ7I/5Sm0/9RW3T/AAAA/2t6m/+TpdH/k6XR/0JKXv8ICQ3/fIyx/5Sm1P9xf6L/BQUH/1di&#13;&#10;fP+UptP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Ro8//kqTR/3B+of8kLDv/AgEB/1MtHP/OdVD//5Nl//+QZP/8jmL//I5i//yOYv/8jmL/&#13;&#10;/pBj/+2GXP8qFAv/Y2Zo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np6en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9PT0/yIiIv9qamr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v7+/2dmZv8RFBz/hpe//5Cizv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k6XS/1BbdP8A&#13;&#10;AAD/WWSA/4iZw/8NDhL/FBcd/4aXwP+Poc3/j6HM/4yeyf8lKTX/AgME/3OCpv+SpND/jqDL/46g&#13;&#10;y/+Qos7/gpO6/xEUGf8PEhf/gpO6/5Sn1P9ndJP/AAAA/1Ned/+Zrdv/kKPO/ycsOP8YGyL/iZvE&#13;&#10;/5Gjz/8yOEj/GBwj/4iawv+Pos3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5Kk0f+OoMv/XWqI/xMaJP8NBQD/dUEr/+SBWf//&#13;&#10;k2b//o9j//yOYv/8jmL//5Nl/4xNM/8PERP/1tbX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np6en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9PT0&#13;&#10;/yIiIv9qamr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9fX1/8UExP/SVNq/5Om0v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SpNH/cYCj/wYICv8yOEj/kKPP/4SUu/8NDhL/FBcd/4aXwP+Poc3/j6HN/4maxP8ZHSX/CgsO&#13;&#10;/3uMsf+Ro8//jqDL/46gy/+Poc3/h5nC/xoeJ/8GBwr/fIyy/5Kk0P+ImcP/Iicy/wwNEf9RW3T/&#13;&#10;PERW/wEBAv9XYnz/lqrX/216nP8DBAb/WmaC/5Om0/+Pocz/kKLO/5Cizf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Pocz/k6bT/4aX&#13;&#10;wP9IU2r/BwwS/x4OB/+YVTr/9Ytg//+TZv//kWT/331W/xkLBf91d3j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np6e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9PT0/yIiIv9qamr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8fHv/&#13;&#10;CAsP/36Ptf+Ro8/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5Cizv+HmcL/HyMs/xETGf9/kLf/k6XS/4OTuv8NDhL/FBcd/4aXwP+Poc3/&#13;&#10;j6LN/4eYwf8XGiD/DQ4S/3+Ptf+Qo87/jqDL/46gy/+Pocz/ipvF/x4iK/8FBQf/eYmt/5Gjz/+R&#13;&#10;o87/fY20/zM6Sv8NDhP/Fxoh/1Jcdf+Oocv/j6HN/ywyP/8dICn/ipzG/5Kl0f+Lncf/fo60/4OU&#13;&#10;vP+RpND/j6HN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5Cizf+TptP/e4ux/zdAU/8BAgX/NxwR/7ZnRv/9kmX/bTon/x0hIv/m5ub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np6e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9PT0/yIiIv9qamr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l5eX/ISEf/zlBVP+SpdD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5Gjz/9CS1//AQEC/2Fvjf+Up9T/kaPO/4SUu/8N&#13;&#10;DhL/FBcd/4eYwv+Qos7/j6HN/4iZwv8YGyL/DA4S/36Ptf+Qo87/jqDL/46gy/+Pocz/ipvE/x0h&#13;&#10;K/8FBQf/eYit/5Gjz/+OoMv/kaPO/5Cizv+HmMH/ipzG/5Kl0f+TpdL/ZnST/wMDBP9daob/lqnX&#13;&#10;/299oP8gJC7/BgcK/w4QFf9CS1//ipzF/4+hzf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kaPQ/5Kk0P9repz/Iik3/wYDAv9M&#13;&#10;Khz/EAcE/5CRk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np6en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Hh4f+pqan/goKC/7m5uf/5+fn/wcHB//Dw8P//////////////////////////////////&#13;&#10;////////////////////////////////////////////////////////////////////////////&#13;&#10;////////////////////////////////////////////////////////9PT0/yIiIv9qamr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n5+e/wQFCP9ufJ7/kqXR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kaTQ/2Nwj/8DAwT/Nj5P/4qc&#13;&#10;xv+HmcL/iJrE/3yMsv8MDhH/ExYc/3+Qt/+JmsT/jqDM/4qbxf8cICn/CAoN/3qLsP+Ro8//jqDL&#13;&#10;/46gy/+Poc3/h5jB/xkcJf8HCAr/fIyy/5Gjz/+OoMv/jqDL/46gy/+Poc3/j6HM/4+hzP+Nnsn/&#13;&#10;JCk0/yElMP+Nn8r/h5jB/xoeJv8UFx7/Y3CO/0hSaP8BAQH/R1Bm/5Kk0P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SpdH/jZ7K/1hlgf8AAAP/MTIx//Hx8f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np6en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oKCg/yAgIP8AAAD/AAAA/3Nzc//p6en/Gxsb/0ZGRv/h4eH/////////&#13;&#10;////////////////////////////////////////////////////////////////////////////&#13;&#10;////////////////////////////////////////////////////////////////////////////&#13;&#10;9PT0/yIiIv9qamr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9vb2/zw7Ov8jKTb/&#13;&#10;jaDK/4+hzP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kaPP&#13;&#10;/zQ6S/8AAAD/CgwQ/w8RF/8OEBX/DhAW/w0PFP8BAgL/AgID/wwOE/8cICn/g5O7/5Cizv8qLzz/&#13;&#10;AgIC/3KBo/+SpND/jqDL/46gy/+Qos7/gZG4/w4RFv8RFBr/hJS9/5Cizf+OoMv/jqDL/46gy/+O&#13;&#10;oMv/jqDL/5Kl0f9jb47/AgIE/2FujP+Xqdf/Ym+N/wAAAP9ea4f/mKza/5Giz/8lKjX/ExYc/4aY&#13;&#10;wf+Poc3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lKbT/2Zzk/8HCAn/r6+v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np6en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wsLD/BwcH/z8/P/+bm5v/Kysr/3Fxcf/29vb/fHx8&#13;&#10;/wUFBf9ZWVn/+vr6////////////////////////////////////////////////////////////&#13;&#10;////////////////////////////////////////////////////////////////////////////&#13;&#10;////////////////////9PT0/yIiIv9qamr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7+/v/8ICAj/WWaD/5Om0v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kKLO/0pUa/8fIy7/HyQu/x4jLf8fIy3/HyMt/xwgKf8DAwT/BAUG/xwgKv8r&#13;&#10;MD7/hJW9/5Sm0/9ASFz/AAAA/11phf+TptL/jqDL/46gy/+SpND/coCj/wMDBP8kKTT/jp/K/46h&#13;&#10;zP+OoMv/jqDL/46gy/+OoMv/j6HM/4udx/8gJS//Jis3/42gy/+UptL/TFZu/wICA/9ygaT/kqTQ&#13;&#10;/5Kk0f88RFf/BgcJ/3uMsf+Ro8/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Qos7/hpa//xUYIf9cXFv//f39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np6e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7+/v9kZGP/DxMa/4OUu/+Qos7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2gyv+Nn8r/jZ/K/42fyv+Nn8r/j6HM/4KT&#13;&#10;uv8NDhL/FBcd/4WWv/+Poc3/jqDL/5Kk0P9mc5P/AAAB/y81Q/+SpdH/kKLN/4+hzf+Up9T/R1Fn&#13;&#10;/wAAAP9PWXH/k6XS/46gy/+OoMv/jqDL/46gy/+OoMv/k6XS/19sif8CAwT/aHaW/5Kl0v+TpdL/&#13;&#10;SlRr/wEBAv9xf6L/kqXQ/5Kk0f89RVn/CQoO/36Ptf+Qo87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SpdH/R1Fo/xQT&#13;&#10;Ev/Y2Nj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np6e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e3t7/Gxoa/ztEWP+SpdH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z/jqDM&#13;&#10;/46gzP+OoMz/kKLO/4OTu/8NDhL/FBcd/4aXwf+Poc7/jqDL/4+hzP+Km8b/JCk1/wAAAP9OWHH/&#13;&#10;iZvF/4yeyf9eaof/BgcK/xUYH/+Ck7v/kKLO/46gy/+OoMv/jqDL/46gy/+Poc3/iZvE/x4hK/8q&#13;&#10;MD7/jqHM/4+hzP+SpNH/YG2K/wAAAP9cZ4P/mKza/5Gj0P8mKzf/Fxsj/4mbxP+Poc3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5Kk0P92har/BgcL/4aFhf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en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mZmZ/wIDBf9se5z/k6XS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kKLN/4OSuf8ICAr/DxEV/4aXwP+Poc3/jqDL/46gy/+R&#13;&#10;o8//dYSn/xUZH/8AAAD/ExYc/xcbIv8AAAD/DQ8U/2l3mP+SpdH/jqDL/46gy/+OoMv/jqDL/46g&#13;&#10;y/+TpdL/WmWA/wECA/9sepv/k6XR/46gy/+Qos3/hZW+/xodJf8RExn/X2yJ/0VOZP8AAAD/UV12&#13;&#10;/5Kl0f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6HM/46gy/8oLj3/MjEw//Dw8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np&#13;&#10;6e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9/f4/0hHRv8cICz/iZzF/4+izf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6HM/4maw/9QWnP/U153/4qc&#13;&#10;xv+OoMz/jqDL/46gy/+OoMv/kaPQ/3+Qt/9LVWz/LDJA/ywyQP9HUGb/eomu/5Kk0P+OoMv/jqDL&#13;&#10;/46gy/+OoMv/jqDL/4+hzf+HmMH/ISYx/zA3Rv+Pos3/jqDL/46gy/+OoMv/kaPP/3SDp/8lKjX/&#13;&#10;CQoN/w8RFv9HUWf/jJ7I/4+hzP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k6XS/1pmgv8ICAf/ubm4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p6e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zMzP8ODQ3/SVNr/5Om0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zP+UptP/k6bT/46gy/+OoMv/jqDL/46gy/+OoMv/jqDL/5Cizv+TptL/kaPP/5Gjz/+TptP/&#13;&#10;kaPP/46gy/+OoMv/jqDL/46gy/+OoMv/jqDL/4+hzP+KnMb/eoqv/4aYwf+Poc3/jqDL/46gy/+O&#13;&#10;oMv/jqDL/5Gk0P+Nnsr/fo60/4SVvf+SpND/j6HM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Ro8//fIyx/wsNE/9sbGv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en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/&#13;&#10;f37/AwUJ/3KCpP+SpdH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z/kaPP/4+i&#13;&#10;zf+OoMv/jqDL/46gy/+OoMv/jqDL/46gy/+Pocz/kKPO/5Cizf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hzP+Poc3/&#13;&#10;LzZG/yQkIv/p6e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en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z8/P/QD8+/x0iLf+KnMX/kKLN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5Ol0v9cZ4T/BQUF/66ur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np6en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9PT0/yIiIv9qamr/////////////////////////////////&#13;&#10;////////////////////////////////////////////////////////////////9/37/6Ll0P+V&#13;&#10;4cn/m+PM/5vjzP+b48z/m+PM/5vjzP+b48z/jt/G/87x5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zMzM/xAPDv9FT2b/k6bS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kaPP/3yLsv8LDRP/aGhn//7+/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en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4uLiv8C&#13;&#10;Awb/b36g/5Ol0v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Poc3/jqDL/yowPv8qKij/6enp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np6en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X19f9FRUP/GR4p/4iZw/+Qos7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TpdL/U195/wgIB/+4&#13;&#10;uLj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np6en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T09P/FBQT/ztEWP+RpND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5Kk&#13;&#10;0P91hKj/BggL/3p6ef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np6e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n5+f/wMDBP9f&#13;&#10;bIn/k6bT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kKLO/4iZw/8dIi3/OTg3//Ly8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np6en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f39/2ZlZP8JCxH/eYit/5Kk0P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z/kKLO/ztEWP8TEhH/zs7O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np6en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rq6v8wLy7/ISYy/4udx/+Pos3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TpdL/WmaD/wIDAv+goK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np6e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GxcX/Dw8O/0FJX/+S&#13;&#10;pdH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5Kk0P93hqv/BwkN&#13;&#10;/2ppaP/9/f3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np6e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m5ub/wMDBP9daYb/k6bT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kKLO/4eZwf8cIiz/OTg3/+/v7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np6en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v7+/2tqaf8GCA3/dIOn/5Kl0f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Pocz/j6HN/zU8Tv8XFhT/0tLS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np6en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Dw8P8/Pz7/Fhoj/4WXv/+R&#13;&#10;o8/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TpdL/Tlly/wcGBv+tra3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np6en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Z2dn/Hh0c/ywyQv+Nn8r/kKLN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5Ol0v9jcI//AwQG/4aGhf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np6e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t7e3/wgIB/9BSl//kaTQ/4+hzP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kqXR/3iHrP8J&#13;&#10;DBH/WVlY//r6+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np6e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5qamv8EBQX/VmF8/5Om0v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Ro8//gpO6/xcbJP83NjX/6enp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en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3d3f/AwQH/2h2lv+TptP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5Cizf+Km8X/Jy08/yEgH//b29v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np&#13;&#10;6e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4+Pj/WllY/wkKEP92har/kqXR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6HN/4+hzP82PVD/ExIR/8bGx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p6e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7Ozs/z8+Pf8TFh7/fY20/5Kk0P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Pocz/kqTR/0dRaP8HBgf/rKur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en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Li&#13;&#10;4f8sLCr/Gx8q/4WWv/+RpM/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TpdL/U195&#13;&#10;/wIDAv+RkZ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en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+YmJj/AAAA/1dXV//CwsL/4eHh/+Tk5P/S0tL/gICA/wkJCf9UVFT/&#13;&#10;+fn5////////////////////////////////////////////////////////////////////////&#13;&#10;////////////////////////////////////////////////////////////////////////////&#13;&#10;////////9PT0/yIiIv9qamr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S0tL/Hh4d/ycsOv+Jm8T/kKPO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5Om0v9bZ4T/AgMF/35+f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np6en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29vb/bm5u/wQEBP8ICAj/HR0d/yAgIP8R&#13;&#10;ERH/AAAA/z09Pf/b29v/////////////////////////////////////////////////////////&#13;&#10;////////////////////////////////////////////////////////////////////////////&#13;&#10;////////////////////////////9PT0/yIiIv9qamr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w8PD/xMTEf8vNkb/jZ/K/5Cizv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k6bS/2Vykf8FBQj/bGtr//z8/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en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+/v7/7i4&#13;&#10;uP9sbGz/SUlJ/0NDQ/9eXl7/n5+f/+zs7P//////////////////////////////////////////&#13;&#10;////////////////////////////////////////////////////////////////////////////&#13;&#10;////////////////////////////////////////////////9PT0/yIiIv9qamr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7a2&#13;&#10;tv8NDAv/NT1Q/46gy/+Qos3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TpdL/bXud/wYHDP9gYF//+Pj4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np6en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v7+/9vb2//y8vL/+vr6//j4+P/X19f/wcHB//j4+P//////////////////////&#13;&#10;////////////////////////////////////////////////////////////////////////////&#13;&#10;////////////////////////////////////////////////////////////////////9PT0/yIi&#13;&#10;Iv9qamr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+vr6//DAsL/zpDVv+Pocz/j6HN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5Ol0v9vfaD/Cg0S/1BQT//y8vL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np6en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z8/P/dHR0/xYWFv+2trb///////////+QkJD/BgYG/1NTU//i&#13;&#10;4uL/////////////////////////////////////////////////////////////////////////&#13;&#10;////////////////////////////////////////////////////////////////////////////&#13;&#10;////////////9PT0/yIiIv9qamr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qamp/wsKCf89Rlv/kKLN/4+izf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kqXR/3B+oP8L&#13;&#10;DBH/S0tK/+/v7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np6e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+Ojo7/AgIC/1ZWVv/Z2dn/////////&#13;&#10;///a2tr/gYGB/w0NDf9bW1v/+fn5////////////////////////////////////////////////&#13;&#10;////////////////////////////////////////////////////////////////////////////&#13;&#10;////////////////////////////////9PT0/yIiIv9qamr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6Gh&#13;&#10;of8FBQX/QUth/5Cjz/+Pos3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UptL/cYCj/wkMEf9HRkX/7u7u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np6en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j4+P81NTX/VFRU&#13;&#10;//j4+P///////////////////////////5OTk/8ODg7/09PT////////////////////////////&#13;&#10;////////////////////////////////////////////////////////////////////////////&#13;&#10;////////////////////////////////////////////////////9PT0/yIiIv9qamr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+amZn/CAgI/z9IXP+Posz/kKLN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5Om0/9xgKP/DA8V/0NDQv/r6+v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np6en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zs7P8ZGRn/lZWV/////////////////////////////////9XV1f8PDw//t7e3////////&#13;&#10;////////////////////////////////////////////////////////////////////////////&#13;&#10;////////////////////////////////////////////////////////////////////////9PT0&#13;&#10;/yIiIv9qamr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n5+e/wkJCf88RFj/jqHL/5Cizv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k6bS/258nv8LDhT/Q0JB/+np6f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np6e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T09P8oKCj/ampq/////////////////////////////////7S0&#13;&#10;tP8JCQn/wcHB////////////////////////////////////////////////////////////////&#13;&#10;////////////////////////////////////////////////////////////////////////////&#13;&#10;////////////////9PT0/yIiIv9qamr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6io&#13;&#10;qP8MCwv/Nj5Q/4yfyv+Ro87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TptL/aXaW/wkKDv9OTk3/7e3t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np6e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tbW3/CgoK/6mpqf/z8/P/////&#13;&#10;///////6+vr/0tLS/zQ0NP8pKSn/6+vr////////////////////////////////////////////&#13;&#10;////////////////////////////////////////////////////////////////////////////&#13;&#10;////////////////////////////////////9PT0/yIiIv9qamr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+tra3/DQ0L/y83R/+Km8b/kaTP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6HM/5Ol0v9ib47/BgcK&#13;&#10;/1lZWP/y8vL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np6en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d3d3/&#13;&#10;MjIy/wUFBf88PDz/X19f/2NjY/9MTEz/FhYW/w0NDf+rq6z/////////////////////////////&#13;&#10;////////////////////////////////////////////////////////////////////////////&#13;&#10;////////////////////////////////////////////////////////9PT0/yIiIv9qamr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tLS0/xERD/8oLj3/hZe//5Gk0P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Pocz/&#13;&#10;k6XR/11ph/8BAgX/YWFg//b29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np6en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39/f/25ubv8tLS3/GBgY/xQUFP8gICD/Tk5O/7i4uP//////////////&#13;&#10;////////////////////////////////////////////////////////////////////////////&#13;&#10;////////////8/Pz/7S0tP+SkpL/n5+f/93d3f//////////////////////////////////////&#13;&#10;9PT0/yIiIv9qamr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8/v7/6/n0/9317f/f9u//8Pv3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8/z5/+H38P/c9ez/5/jz//r+/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PC&#13;&#10;wv8cGxv/HSIu/3+Qt/+SpdH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5Cizf+Ro8//T1pz/wEBA/9tbWz/+Pj4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np6en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X19f/4eHh///////t7e3/3Nzc/9fX1//k5OT/+/v7&#13;&#10;////////////////////////////////////////////////////////////////////////////&#13;&#10;///////////////////////////4+Pj/h4eH/2dnZ/+dnZ3/fHx8/2JiYv/b29v/////////////&#13;&#10;////////////////////9PT0/yIiIv9qamr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D79/+369r/l+LK/5Lgx/+T4Mf/nOPN/8bv4v/5/vz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3//v/T8uj/oOTP/5Tg&#13;&#10;yP+S4Mf/leHJ/67o1f/n+PL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Q0ND/LS0r/xIWH/94h6v/k6bT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kKPO/42fyv9ASV7/BAQF/4WFhP/9/f3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np6e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j4+P9AQED/Q0ND//Pz8///////&#13;&#10;////////////////////////////////////////////////////////////////////////////&#13;&#10;///////////////////////////////////////////////BwcH/Wlpa/9ra2v//////9vb2/3t7&#13;&#10;e/+Ghob//v7+////////////////////////////9PT0/yIiIv9qamr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8/v5/6jm0v+Q38b/mOLK/5rjzP+a&#13;&#10;48v/luLK/47fxv+87N3//P7+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zw5P+Q4Mf/lOHJ/5rjy/+a48z/mOLL/5Hgx/+b48z/5/jz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3t7e/z09PP8LDhP/aXeY/5Om0v+O&#13;&#10;oMz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SpND/iZrE/zA4SP8KCgr/np6e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np6e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/v7/8Y&#13;&#10;GBj/Pj4+////////////////////////////////////////////////////////////////////&#13;&#10;//////////////////////////////////////////////////////////////////+MjIz/fX19&#13;&#10;/////////////////7u7u/9eXl7/7e3t////////////////////////////+fn5/yIiIv9qamr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wO3f/47f&#13;&#10;xf+b48z/m+PM/5vjzP+b48z/m+PM/5niy/+Q4Mf/3fbu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7Pr1/5fhyv+W4cr/m+PM/5vjzP+b48z/m+PM/5zjzP+Q4Mb/r+jW//z+/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vr&#13;&#10;6/9VVVT/AgMH/1hkgP+SpdL/j6LN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5Ol0v9/j7b/Iic0/xUVFP+z&#13;&#10;s7P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en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7+/v+AgID/HR0d/6+vr//19fX//v7+////////////////////////////////&#13;&#10;////////////////////////////////////////////////////////////////////////////&#13;&#10;//////z8/P90dHT/lJSU/////////////////9PT0/9VVVX/29vb/////////////Pz8/9jY2P/S&#13;&#10;0tL/zMzM/yIiIv9ra2v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3/fv/oOTO/5bhyv+b48z/m+PM/5vjzP+b48z/m+PM/5zjzP+R4Mf/uevb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y/Dk/5Dfx/+b48z/m+PM/5vjzP+b48z/m+PM/5vj&#13;&#10;zP+Z48v/lODJ/+v59f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4+Pj/eHh3/wICA/9DTGL/jaDL/5Gjzv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z/k6bS/299&#13;&#10;n/8RFBv/Kioo/83Nzf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np&#13;&#10;6e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7+/v+enp7/ISEh/wkJCf86Ojr/WFhY/15eXv9eXl7/&#13;&#10;Xl5e/11dXf9nZ2f/5OTk////////////////////////////////////////////////////////&#13;&#10;//////////////////////////n5+f9ra2v/n5+f/////////////////9nZ2f9VVVX/09PT////&#13;&#10;////////9PT0/1VVVf84ODj/PDw8/x4eHv9wcH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w+/f/mOHL/5niy/+b48z/m+PM/5vjzP+b48z/m+PM/5vjzP+U&#13;&#10;4cn/rOfU//3+/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vuze/5Lgx/+b48z/m+PM&#13;&#10;/5vjzP+b48z/m+PM/5vjzP+a48z/kODH/+H28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5OTk/8HBgX/MjlL/4aXwP+S&#13;&#10;pdH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+hzf+SpdH/X2uJ/wYIC/9EREP/4eHh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p6e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7+/v9bW1v/HBwc/xwcHP8Y&#13;&#10;GBj/GBgY/xcXF/8XFxf/FxcX/xcXF/8mJib/2dnZ////////////////////////////////////&#13;&#10;//////////////////////////////////////////////n5+f9qamr/n5+f////////////////&#13;&#10;/9nZ2f9WVlb/1dXV////////////+/v7/7m5uf+tra3/qKio/yEhIf9sbGz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1/Pr/nePN/5fiyv+b48z/m+PM/5vj&#13;&#10;zP+b48z/m+PM/5zjzP+T4cj/tOrY//7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xe7h/5Dgxv+b48z/m+PM/5vjzP+b48z/m+PM/5vjzP+a48v/kuDH/+f48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+0tLT/GxoZ/xofKf92han/k6bT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kaPP/46gy/9IUmn/BAUG/2loZ//z8/P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en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o6Oj/3d3d/9/f3//f39//39/f/9/f3//f39//39/f/9/f3//j4+P/+/v7////////////////&#13;&#10;//////////////////////////////////////////////////////////////////39/f91dXX/&#13;&#10;kpKS/////////////////9DQ0P9XV1b/4ODf////////////////////////////+vr6/yIiIv9q&#13;&#10;amr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+/v//tOrZ&#13;&#10;/5Dfxv+b48z/m+PM/5vjzP+b48z/m+PM/5vjzP+O38X/0vLo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4vbw/5PgyP+Z4sv/m+PM/5vjzP+b48z/m+PM/5zjzP+U4Mj/pOXR//j9&#13;&#10;+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1NTU/zw7Ov8KCxH/YGyK/5Om0v+Poc3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TpdL/gpK6/ysyQv8MDAv/jo6N//7+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en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n5+f/&#13;&#10;9vb2////////////////////////////////////////////////////////////////////////&#13;&#10;//////////////+SkpL/eHh4/////////////////7Ozs/9jY2P/8vLy////////////////////&#13;&#10;////////9PT0/yIiIv9qamr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6Pjz/5rjy/+T4cf/m+PM/5vjzP+b48z/muPL/4/fxv+r59T/9/37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f7+/7rr3P+O38X/meLL/5vjzP+b48z/m+PM&#13;&#10;/5bhyf+R4Mf/2fTr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/v7/9oaGf/AgME/0VOZP+M&#13;&#10;nsn/kaTQ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6HM/5Sm0v9te53/EhUc/yQkIv+8vLz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np6en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7+/v/s7Oz/25ubv9hYWH/ZGRk/2FhYf9g&#13;&#10;YGD/YGBg/1NTU/8xMTH/1dXV////////////////////////////////////////////////////&#13;&#10;///////////////////////////////////MzMz/WFhY/8bGxv/9/f3/6enp/21tbf+VlZX//v7+&#13;&#10;////////////////////////////9PT0/yIiIv9qamr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D27/+j5dD/keDH/5Hgx/+R4Mf/k+HI/7Do&#13;&#10;1v/v+/f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b8+v+869z/&#13;&#10;leHJ/5Hgx/+S4Mf/keDH/5zjzP/S8uj//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+/v7/lZSU/woJCf8mKzn/fIyy/5Om0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Ro8//kKLN/1Fcdv8FBgn/&#13;&#10;TEtK/9/f3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en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+ioqL/CAgI/wYG&#13;&#10;Bv8RERH/AAAA/xISEv8SEhL/AAAA/wAAAP9SUlL/5+fn////////////////////////////////&#13;&#10;///////////////////////////////////////////////////////7+/v/mJiY/19fX/+FhYX/&#13;&#10;bW1t/3R0dP/o6Oj/////////////////////////////////9PT0/yIiIv9qamr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z/Pn/1fLp&#13;&#10;/8Ht3//F7+H/3PXt//r9/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9//7/4vfw/8fv4v/B7d//z/Hn/+769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LCwv8vLy7/Cw4U/2Bui/+SpdH/kKLN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5Om0v+C&#13;&#10;krr/LzZG/wcHB/99fX3/9/f3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np6en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v7+/9AQED/Hh4e/7u7u//ExMT/GBgY/5WVlf/W1tb/kpKS/xsbG/+kpKT/////////////////&#13;&#10;////////////////////////////////////////////////////////////////////////////&#13;&#10;////+vr6/8rKyv+oqKj/u7u7/+7u7v//////////////////////////////////////9PT0/yIi&#13;&#10;Iv9qamr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n5+f/X19f/wECA/9D&#13;&#10;TWL/i5zG/5Kl0f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Pos3/k6bS/2p4mf8TFx//Hx8e/66ur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np6en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3t7f8YGBj/fHx8///////9/f3/ODg4/3t7e////////////4uLi/81&#13;&#10;NTX/7+/v////////////////////////////////////////////////////////////////////&#13;&#10;////////////////////////////////////////////////////////////////////////////&#13;&#10;////////////9PT0/yIiIv9qamr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5qamf8SEhH/HSIt/3KBpP+TptP/j6HN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5Kl0f+LnMb/Rk9m/wQFB/9TU1L/4OD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np6e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vr6/8YGBj/lpaW////////////VlZW/01N&#13;&#10;Tf///////////9nZ2f8dHR3/xMTE////////////////////////////////////////////////&#13;&#10;////////////////////////////////////////////////////////////////////////////&#13;&#10;////////////////////////////////9PT0/yIiIv9qamr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MzMz/QD8+/wUGCf9LVW7/jJ7J/5Kk0P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Poc3/k6bS/3OBpP8fJTH/DQ0M/4+Pj//6+vr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np6en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b29v8tLS3/cXFx&#13;&#10;////////////dnZ2/yQkJP/z8/P//////9/f3/8ZGRn/s7Oz////////////////////////////&#13;&#10;////////////////////////////////////////////////////////////////////////////&#13;&#10;////////////////////////////////////////////////////9PT0/yIiIv9qamr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9fX1/4ODgv8N&#13;&#10;DQz/Iyg2/3aGq/+TptP/j6HN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5Kk0P+Lncf/S1Zt/wQFCP8+PTz/yMjI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np6en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ubm7/ERER/6Kiov/19fX/qqqq/wUFBf+YmJj/6enp/4eHh/8JCQn/ycnJ////////&#13;&#10;////////////////////////////////////////////////////////////////////////////&#13;&#10;////////////////////////////////////////////////////////////////////////9PT0&#13;&#10;/yIiIv9qamr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Gxsb/MzIx/wcJDf9QW3T/jZ/K/5Kl0f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Qos3/k6bT/3SEp/8fJDD/DAwM&#13;&#10;/4SDg//19fX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np6e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b29v/NDQ0/wcHB//MzMz/9PT0/z8/P/8EBAT/IyMj/wEB&#13;&#10;Af9ISEj/9PT0////////////////////////////////////////////////////////////////&#13;&#10;////////////////////////////////////////////////////////////////////////////&#13;&#10;////////////////9PT0/yIiIv9qamr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7u7u/3t7ev8KCgn/Iic0/3B/ov+TptL/&#13;&#10;kKLN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5Ol0v+JmsP/&#13;&#10;SFJp/wYIDP87Ozr/xs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np6e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4eHh/5eXl//o6Oj/////&#13;&#10;/9nZ2f9fX1//ODg4/2RkZP/a2tr/////////////////////////////////////////////////&#13;&#10;////////////////////////////////////////////////////////////////////////////&#13;&#10;////////////////////////////////////9PT0/yAgIP9ra2v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F&#13;&#10;xcX/Pz8+/wUGCf9CTGH/h5jB/5Om0v+Pocz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R&#13;&#10;o8//kaTQ/2d0lP8YHSb/ERAP/4WFhP/y8vL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np6en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9vb2/5CQj/8WFRX/FBgh/2Fujf+Qos7/kqTR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kKLN/5Sm0/9/j7b/MztN/wUFBv9SUlH/09PT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np6en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Z2dn/Xl1c/wUFBv8nLTz/&#13;&#10;c4Kl/5Kl0v+Qo87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+hzP+TptL/iJrD/05Zcf8LDRP/JiYl/6mpqP/+/v7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np6en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9jY2P/X19f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Ly8v+SkpL/QkJC/9/f3//x8fH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vLy//39/f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7a2tv83NzX/BgcK/z9IXf+Ck7v/k6bT/4+hzf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kqTQ/4+hzP9hboz/Fhok/w8PDv92dnX/6Ojo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np6e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39/f+EhIT/BgYG/wICAv8ICAj/EBAQ/6Kiov9ISEj/&#13;&#10;CQkJ/11dXf9ra2v/IiIi/wAAAP+ampr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zs7P88PDz/kpKS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jY2P/X19f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+Xl5f/Pj4+/+7u7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09PP/kZGR/xgYF/8NEBb/UVx2/4qbxf+TptL/j6HM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5Gkz/+SpNH/dIOm/ykvPv8FBQb/VVVU/9HR&#13;&#10;0f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np6e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7Ozv8NDQ3/NTU1/7W1tf/D&#13;&#10;w8P/Xl5e/w0NDf8ICAj/np6e//7+/v//////zs7O/xsbG/87Ozv/+Pj4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7u7v9iYmL/pqam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+BgYH/fn5+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+q&#13;&#10;qqr/ZGRk/+/v7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Dg4P9vb27/&#13;&#10;Dw8O/xcbJf9ea4j/jaDK/5Om0v+Pocz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Ro8//k6XS/3mJrv82PlD/BQYI&#13;&#10;/zU0M/+1tbX//v7+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en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5WV&#13;&#10;lf8AAAD/sbGx////////////5eXl/xkZGf8kJCT/8PDw/////////////////2NjY/8WFhb/4uLi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7+/v/w8PD/9/f3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z8/P/8/Pz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39/f/8PDw//7+/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0tLS/15dXP8HBwf/HiMu/2Vykf+Oocv/k6XR/4+hzP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kaPP/5Om0/99jrX/&#13;&#10;PEVa/wYIC/8rKyn/n56e//X19f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np&#13;&#10;6e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9/f/8KCgr/09PT////////////+fn5/zExMf85OTn/+Pj4////////////&#13;&#10;/////3p6ev8MDAz/19fX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Dw8P/TExK/wgICP8hJjP/ZnST&#13;&#10;/46gy/+TptL/j6HM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5Gjz/+T&#13;&#10;pdL/fo61/0NMYv8IChD/IyIh/5GQkP/t7e3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p6e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h4eP8ODg7/2NjY////////////+vr6/zIyMv88&#13;&#10;PDz/+vr6/////////////////3t7e/8KCgr/1dXV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5+fn//v7+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7+/v//f39////////////////////////&#13;&#10;/////f39//r6+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f39/7u7u/9LSkn/BwcI/yEnNP9lcpL/jZ/K/5Om0/+Poc3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RpND/k6XS/3qLsP8/SF7/BwoO/x4eHf+EhIP/6enp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en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3h4eP8ODg7/2tra////&#13;&#10;/////////Pz8/zMzM/89PT3//Pz8/////////////////3x8fP8KCgr/1dXV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4ODg/5WVlf98fHz/jIyM/9bW1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xcXF/5KSkv+SkpL/kpKS/5CQkP+hoaH/+Pj4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Dw8P+Pj4//3Nzc////&#13;&#10;///////////////////Gxsb/h4eH/319ff+fn5//7e3t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9/f3/ubm5/0lJSP8GBgb/HiMu/15qiP+Jm8X/k6bT/5Ci&#13;&#10;zv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Pocz/kqTR/5Gk0P93h6z/O0NX/wcJDP8jIiH/iYmI/+jo6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en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h4eP8NDQ3/zc3N//T09P/z8/P/7u7u/zAwMP86Ojr/7u7u//Pz8//y8vL/9vb2/3V1df8KCgr/&#13;&#10;1dXV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p6en/ampq/4GBgf+4uLj/&#13;&#10;h4eH/2BgYP/c3Nz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g4OD/2FhYf+Kior/h4eH/4WFhf+YmJj/9/f3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7u7u&#13;&#10;/4aGhv9KSkr/0dHR/////////////////8HBwf9cXFz/nZ2d/7S0tP9qamr/f39///X19f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++vr7/UlFQ&#13;&#10;/wkJCf8UGCH/U195/4SWvv+TptP/kaPP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6HN/5Om0v+OoMv/bnye/zA3SP8FBgn/JiUk/4+Ojv/q6ur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np6en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h4eP8AAAD/Ly8v/zk5Of85OTn/ODg4/wcHB/8KCgr/ODg4/zk5Of85&#13;&#10;OTn/Ozs7/xcXF/8LCwv/1NTU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+j&#13;&#10;o6P/aGho//Ly8v//////+Pj4/3V1df+Ojo7//v7+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29vb/aWlp/7Kys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Ozs7/cXFx/19fX/9UVFT/0tLS////////////+Pj4/2xsbP+Wlpb////////////c&#13;&#10;3Nz/Wlpa/8TEx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zMzP9kZGP/EhER/wwPFv9DTWP/eYit/5Gk0P+TpdL/j6HM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5Gjz/+TptP/iJnD/2Bsiv8hJjL/BgcI/zc3Nf+cm5v/7e3t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en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5CQkP8kJCT/JCQk/yMjI/8jIyP/IyMj/ygo&#13;&#10;KP8nJyf/IyMj/yMjI/8jIyP/IyMj/yUlJf82Njb/3Nzc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v7+/9zc3P/mJiY/////////////////6ysrP9mZmb/8/Pz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k5OT/&#13;&#10;X19f/8/Pz//q6ur/5eXl//r6+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v7+/+JiYn/mZmZ/8jIyP9bW1v/0dHR////////////4ODg/1VV&#13;&#10;Vf/Ly8v////////////+/v7/d3d3/5WVlf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2tra/318e/8jIiH/BQcK/ysy&#13;&#10;Qv9mdJP/i53H/5Sn0/+Ro8/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+hzf+TpdL/kaTQ/3qJr/9IUmn/EhUd/wsLC/9RUE//tLS0&#13;&#10;//j4+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np6en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Hx8f/k5OT/5eXl&#13;&#10;/+Xl5f/l5eX/5eXl/+Xl5f/l5eX/5eXl/+Xl5f/l5eX/5eXl/+Tk5P/m5ub/+/v7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Dw8P9jY2P/sLCw/////////////////8PDw/9aWlr/&#13;&#10;5+fn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Jycn/UVFR/4CAgP9wcHD/ZGRk/4GBgf/f39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39/f/s7Oz//////97e3v9ZWVn/0dHR&#13;&#10;////////////zs7O/1dXV//b29v/////////////////ioqK/35+fv/+/v7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u7u7/oKCf/0A/Pf8HBwf/GBwm/05Ycf97i7H/kaPP/5Om0/+Qos3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+hzP+RpND/k6bT/4qbxf9lc5L/LTRE/wYHC/8eHRz/&#13;&#10;cG9v/8vLy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np6en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vr6/9cXFz/ubm5////////&#13;&#10;/////////8jIyP9YWFj/4uLi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3t7f/W1tb/6ampv/a2tr/xcXF/2lpaf9ubm7/8fHx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9zc3P9ZWVn/0dHR////////////xcXF/1hYWP/i4uL/////////////////kJCQ/3h4eP/8&#13;&#10;/Pz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39/f/FxcX/aWlo/xsaGf8GCAz/KC8+/15riP+G&#13;&#10;mMD/k6bT/5Kl0f+Pocz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Ro8//lKbT/46gzP9zgqb/QUth/xMWH/8I&#13;&#10;CQn/QkJA/6GgoP/q6ur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np6e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zs&#13;&#10;7P9eXl7/tra2/////////////////8fHx/9ZWVn/5eXl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y8vL/5OTk////////////&#13;&#10;/////9DQ0P9PT0//xcXF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9zc3P9ZWVn/0dHR////////////x8fH/1hYWP/g4OD/////////&#13;&#10;////////jo6O/3t7e//+/v7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bm&#13;&#10;5v+bm5v/RERC/wwLC/8OERj/PUZb/2x5mv+JmsT/lKbT/5Kl0f+Pocz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Ro8//lKbT/5Cjzv98jLL/VF96/x8k&#13;&#10;Mf8FBgj/JCMi/25ubf/Hx8f//f39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np6en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X19f9oaGj/qamp/////////////////7u7u/9eXl7/7e3t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8&#13;&#10;/Pz//v7+/////////////////+zs7P9YWFj/tra2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9zc3P9ZWVn/0dHR////////////1NTU&#13;&#10;/1VVVf/W1tb/////////////////g4OD/4eHh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v7+/9DQ0P98fHv/MC8u/wYHB/8RFR7/QEhe/217nf+KnMb/&#13;&#10;k6bT/5Ol0v+Qos3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+hzP+Ro8//lKfT/5Cizv98i7L/VWB7&#13;&#10;/yYsO/8HCQz/FhYV/1lZWP+tra3/7+/v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np6en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+EhIT/hYWF/////////////////5aWlv90&#13;&#10;dHT/+/v7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+oqKj/mpqa/////////////////9ra2v9UVFT/zMzM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9zc3P9ZWVn/&#13;&#10;0dHR////////////6+vr/1paWv+7u7v////////////39/f/aGho/6qqq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+Pj4/8LCwf90&#13;&#10;dHP/Kysp/wcHCP8UFyH/PEVa/2Z0lP+Flr3/kqXR/5Om0/+Ro8//j6HM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5Cizf+SpdH/lKbT/42eyf93h6z/&#13;&#10;U155/yUqOf8GCAv/FRQT/09OTf+dnJz/5OTk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np6e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FxcX/V1dX/8LC&#13;&#10;wv/19fX/zc3N/1paWv+0tLT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+zs7P/T09P/8DAwP/29vb/5ubm/3x8fP9ycnL/&#13;&#10;9PT0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9zc3P9XV1f/0dHR/////////////v7+/42Njf9sbGz/4eHh//T09P+mpqb/XFxc/+Hh&#13;&#10;4f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9vb2/8HBwf95eXj/NDMx/wsLC/8MDxX/LTRE/1djf/95ia//jZ7J&#13;&#10;/5Om0/+TpdL/kKLO/46gzP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6HN/5Kk0P+Up9P/kaTQ/4SVvv9o&#13;&#10;dZb/Pkdc/xgcJv8FBwn/GRgX/1dXVf+kpKP/4+Li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np6e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8/Pz/np6e/2JiYv91dXX/ZWVl/5SUlP/4+Pj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5+fn/np6e/2RkZP93&#13;&#10;d3f/a2tr/3Nzc//a2tr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9/f3/9iYmL/09PT/////////////////+jo6P98fHz/aGho&#13;&#10;/3Nzc/9lZWX/vLy8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+vr6/9DQ0P+RkZD/&#13;&#10;RkVE/xQUE/8HCAz/GBwm/zpCVv9hbo3/f5C2/46gzP+UptP/k6bS/5Gjz/+Pocz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zP+Qos3/kqXR/5Sm0/+SpND/h5jB/3B+&#13;&#10;of9MV3D/Jy08/w0QFv8JCQn/LCwq/3Fwb/+0tLT/5+fn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np6en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f39/9ra2v/ExMT/2NjY//z8/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v7+/97e3v/Gxsb/zs7O//Ly8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j4+P/e3t7/9vb2////////////&#13;&#10;///////////09PT/zs7O/8bGxv/l5eX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Li4v+ysbH/cnJx/zMzMf8MDAz/CAoO/xofKv86Q1b/XWqI/3mJ&#13;&#10;rv+Mncf/k6bS/5Sn1P+SpdH/kKPO/4+hzP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Pocz/kKLN/5Gk0P+TptP/lKfU/4+izf+Ck7v/bHqc&#13;&#10;/01Ycv8pLz7/DRAX/wcICf8eHRz/T09N/5OSkv/Ozs7/9fX1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np6en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np6en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np6e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np6e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9/f3/+bm5v/Ly8v/qamo/4OCgf9cW1r/&#13;&#10;Q0JB/ygnJv8XFhX/DQ0O/wsMD/8LDRH/DhEZ/xUZI/8fJDH/KzJD/zc/U/9ASV//SFJq/1BadP9Y&#13;&#10;ZYH/YG2L/2RxkP9mdJX/aneY/2x6nP9ufqD/b32g/218nv9sepz/a3ma/2p3mP9ndJX/YW6N/1pm&#13;&#10;g/9TXXj/TVdw/0ZQZ/88RVn/LjZH/yIoNv8ZHin/EhYf/w0PFf8LDRD/DAwO/xISEf8eHRz/MjIw&#13;&#10;/09PTf90c3L/nJyb/7u7u//Z2dn/7e3t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en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b29v/p6en/1NTU/8DAv/+vrq7/lZWU/3t7ev9oZ2b/UlJQ/z49&#13;&#10;PP8xMS//Kiko/yIhIP8cGxr/FhYV/xMTE/8SEhP/ERES/xAREf8PEBH/DxAR/xAQEf8QEBH/ERES&#13;&#10;/xEREv8SEhL/FRUV/xsaGv8gHx7/JiUj/ywrKv82NTT/TExK/2FhX/9ycnH/hYWE/6GgoP+5ubn/&#13;&#10;zc3N/+Hh4f/x8fH/+vr6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np&#13;&#10;6e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q6ur/z8/P/9HR0f/R0dH/0dHR/9LS0v/b29v/7+/v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+/v7/+Pj4//Hx8f/q6ur/4+Pj/9/f3//b29v/2NjX/9XV1P/S0dH/&#13;&#10;0tLS/9TT0//V1dT/1tbW/9jY1//b29r/4uLi/+np6P/v7+//9PT0//r6+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p6e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en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en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+Li4v/AAAA/7CwsP//////////////////////3d3d/yQkJP8fHx//6enp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np6en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en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np6en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np6en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np6e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8/Pz/7u7u//T0&#13;&#10;9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+fn5/+7u&#13;&#10;7v/39/f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np6en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np6en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np6e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np6e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np6en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np6en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np6en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oKCg/w0NDf/MzMz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urq6/wwMDP+8vLz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np6e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8vLy/zMzM/9q&#13;&#10;amr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7+/v/Tk5O/1FRUf/6&#13;&#10;+vr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np6e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7y8vP8hISH/xs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+vr6//IiIi/9TU1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en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+ysrL/zs7O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CwsL/u7u7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np&#13;&#10;6e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p6e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en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en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np6en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en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np6en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7+/v9+fn7/S0tL/09PT/9PT0//T09P/09PT/9P&#13;&#10;T0//T09P/09PT/9OTk7/UVFR/8vLy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np6en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+ampr/c3Nz/3Z2&#13;&#10;dv92dnb/dnZ2/3Z2dv92dnb/dnZ2/3Z2dv92dnb/eHh4/9bW1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np6e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np6en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np6en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np6e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np6e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np6en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np6en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np6en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np6e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np6e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en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np&#13;&#10;6e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np6e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en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en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np6en/////////////////////////////////////////////////////////////////////&#13;&#10;///////////////////////////m5ub/sLCw/3h4eP9cXFz/R0dH/0pKSv9hYWH/jIyM/8nJyf/5&#13;&#10;+f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en/////////////////////////////////////////////////&#13;&#10;////////////////////////////////////2dnZ/2pqav8aGhr/AAAA/wAAAP8AAAD/AAAA/wAA&#13;&#10;AP8AAAD/AAAA/wYGBv85OTn/r6+v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bm5ub/////////////////////////////&#13;&#10;//////////////////////////////////////////////////+NjY3/ExMT/wAAAP8AAAD/AAAA&#13;&#10;/xMTE/8vLy//R0dH/zw8PP8cHBz/AAAA/wAAAP8AAAD/AAAA/11dXf/09PT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TExMT/////////&#13;&#10;////////////////////////////////////////////////////////////+fn5/2dnZ/8AAAD/&#13;&#10;AAAA/wAAAP86Ojr/oKCg/+Dg4P/7+/v///////7+/v/v7+//rq6u/0dHR/8AAAD/AAAA/wAAAP9Q&#13;&#10;UFD/8/Pz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dXV1/wAAAP8AAAD/CQkJ/4uLi//19fX///////////////////////////////////////r6&#13;&#10;+v+NjY3/BQUF/wAAAP9NTU3/7+/v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+lpaX/AQEB/wAAAP8MDAz/qqqq////////////////////////////////&#13;&#10;////////////////////////////lJSU/4SEhP/7+/v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+7u7v8nJyf/AAAA/wEBAf+Pj4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5OTk/8AAAD/AAAA/0BAQP/7&#13;&#10;+/v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Pz8/0JC&#13;&#10;Qv8AAAD/AgIC/6+vr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4ODg/xAQEP8AAAD/Hh4e//Ly8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u7u7/wAAAP8AAAD/VFRU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pKSk/wAAAP8AAAD/dnZ2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kZGR&#13;&#10;/wAAAP8AAAD/hoa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nJyc/wAAAP8AAAD/fX19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srKy/wAAAP8AAAD/ZWVl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0NDQ/wQEBP8AAAD/MjIy&#13;&#10;//v7+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9PT0/y0tLf8AAAD/CAgI/9HR0f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25ubv8AAAD/AAAA/2tra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9PT0/8ODg7/AAAA/w0NDf/Jyc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9ubm7/&#13;&#10;AAAA/wAAAP8wMDD/5ubm////////////////////////////////////////////////////////&#13;&#10;////9vb2/2NjY/+kpKT//v7+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r6+v/NjY2/wAAAP8AAAD/NjY2/9jY2P//////////////////////////////&#13;&#10;///////////////////7+/v/bGxs/wAAAP8AAAD/hYWF///////////////////////r6+v/4+Pj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2NjY/yQkJP8AAAD/AAAA/xgYGP+MjIz/6urq&#13;&#10;/////////////////////////////////83Nzf9KSkr/AAAA/wAAAP8RERH/vLy8////////////&#13;&#10;/////6+vr/8aGhr/Dw8P/39/f//9/f3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9zc3P9AQED/&#13;&#10;AAAA/wAAAP8AAAD/HBwc/1paWv+JiYn/oaGh/6CgoP+CgoL/RkZG/wwMDP8AAAD/AAAA/xkZGf+x&#13;&#10;sbH//////////////////////z8/P/8AAAD/AAAA/xYWFv/o6Oj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y8vL/i4uL/yAgIP8AAAD/AAAA/wAAAP8AAAD/AAAA/wAAAP8AAAD/AAAA/wAA&#13;&#10;AP8EBAT/T09P/9nZ2f///////////////////////////1lZWf8AAAD/AAAA/ygoKP/w8P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+jo6P+ZmZn/VFRU/yAgIP8QEBD/CgoK&#13;&#10;/wwMDP8XFxf/MjIy/29vb//Gxsb//Pz8/////////////////////////////////93d3f9iYmL/&#13;&#10;WFhY/729vf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T09P/o6Oj/1dXV/9vb2//w8PD/+fn5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39/f/q6ur/6enp//z8/P//////////////////&#13;&#10;///////////////w8PD/xsbG/9HR0f/8/Pz////////////////////////////j4+P/xcXF//j4&#13;&#10;+P/////////////////////////////////////////////////9/f3/7e3t//Ly8v//////////&#13;&#10;//////////////////////////////////7+/v/u7u7/8PDw//7+/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wcHB/0hISP8VFRX/FRUV/0FB&#13;&#10;Qf+2trb//////////////////////9HR0f8zMzP/FhYW/xUVFf9aWlr/7Ozs////////////////&#13;&#10;//n5+f9MTEz/V1dX//r6+v/////////////////////////////////////////////////h4eH/&#13;&#10;MjIy/2lpaf/9/f3//////////////////////////////////////+zs7P8+Pj7/UFBQ//b29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FxcX/FRUV&#13;&#10;/xsbG/9/f3//goKC/yAgIP8LCwv/s7Oz////////////+fn5/0pKSv8uLi7/0NDQ/7S0tP8PDw//&#13;&#10;gYGB/////////////////7Ozs/8VFRX/xMTE////////////////////////////////////////&#13;&#10;///////////////c3Nz/EhIS/1BQUP/9/f3//////////////////////////////////////+zs&#13;&#10;7P83Nzf/SkpK//b29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+fn5//39/f///////////////////////////////////////f39//v7+///////////&#13;&#10;/////////////////////////////Pz8/+Dg4P/u7u7/////////////////////////////////&#13;&#10;7Ozs/9/f3//+/v7///////////////////////////////////////////////////////39/f/+&#13;&#10;/v7////////////////////////////////////////////+/v7//Pz8//7+/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j4+P9GRkb/Dw8P/8nJyf///////////9XV1f8eHh7/NDQ0//Dw8P//////2tra/xMTE/+L&#13;&#10;i4v///////////9RUVH/OTk5//X19f//////+Pj4/0BAQP9bW1v//f39////////////////////&#13;&#10;///////////////////////////////////d3d3/FRUV/1NTU//+/v7/////////////////////&#13;&#10;//////////////////39/f/r6+v/7e3t//7+/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zc3N/5+f&#13;&#10;n/+Tk5P/ra2t/+bm5v/////////////////////////////////c3Nz/oqKi/5WVlf+5ubn/9fX1&#13;&#10;////////////////////////////tra2/2hoaP91dXX/0NDQ////////////////////////////&#13;&#10;qqqq/4GBgf/4+Pj/////////////////////////////////////////////////+/v7/7Gxsf+y&#13;&#10;srL//Pz8///////////////////////////////////////19fX/qamp/7u7u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9nZ2f8oKCj/AAAA/9DQ0P//////////////////&#13;&#10;////7u7u/0NDQ/8AAAD/T09P/2ZmZv8ZGRn/CwsL/6+vr/////////////v7+/9HR0f/JiYm/7y8&#13;&#10;vP+Hh4f/AgIC/6+vr/////////////////+kpKT/Dw8P/9jY2P//////////////////////////&#13;&#10;////////////////////////////1tbW/wAAAP9iYmL/////////////////////////////////&#13;&#10;//////////+0tLT/AQEB/5OTk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uLi4/yEhIf8AAAD/CAgI/9HR&#13;&#10;0f//////////////////////gYGB/wAAAP+RkZH////////////a2tr/IyMj/yEhIf/t7e3/////&#13;&#10;/9bW1v8EBAT/mpqa////////////LS0t/1ZWVv////////////X19f8tLS3/b29v////////////&#13;&#10;////////////////////////////////////////////////19fX/wQEBP9mZmb/////////////&#13;&#10;///////////////////////////////w8PD/ycnJ/+np6f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3d3d/wgICP85OTn/+/v7/////////////////7S0&#13;&#10;tP8AAAD/Z2dn///////+/v7/VVVV/wcHB//Pz8//////////////////e3t7/wAAAP+zs7P/////&#13;&#10;/9fX1/8KCgr/jo6O////////////ZmZm/yEhIf/19fX//////+Tk5P8aGhr/j4+P////////////&#13;&#10;////////////////////////////////////////////////9PT0/ywsLP8wMDD/+vr6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iIiI/woKCv+Xl5f/9/f3/z8/P/8rKyv/sLCw/0pKSv9GRkb/9vb2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v7+//7+/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5+fn/RUVF/3l5ef//////z8/P/xEREf+MjIz/////&#13;&#10;/8DAwP8oKCj/2dnZ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09PT/OTk5/5ycnP//////&#13;&#10;mZmZ/wwMDP/ExMT//////8nJyf8oKCj/0tLS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q6ur/JCQk/zU1Nf/m5ub/sbGx&#13;&#10;/wAAAP+AgID/jIyM/w4ODv/FxcX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39/f/9/f3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7&#13;&#10;+/v/UFBQ/2JiYv/p6en/SUlJ/y0tLf/w8PD/+/v7/3p6ev8qKir/6enp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+3t7f/&#13;&#10;Gxsb/+Li4v//////YGBg/yIiIv/29vb//////z8/P/+IiIj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+FhYX/HR0d/8zMzP/7+/v/Ozs7&#13;&#10;/zg4OP/29vb/tbW1/xYWFv/Z2dn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sLCw/xMTE/8cHBz/AwMD/5OTk//8/Pz/Z2dn/wMDA/+FhYX//v7+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+ioqL/LCws//39/f/19fX/ISEh/2BgYP///////////0pKSv98fHz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WVlb/&#13;&#10;a2tr///////b29v/CwsL/4WFhf//////6+vr/yIiIv+6urr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7y8vP95eXn/qamp//v7+//9/f3/&#13;&#10;goKC/5eXl//5+f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BwcH/FxcX/9LS0v+2trb/AAAA/6enp///////1NTU&#13;&#10;/xYWFv+goK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aWlr/Y2Nj//////+ioqL/AAAA/8TExP//////2NjY/xYWFv/ExMT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29vb/S0tL/xISEv8KCgr/&#13;&#10;MDAw//Dw8P+8vLz/FBQU/ysrK//p6en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bm5v/FhYW/5SUlP8uLi7/Li4u//T09P/V1dX/S0tL&#13;&#10;/yQkJP/t7e3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z8/P/eXl5/1hY&#13;&#10;WP9bW1v/W1tb/1tbW/9bW1v/W1tb/1tbW/9bW1v/W1tb/1lZWf94eHj/9PT0////////////////&#13;&#10;////////////////////////////////////////////////////////////////////////////&#13;&#10;////////////////////////////////////////////////////////////////////////////&#13;&#10;////////////////////+/v7//39/f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6+vr/42Njf+CgoL/3d3d///////ExMT/aWlp/9zc3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09PT/ZWVl/xAQEP8mJib/&#13;&#10;ubm5//////9iYmL/FxcX/7Kys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w8PD/WVlZ/zAwMP8zMzP/MzMz/zMzM/8zMzP/MzMz/zMzM/8zMzP/MzMz/zAwMP9XV1f/&#13;&#10;8fHx////////////////////////////////////////////////////////////////////////&#13;&#10;////////////////////////////////////////////////////////////////////////////&#13;&#10;///////////////////////////////////4+Pj/dXV1/87Oz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Dg4P/v7+/////////////b29v/4+Pj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+/v7//r6+v/6+vr/+vr6//v7+//8/Pz//Pz8//z8/P/8&#13;&#10;/Pz//Pz8//39/f//////////////////////////////////////////////////////////////&#13;&#10;////////////////////////////////////////////////////////////////////////////&#13;&#10;///////////////////////////////////////////////////////29vb/SUlJ/729vf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BwcH/VlZW/1lZWf9ZWVn/WVlZ/1lZWf9ZWVn/WVlZ/1lZWf9ZWVn/&#13;&#10;WVlZ/1ZWVv/Gxsb/////////////////////////////////////////////////////////////&#13;&#10;////////////////////////////////////////////////////////////////////////////&#13;&#10;///////////////////////////////////////////////////8/Pz//f39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h4eH/0tLS/9PT0//T09P/1NTU/9jY2P/W1tb/09PT/9PT0//Y2Nj/19fX/9bW1v/6+vr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8/Pz/+fn5//n5+f/5+fn/+Pj4//Pz8//f39//+fn5////////////////////////////////&#13;&#10;////////////////////////////////////////////////////////////////////////////&#13;&#10;///////////////////////////////////////////////////////////////////////////2&#13;&#10;9vb/TU1N/7+/v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+1tbX/ODg4/zo6Ov86Ojr/Ojo6/zo6Ov86&#13;&#10;Ojr/Ojo6/zo6Ov86Ojr/Ojo6/zg4OP+6urr/////////////////////////////////////////&#13;&#10;////////////////////////////////////////////////////////////////////////////&#13;&#10;//////////////////////////////////////////////////////////////////////+JiYn/&#13;&#10;qamp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WVlb/CQkJ/wwMDP8MDAz/DAwM/wwMDP8MDAz/DAwM/wwMDP8MDAz/&#13;&#10;CgoK/x0dHf/h4eH/////////////////////////////////////////////////////////////&#13;&#10;////////////////////////////////////////////////////////////////////////////&#13;&#10;///////////////////////////////////////////////////Q0ND/4OD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7u7u/3l5ef82Njb/MzMz/zU1Nf8wMDD/MDAw/yYmJv83Nzf/7e3t////////////&#13;&#10;////////////////////////////////////////////////////////////////////////////&#13;&#10;////////////////////////////////////////////////////////////////////////////&#13;&#10;///////////////////29vb/TU1N/7+/v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+/v7//Pz8//z8&#13;&#10;/P/8/Pz//Pz8//39/f/9/f3//v7+//7+/v/+/v7//v7+////////////////////////////////&#13;&#10;////////////////////////////////////////////////////////////////////////////&#13;&#10;////////////////////////////////////////////////////////////////////////////&#13;&#10;//////////////9lZWX/j4+P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BwcH/o6Oj/6ampv+mpqb/pqam/6ampv+m&#13;&#10;pqb/pqam/6ampv+mpqb/paWl/6ysrP/09PT/////////////////////////////////////////&#13;&#10;////////////////////////////////////////////////////////////////////////////&#13;&#10;//////////////////////////////////////////////////////////////////////9jY2P/&#13;&#10;mJiY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hYWF/wICAv9GRkb/Li4u/xwcHP9YWFj/Kysr/wsLC/+a&#13;&#10;mpr/+/v7////////////////////////////////////////////////////////////////////&#13;&#10;////////////////////////////////////////////////////////////////////////////&#13;&#10;///////////////////////////////////////29vb/TU1N/7+/v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29vb/9fX1//X19f/19fX/8vLy/9zc3P/n5+f/&#13;&#10;///////////////////////////////////////////z8/P/8/Pz////////////////////////&#13;&#10;////9fX1//Ly8v//////////////////////9/f3/9/f3//5+fn/////////////////8vLy/+7u&#13;&#10;7v////////////////////////////////9paWn/kpKS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kZGT/mJiY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5+fn/QkJC/2BgYP//////qamp/z4+&#13;&#10;Pv/39/f/8PDw/11dXf+CgoL/////////////////////////////////////////////////////&#13;&#10;////////////////////////////////////////////////////////////////////////////&#13;&#10;///////////////////////////////////////////////////////////29vb/TU1N/7+/v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tLS0/zw8PP8jIyP/Kysr/yUlJf8j&#13;&#10;IyP/JSUl/xUVFf+oqKj/////////////////////////////////9/f3/5qamv9wcHD/b29v/5qa&#13;&#10;mv/4+Pj///////39/f+pqan/cHBw/25ubv+ZmZn/+Pj4///////x8fH/g4OD/35+fv+Hh4f/8/Pz&#13;&#10;///////+/v7/jIyM/8zMzP////////////////////////////////9paWn/kpKS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6enp/7a2tv+srKz/ra2t/6urq/+rq6v/oqKi/319ff/n5+f/&#13;&#10;////////////////////////////////////////////////////////////////////////////&#13;&#10;////////////////////////////////////////////////////////////////////////////&#13;&#10;//////////////////////////////////9kZGT/mJiY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09PT/ODg4&#13;&#10;/5iYmP//////ycnJ/yoqKv/S0tL//////8HBwf85OTn/5ubm////////////////////////////&#13;&#10;////////////////////////////////////////////////////////////////////////////&#13;&#10;////////////////////////////////////////////////////////////////////////////&#13;&#10;///29vb/TU1N/7+/v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Gxsb/kJCQ/5OTk/+Tk5P/k5OT/5OTk/+Tk5P/k5OT/5OTk/+Tk5P/k5OT&#13;&#10;/5OTk/+Tk5P/k5OT/5OTk/+Tk5P/k5OT/5eXl/+YmJj/k5OT/5OTk/+Tk5P/k5OT/5OTk/+Tk5P/&#13;&#10;k5OT/5OTk/+Tk5P/k5OT/5OTk/+Tk5P/k5OT/5OTk/+Tk5P/kJCQ/8HBwf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i4uL/GRkZ/yws&#13;&#10;LP9iYmL/DQ0N/1dXV/9bW1v/CwsL/1BQUP/r6+v/////////////////////////////////nJyc&#13;&#10;/3Jycv/h4eH/3d3d/2RkZP+qqqr//////76+vv9lZWX/29vb/+Dg4P9ubm7/qKio//////+0tLT/&#13;&#10;hYWF//v7+/+FhYX/tbW1///////Nzc3/goKC//v7+/////////////////////////////////9p&#13;&#10;aWn/kpKS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d3d3/Li4u/wQEBP8HBwf/AwMD/wsLC/8A&#13;&#10;AAD/AAAA/zAwMP/o6Oj/////////////////////////////////////////////////////////&#13;&#10;////////////////////////////////////////////////////////////////////////////&#13;&#10;//////////////////////////////////////////////////////9kZGT/mJiY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6+vr/R0dH/4ODg///////4eHh/ykpKf+0tLT//////9TU1P8sLCz/0NDQ////////&#13;&#10;////////////////////////////////////////////////////////////////////////////&#13;&#10;////////////////////////////////////////////////////////////////////////////&#13;&#10;///////////////////////29vb/TU1N/7+/v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+4uLj/eXl5/3x8fP98fHz/fHx8/3x8fP98fHz/&#13;&#10;fHx8/3x8fP98fHz/fHx8/3x8fP98fHz/fHx8/3x8fP98fHz/f39//0RERP87Ozv/gICA/3x8fP98&#13;&#10;fHz/fHx8/3x8fP98fHz/fHx8/3x8fP98fHz/fHx8/3x8fP98fHz/fHx8/3x8fP98fHz/eXl5/7Oz&#13;&#10;s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+ysrL/EhIS/9jY2P//////ODg4/6mpqf//////urq6/zY2Nv/k5OT/////////////////&#13;&#10;///////////u7u7/YmJi/9vb2////////////9zc3P/Ozs7//v7+/3d3d/+tra3////////////D&#13;&#10;w8P/aGho//39/f+fn5//nJyc//////+ampr/oaGh//////+CgoL/zc3N////////////////////&#13;&#10;//////////////////9paWn/kpKS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+CgoL/Dw8P/6ur&#13;&#10;q/+Xl5f/JCQk/76+vv+mpqb/KSkp/5KSkv//////////////////////////////////////////&#13;&#10;////////////////////////////////////////////////////////////////////////////&#13;&#10;//////////////////////////////////////////////////////////////////////////9k&#13;&#10;ZGT/mJiY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g4OD/xwcHP+vr6//9PT0/0NDQ/9YWFj/3Nzc/4GB&#13;&#10;gf8iIiL/39/f////////////////////////////////////////////////////////////////&#13;&#10;////////////////////////////////////////////////////////////////////////////&#13;&#10;///////////////////////////////////////////29vb/TU1N/7+/v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5OT&#13;&#10;k/+BgY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+jo6P/Kioq//j4+P//////WVlZ/3Jycv///////////0tLS/+Z&#13;&#10;mZn////////////////////////////S0tL/ampq/9bW1v+Wlpb/jY2N/9DQ0P//////9fX1/2Ji&#13;&#10;Yv/Ly8v////////////e3t7/XV1d/+3t7f/Dw8P/d3d3/+Hh4f95eXn/ysrK/87Ozv+Ghob/////&#13;&#10;/////////////////////////////Pz8//v7+/9nZ2f/kpKS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qqq/4WFhf+JiYn/iYmJ/4mJif+JiYn/iYmJ/4mJif+JiYn/&#13;&#10;iYmJ/4mJif+JiYn/iYmJ/4mJif+JiYn/iYmJ/4mJif+NjY3/ioqK/4mJif+JiYn/iYmJ/4mJif+J&#13;&#10;iYn/iYmJ/4mJif+JiYn/iYmJ/4mJif+JiYn/iYmJ/4mJif+JiYn/iIiI/4+Pj//r6+v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VVVX/XFxc///////i4uL/IiIi/9TU1P//////urq6/zU1Nf/u7u7/////////////////&#13;&#10;////////////////////////////////////////////////////////////////////////////&#13;&#10;////////////////////////////////////////////////////////////////////////////&#13;&#10;//////////////////9kZGT/mJiY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f39//09PT/9fX1//X19f/19fX/9fX1//X19f/19fX/9fX1//X19f/19fX/9fX1&#13;&#10;//X19f/19fX/9fX1//X19f/19fX/9/f3//X19f/19fX/9fX1//X19f/19fX/9fX1//X19f/19fX/&#13;&#10;9fX1//X19f/19fX/9fX1//X19f/19fX/9fX1//X19f/19fX//Pz8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6Ojo/0hISP8zMzP/8vLy&#13;&#10;/6ysrP8KCgr/CwsL/wAAAP9wcHD//Pz8////////////////////////////////////////////&#13;&#10;////////////////////////////////////////////////////////////////////////////&#13;&#10;///////////////////////////////////////////////////////////////29vb/TU1N/7+/&#13;&#10;v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4+Pj/9+fn7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+5ubn/ICAg/+rq6v//////eHh4/0dH&#13;&#10;R////////////1ZWVv96enr////////////////////////////Jycn/VlZW/3V1df+lpaX/mJiY&#13;&#10;/1dXV//Jycn/8/Pz/19fX//U1NT////////////m5ub/XFxc/9/f3//8/Pz/oaGh/3x8fP+mpqb/&#13;&#10;+vr6/4CAgP/U1NT/9fX1/9TU1P/x8fH/////////////////qamp/19fX/8zMzP/mJiY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rKys/4iIiP+Li4v/i4uL/4uLi/+L&#13;&#10;i4v/i4uL/4uLi/+Li4v/i4uL/4uLi/+Li4v/i4uL/4uLi/+Li4v/jIyM/4qKiv8oKCj/b29v/46O&#13;&#10;jv+Li4v/i4uL/4uLi/+Li4v/i4uL/4uLi/+Li4v/i4uL/4uLi/+Li4v/i4uL/4uLi/+Li4v/ioqK&#13;&#10;/5KSkv/s7Oz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WVlb/bGxs///////x8fH/Kioq/6ampv//////8PDw/ywsLP/C&#13;&#10;wsL/////////////////////////////////////////////////////////////////////////&#13;&#10;////////////////////////////////////////////////////////////////////////////&#13;&#10;//////////////////////////////////////9kZGT/mJiY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+/v7/3l5ef9GRkb/S0tL/0tLS/9LS0v/S0tL/0tLS/9LS0v/&#13;&#10;S0tL/0tLS/9LS0v/S0tL/0tLS/9LS0v/S0tL/0tLS/9LS0v/PT09/0ZGRv9MTEz/S0tL/0tLS/9L&#13;&#10;S0v/S0tL/0tLS/9LS0v/S0tL/0tLS/9LS0v/S0tL/0tLS/9LS0v/S0tL/0pKSv9NTU3/ycnJ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X19f/W1tb//Pz8//////+8vLz/d3d3/52dnf/09PT/////////////////////////////&#13;&#10;////////////////////////////////////////////////////////////////////////////&#13;&#10;////////////////////////////////////////////////////////////////////////////&#13;&#10;///////29vb/TU1N/7+/v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4+Pj/9+fn7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r6+v/JSUl&#13;&#10;/05OTv/d3d3/tra2/w4ODv+urq7/vLy8/xQUFP+Wlpb////////////////////////////Kysr/&#13;&#10;SUlJ/8zMzP///////////56env92dnb/8vLy/2BgYP/S0tL////////////k5OT/XFxc/9/f3///&#13;&#10;//////////j4+P//////wsLC/4qKiv/09PT/gICA/4aGhv97e3v/6enp////////////6urq/9ra&#13;&#10;2v9cXFz/lJSU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VVVX/09PT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+CgoL/MjIy/+zs7P//////QkJC/21t&#13;&#10;bf//////4eHh/xsbG/+7u7v/////////////////////////////////////////////////////&#13;&#10;////////////////////////////////////////////////////////////////////////////&#13;&#10;//////////////////////////////////////////////////////////9kZGT/mJiY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v7+/+Tk5P/a2tr/29vb/9vb2//b&#13;&#10;29v/29vb/9vb2//b29v/29vb/9vb2//b29v/29vb/9vb2//b29v/29vb/9zc3P/Y2Nj/UlJS/6Oj&#13;&#10;o//e3t7/29vb/9vb2//b29v/29vb/9vb2//b29v/29vb/9vb2//b29v/29vb/9vb2//b29v/29vb&#13;&#10;/9vb2//c3Nz/9PT0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29vb/TU1N/7+/v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4+Pj/9+fn7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tbW1/x4eHv+jo6P/+vr6/0xMTP8AAAD/AAAA/ywsLP/j4+P/////////////&#13;&#10;///////////////U1NT/WFhY/+zs7P///////////8LCwv9oaGj/9/f3/2pqav/Gxsb/////////&#13;&#10;///X19f/Xl5e/+3t7f/////////////////5+fn/fHx8/93d3f++vr7/gYGB//////+Wlpb/qKio&#13;&#10;//////////////////////9qamr/kpKS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SUlL/zMzM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Z2dn/GRkZ&#13;&#10;/zMzM//r6+v/lpaW/wsLC/9zc3P/QkJC/xgYGP/j4+P/////////////////////////////////&#13;&#10;////////////////////////////////////////////////////////////////////////////&#13;&#10;////////////////////////////////////////////////////////////////////////////&#13;&#10;//9kZGT/mJiY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ZWVl/8HBwf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+/v7/jY2N/0VFRf9ISEj/SEhI/0hISP9JSUn/TU1N&#13;&#10;/0xMTP9paWn/8vLy////////////////////////////////////////////////////////////&#13;&#10;////////////////////////////////////////////////////////////////////////////&#13;&#10;///////////////////////////////////////////////29vb/TU1N/7+/v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z8/P/6enp/+rq6v/q6ur/6urq/+rq&#13;&#10;6v/q6ur/6urq/+rq6v/q6ur/6urq/+rq6v/q6ur/6urq/+rq6v/q6ur/6urq/+zs7P/s7Oz/6urq&#13;&#10;/+rq6v/q6ur/6urq/+rq6v/q6ur/6urq/+rq6v/q6ur/6urq/+rq6v/q6ur/6urq/+rq6v/q6ur/&#13;&#10;6enp//Pz8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4+Pj/9+fn7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rq6v/y8vL///////Hx8f+kpKT/mZmZ/+Pj&#13;&#10;4//////////////////////////////////y8vL/YWFh/8HBwf///////////5iYmP+CgoL/////&#13;&#10;/4yMjP+Tk5P///////////+np6f/eXl5//7+/v////////////////+7u7v/jY2N//////+np6f/&#13;&#10;kZGR//////+qqqr/mJiY//////////////////////9paWn/kpKS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SUlL/zMzM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w8PD/2RkZP/p6en/9PT0/2NjY/8ODg7/Hh4e/6Kiov//////////////////&#13;&#10;////////////////////////////////////////////////////////////////////////////&#13;&#10;////////////////////////////////////////////////////////////////////////////&#13;&#10;//////////////////////9kZGT/mJiY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7+/v/Y2Nj/76+v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+/v7/iYmJ/0JCQv9DQ0P/&#13;&#10;Q0ND/0NDQ/8+Pj7/GBgY/wgICP93d3f/9vb2////////////////////////////////////////&#13;&#10;////////////////////////////////////////////////////////////////////////////&#13;&#10;///////////////////////////////////////////////////////////////////29vb/TU1N&#13;&#10;/7+/v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+ZmZn/PT09&#13;&#10;/0NDQ/9DQ0P/Q0ND/0NDQ/9DQ0P/Q0ND/0NDQ/9DQ0P/Q0ND/0NDQ/9DQ0P/Q0ND/0NDQ/9DQ0P/&#13;&#10;RERE/zU1Nf80NDT/RERE/0NDQ/9DQ0P/Q0ND/0NDQ/9DQ0P/Q0ND/0NDQ/9DQ0P/Q0ND/0NDQ/9D&#13;&#10;Q0P/Q0ND/0NDQ/9DQ0P/PT09/5eXl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4+Pj/9+fn7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+/v7/+Pj4//v7+//6+vr/+Pj4&#13;&#10;//r6+v////////////v7+//9/f3/////////////////////////////////t7e3/2BgYP+np6f/&#13;&#10;mpqa/19fX//W1tb//////93d3f9hYWH/nJyc/6SkpP9gYGD/z8/P//////////////////T09P93&#13;&#10;d3f/29vb///////Nzc3/cHBw/9jY2P99fX3/wcHB//////////////////////9paWn/kpKS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SUlL/zMzM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n5+f/8fHx////&#13;&#10;////////////////////////////////////////////////////////////////////////////&#13;&#10;////////////////////////////////////////////////////////////////////////////&#13;&#10;//////////////////////////////////////////9kZGT/mJiY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7+/v/Y2Nj/76+v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v7+//7+/v/////////////////+/v7/5OTk/1RUVP+AgID/////////////////////////&#13;&#10;////////////////////////////////////////////////////////////////////////////&#13;&#10;////////////////////////////////////////////////////////////////////////////&#13;&#10;///////////29vb/TU1N/7+/v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09PT/6+vr/+zs7P/s7Oz/7Ozs/+zs7P/s7Oz/7Ozs/+zs7P/s7Oz/7Ozs/+zs7P/s&#13;&#10;7Oz/7Ozs/+zs7P/s7Oz/7u7u/4GBgf97e3v/7u7u/+zs7P/s7Oz/7Ozs/+zs7P/s7Oz/7Ozs/+zs&#13;&#10;7P/s7Oz/7Ozs/+zs7P/s7Oz/7Ozs/+zs7P/s7Oz/6+vr//T09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4+Pj/9+fn7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V1dX/&#13;&#10;NjY2/ywsLP8uLi7/Li4u/y4uLv8uLi7/MzMz/zAwMP+2trb/////////////////////////////&#13;&#10;/////////8/Pz/+ampr/n5+f/93d3f/////////////////e3t7/np6e/5ycnP/X19f/////////&#13;&#10;/////////////9HR0f+mpqb////////////+/v7/s7Oz/4ODg/+rq6v//Pz8////////////////&#13;&#10;//////9paWn/kpKS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SUlL/zMzM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h4eH/v7+//8HBwf/BwcH/wcHB&#13;&#10;/8LCwv/FxcX/xMTE/8TExP/39/f/////////////////////////////////////////////////&#13;&#10;////////////////////////////////////////////////////////////////////////////&#13;&#10;//////////////////////////////////////////////////////////////9kZGT/mJiY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7+/v/Y2Nj&#13;&#10;/76+v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7W1tf8sLCz/4eHh&#13;&#10;////////////////////////////////////////////////////////////////////////////&#13;&#10;////////////////////////////////////////////////////////////////////////////&#13;&#10;///////////////////////////////29vb/TU1N/7+/v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4+Pj/+IiIj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4+Pj/9+fn7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f39//aGho/2JiYv9jY2P/Y2Nj/2JiYv9NTU3/CgoK/0dHR//b29v/////////&#13;&#10;////////////////////////////////////////////////////////////////////////////&#13;&#10;//////////////////////////////////39/f////////////////////////////7+/v//////&#13;&#10;//////////////////////////9paWn/kpKS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SUlL/zMzM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+IiIj/&#13;&#10;AQEB/wYGBv8GBgb/BgYG/wUFBf8AAAD/AwMD/yoqKv/j4+P/////////////////////////////&#13;&#10;////////////////////////////////////////////////////////////////////////////&#13;&#10;////////////////////////////////////////////////////////////////////////////&#13;&#10;//////9kZGT/mJiY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7+/v/Y2Nj/76+v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7Ozs/8fHx//09PT////////////////////////////////////////////////////////&#13;&#10;////////////////////////////////////////////////////////////////////////////&#13;&#10;///////////////////////////////////////////////////29vb/TU1N/7+/v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46Ojv+Hh4f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4+Pj/9+fn7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uLi4&#13;&#10;/zExMf/a2tr/////////////////////////////////////////////////////////////////&#13;&#10;////////////////////////////////////////////////////////////////////////////&#13;&#10;//////////////////////////////////////////////9paWn/kpKS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SUlL/zMzM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+enp7/X19f/2RkZP9kZGT/ZGRk/2Rk&#13;&#10;ZP9kZGT/ZGRk/2RkZP9kZGT/ZGRk/2RkZP9kZGT/ZGRk/2RkZP9kZGT/ZGRk/2RkZP9kZGT/ZGRk&#13;&#10;/2RkZP9kZGT/ZGRk/2RkZP9kZGT/ZGRk/2RkZP9kZGT/ZGRk/2RkZP9kZGT/ZGRk/2RkZP9jY2P/&#13;&#10;aWlp/9zc3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e3t7/t7e3/7q6uv+6urr/urq6/7a2tv+Pj4//JiYm/4mJif/8/Pz/////////&#13;&#10;////////////////////////////////////////////////////////////////////////////&#13;&#10;////////////////////////////////////////////////////////////////////////////&#13;&#10;//////////////////////////9kZGT/mJiY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7+/v/Y2Nj/76+v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1dXV/7u7u/+9&#13;&#10;vb3/vb29/729vf+8vLz/paWl/y4uLv81NTX/7+/v////////////////////////////////////&#13;&#10;////////////////////////////////////////////////////////////////////////////&#13;&#10;///////////////////////////////////////////////////////////////////////29vb/&#13;&#10;TU1N/7+/v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46Ojv+Hh4f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4+Pj/9+fn7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z09Pf+MjIz/////////////////////////////////////////////&#13;&#10;////////////////////////////////////////////////////////////////////////////&#13;&#10;//////////////////////////////////////////////////////////////////9paWn/kpKS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SUlL/&#13;&#10;zMzM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Ozs7/rq6u&#13;&#10;/7Gxsf+xsbH/sbGx/7Gxsf+xsbH/sbGx/7Gxsf+xsbH/sbGx/7Gxsf+xsbH/sbGx/7Gxsf+xsbH/&#13;&#10;s7Oz/z4+Pv9+fn7/tLS0/7Gxsf+xsbH/sbGx/7Gxsf+xsbH/sbGx/7Gxsf+xsbH/sbGx/7Gxsf+x&#13;&#10;sbH/sbGx/7Gxsf+wsLD/s7Oz/+3t7f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r6+v&#13;&#10;/ywsLP/o6Oj/////////////////////////////////////////////////////////////////&#13;&#10;////////////////////////////////////////////////////////////////////////////&#13;&#10;//////////////////////////////////////////////9kZGT/mJiY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7+/v/Y2Nj/76+v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+/v7/ZWVl/wUFBf8JCQn/CQkJ/wkJCf8JCQn/BwcH/yYmJv+2trb/////////////////////&#13;&#10;////////////////////////////////////////////////////////////////////////////&#13;&#10;////////////////////////////////////////////////////////////////////////////&#13;&#10;///////////////29vb/TU1N/7+/v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46Ojv+Hh4f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4+Pj/9+fn7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9vb2/yoqKv+CgoL/////////////////////////&#13;&#10;////////////////////////////////////////////////////////////////////////////&#13;&#10;////////////////////////////////////////////////////////////////////////////&#13;&#10;//////////9paWn/kpKS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SUlL/zMzM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JiYv+9vb3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5ubm/xoaGv++vr7/////////////////////////////////////////////&#13;&#10;////////////////////////////////////////////////////////////////////////////&#13;&#10;//////////////////////////////////////////////////////////////////9kZGT/mJiY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7+/v/&#13;&#10;Y2Nj/76+v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2tra/8PDw//ExMT/xMTE/8TExP/ExMT/y8vL/+zs7P//////&#13;&#10;////////////////////////////////////////////////////////////////////////////&#13;&#10;////////////////////////////////////////////////////////////////////////////&#13;&#10;///////////////////////////////////29vb/TU1N/7+/v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46Ojv+Hh4f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4+Pj/9+fn7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q6ur/l5eX/5KSkv+Tk5P/k5OT/5OTk/+MjIz/SEhI/wICAv/BwcH/////&#13;&#10;////////////////////////////////////////////////////////////////////////////&#13;&#10;////////////////////////////////////////////////////////////////////////////&#13;&#10;//////////////////////////////9paWn/kpKS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SUlL/zMzM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19fX/+4uLj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v7+//7+/v/+/v7//v7+//7+/v/6+vr/nZ2d/woKCv/Nzc3/////////////////////////&#13;&#10;////////////////////////////////////////////////////////////////////////////&#13;&#10;////////////////////////////////////////////////////////////////////////////&#13;&#10;//////////9kZGT/mJiY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7+/v/Y2Nj/76+v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29vb/TU1N/7+/v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46Ojv+H&#13;&#10;h4f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4+Pj/9+fn7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Q0ND/HBwc/xAQEP8RERH/ERER/xEREf8SEhL/&#13;&#10;JSUl/4+Pj//9/f3/////////////////////////////////////////////////////////////&#13;&#10;////////////////////////////////////////////////////////////////////////////&#13;&#10;//////////////////////////////////////////////////9paWn/kpKS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SUlL/zMzM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19fX/+4uLj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+np6f/RERE/0dHR/9HR0f/R0dH/0dHR/83Nzf/AwMD/0tLS//39/f/////&#13;&#10;////////////////////////////////////////////////////////////////////////////&#13;&#10;////////////////////////////////////////////////////////////////////////////&#13;&#10;//////////////////////////////9kZGT/mJiY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7+/v/Y2Nj/76+v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z8/P/fHx8/1tbW/9eXl7/Xl5e/2Nj&#13;&#10;Y/9iYmL/Xl5e/1xcXP9dXV3/YGBg/2BgYP96enr/9PT0////////////////////////////////&#13;&#10;////////////////////////////////////////////////////////////////////////////&#13;&#10;///////////////////////////////////////////////////////////////////////////2&#13;&#10;9vb/TU1N/7+/v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46Ojv+Hh4f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4+Pj/9+fn7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7+/v/5+fn/+Xl5f/l&#13;&#10;5eX/5eXl/+Xl5f/n5+f/8vLy////////////////////////////////////////////////////&#13;&#10;////////////////////////////////////////////////////////////////////////////&#13;&#10;//////////////////////////////////////////////////////////////////////9paWn/&#13;&#10;kpKS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S&#13;&#10;UlL/zMzM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19fX/+4uLj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+qqqr/SkpK/09PT/9PT0//T09P/09PT/9UVFT/&#13;&#10;g4OD/+bm5v////////////////////////////////////////////7+/v/s7Oz/8fHx////////&#13;&#10;////////////////////7e3t/+/v7///////////////////////8PDw/9zc3P/5+fn/////////&#13;&#10;////////7Ozs/+7u7v////////////////////////////////9kZGT/mJiY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7+/v/Y2Nj/76+v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w8PD/U1NT&#13;&#10;/ykpKf8sLCz/LCws/wAAAP8AAAD/Li4u/0dHR/89PT3/EBAQ/wAAAP9bW1v/8/Pz////////////&#13;&#10;////////////////////////////////////////////////////////////////////////////&#13;&#10;////////////////////////////////////////////////////////////////////////////&#13;&#10;///////////////////29vb/TU1N/7+/v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46Ojv+Hh4f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4+Pj/9+fn7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9/f3/+vr6//v7&#13;&#10;+//7+/v//v7+//7+/v/+/v7//v7+//7+/v/+/v7//f39//v7+//9/f3/////////////////////&#13;&#10;////////////////////////////////////////////////////////////////////////////&#13;&#10;////////////////////////////////////////////////////////////////////////////&#13;&#10;//////////////9paWn/kpKS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SUlL/zMzM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19fX/+4uLj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5+fn/4aG&#13;&#10;hv9ycnL/b29v/6urq//9/f3///////X19f+Wlpb/cnJy/29vb/+lpaX//Pz8///////k5OT/e3t7&#13;&#10;/4GBgf+Ojo7/9vb2///////5+fn/hYWF/9bW1v////////////////////////////////9kZGT/&#13;&#10;mJiY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7&#13;&#10;+/v/Y2Nj/76+v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+/v7//r6+v/8/Pz/paWl/zAwMP+4uLj/+fn5////////////29vb/01NTf9z&#13;&#10;c3P//Pz8////////////////////////////////////////////////////////////////////&#13;&#10;////////////////////////////////////////////////////////////////////////////&#13;&#10;///////////////////////////////////////29vb/TU1N/7+/v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46Ojv+Hh4f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4+Pj/9+&#13;&#10;fn7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+zs7P/Ly8v/zExMf8xMTH/NjY2/zo6Ov8zMzP/MjIy/zMzM/8yMjL/ODg4/zg4OP+5ubn/&#13;&#10;////////////////////////////////////////////////////////////////////////////&#13;&#10;////////////////////////////////////////////////////////////////////////////&#13;&#10;//////////////////////////////////9paWn/kpKS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SUlL/zMzM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19fX/+4uLj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e3t7/z8/P/9DQ&#13;&#10;0P/R0dH/0tLS/9LS0v/R0dH/0NDQ/9DQ0P/R0dH/0dHR/9PT0//5+fn/////////////////////&#13;&#10;///////5+fn/e3t7/4yMjP/o6Oj/z8/P/1lZWf/FxcX//////6CgoP91dXX/5eXl/9jY2P9lZWX/&#13;&#10;urq6//////+fn5//mZmZ//v7+/96enr/xcXF///////AwMD/jY2N//39/f//////////////////&#13;&#10;//////////////9kZGT/mJiY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7+/v/Y2Nj/76+v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6+vr/SUlJ/4SEhP//////////////&#13;&#10;/////////////76+vv8rKyv/3Nzc////////////////////////////////////////////////&#13;&#10;////////////////////////////////////////////////////////////////////////////&#13;&#10;///////////////////////////////////////////////////////////29vb/TU1N/7+/v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46O&#13;&#10;jv+Hh4f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4+Pj/9+fn7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Dw8P/WFhY/1tbW/9fX1//MTEx/wAAAP9BQUH/cXFx/3p6ev9V&#13;&#10;VVX/CQkJ/ywsLP/U1NT/////////////////////////////////////////////////////////&#13;&#10;////////////////////////////////////////////////////////////////////////////&#13;&#10;//////////////////////////////////////////////////////9paWn/kpKS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SUlL/zMzM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19fX/+4&#13;&#10;uLj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VVVX/CgoK/w0NDf8PDw//ERER/wkJCf8MDAz/FhYW/xUVFf8KCgr/DAwM/ygoKP/i4uL/&#13;&#10;///////////////////////////T09P/ZmZm//T09P///////////87Ozv/a2tr/9fX1/2ZmZv/G&#13;&#10;xsb///////////+rq6v/eHh4//////+NjY3/sbGx//////+Li4v/tbW1//r6+v9+fn7/2dnZ////&#13;&#10;//////////////////////////////////9kZGT/mJiY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7+/v/Y2Nj/76+v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29vb/PDw8&#13;&#10;/4yMjP///////////////////////////729vf8mJib/2NjY////////////////////////////&#13;&#10;////////////////////////////////////////////////////////////////////////////&#13;&#10;////////////////////////////////////////////////////////////////////////////&#13;&#10;///29vb/TU1N/7+/v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46Ojv+Hh4f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4+Pj/9+fn7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x8fH/Nzc3/5OT&#13;&#10;k//+/v7/////////////////vr6+/yoqKv/MzMz/////////////////////////////////////&#13;&#10;////////////////////////////////////////////////////////////////////////////&#13;&#10;//////////////////////////////////////////////////////////////////////////9p&#13;&#10;aWn/kpKS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SUlL/zMzM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19fX/+4uLj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Dw8P/pqam/6mpqf+enp7/Hx8f/z09Pf+ioqL/v7+//7u7u/+I&#13;&#10;iIj/Ghoa/2lpaf/5+fn///////////////////////////+urq7/gYGB/87Ozv+Ojo7/kpKS/97e&#13;&#10;3v//////4uLi/11dXf/j4+P////////////Kysr/ZWVl//v7+/+vr6//hoaG/9/f3/9ycnL/2tra&#13;&#10;/729vf+RkZH//////////////////////////////////Pz8//39/f9jY2P/mZmZ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7+/v/Y2Nj/76+v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+/v7/cXFx/yMjI//Gxsb//Pz8////////////19fX/z4+Pv9JSUn/9vb2////////&#13;&#10;////////////////////////////////////////////////////////////////////////////&#13;&#10;////////////////////////////////////////////////////////////////////////////&#13;&#10;///////////////////////29vb/TU1N/7+/v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46Ojv+Hh4f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4+Pj/9+fn7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+urq7/Jycn//f39////////////////////////////0pKSv+CgoL/////////////////&#13;&#10;////////////////////////////////////////////////////////////////////////////&#13;&#10;////////////////////////////////////////////////////////////////////////////&#13;&#10;//////////////////9paWn/kpKS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SUlL/zMzM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19fX/+4uLj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+bm5v/Ojo6/+/v&#13;&#10;7///////////////////////tbW1/ygoKP/h4eH///////////////////////////+kpKT/WVlZ&#13;&#10;/35+fv+tra3/jIyM/15eXv/e3t7/39/f/15eXv/p6en////////////R0dH/YGBg//Hx8f/19fX/&#13;&#10;mZmZ/4CAgP+zs7P/9PT0/3t7e//f39//8fHx/9TU1P/x8fH/////////////////q6ur/2lpaf82&#13;&#10;Njb/n5+f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7+/v/Y2Nj/76+v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4eHh/zw8PP8ICAj/NjY2/05OTv89PT3/EBAQ/ycn&#13;&#10;J//Ly8v/////////////////////////////////////////////////////////////////////&#13;&#10;////////////////////////////////////////////////////////////////////////////&#13;&#10;///////////////////////////////////////////29vb/TU1N/7+/v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46Ojv+Hh4f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4+P&#13;&#10;j/9+fn7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+ysrL/Gxsb/+fn5///////////////////////+Pj4/zAwMP+O&#13;&#10;jo7/////////////////////////////////////////////////////////////////////////&#13;&#10;////////////////////////////////////////////////////////////////////////////&#13;&#10;//////////////////////////////////////9paWn/kpKS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SUlL/zMzM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19fX/+4uLj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UVFT/bW1t////////////////////////////7e3t/yIiIv+7u7v/////////////////&#13;&#10;//////////+jo6P/U1NT/+bm5v///////////319ff+UlJT/4uLi/19fX//o6Oj////////////Q&#13;&#10;0ND/YWFh//Hx8f////////////n5+f//////s7Oz/5iYmP/v7+//fHx8/4WFhf+BgYH/7u7u////&#13;&#10;////////4+Pj/87Ozv9UVFT/m5ub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7+/v/Y2Nj/76+v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zs7P+SkpL/T09P&#13;&#10;/zs7O/9ISEj/g4OD/+Li4v//////////////////////////////////////////////////////&#13;&#10;////////////////////////////////////////////////////////////////////////////&#13;&#10;///////////////////////////////////////////////////////////////29vb/TU1N/7+/&#13;&#10;v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46Ojv+Hh4f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4+Pj/9+fn7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p6en/IyMj/0lJSf/Kysr/7e3t/+/v&#13;&#10;7//Q0ND/XFxc/xMTE//Y2Nj/////////////////////////////////////////////////////&#13;&#10;////////////////////////////////////////////////////////////////////////////&#13;&#10;//////////////////////////////////////////////////////////9paWn/kpKS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SUlL/zMzM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19f&#13;&#10;X/+4uLj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xcXH/Nzc3//T09P//////////////////////rKys/xQUFP/X&#13;&#10;19f///////////////////////////+wsLD/a2tr//z8/P///////////5+fn/+AgID/7Ozs/2Fh&#13;&#10;Yf/c3Nz////////////CwsL/aGho//n5+f/////////////////x8fH/enp6/+fn5/+ysrL/jIyM&#13;&#10;//7+/v+JiYn/tbW1//////////////////////9mZmb/mJiY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7+/v/Y2Nj/76+v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29vb/TU1N/7+/v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46Ojv+Hh4f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4+Pj/9+fn7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v7+/&#13;&#10;/yUlJf8GBgb/GBgY/xoaGv8ICAj/HR0d/7CwsP//////////////////////////////////////&#13;&#10;////////////////////////////////////////////////////////////////////////////&#13;&#10;////////////////////////////////////////////////////////////////////////////&#13;&#10;//9paWn/kpKS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SUlL/zMzM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19fX/+4uLj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Pz8//ExMT/0FBQf+jo6P/wMDA/7i4&#13;&#10;uP98fHz/Dw8P/2hoaP/8/Pz////////////////////////////a2tr/XFxc/9/f3////////v7+&#13;&#10;/3p6ev+fn5///f39/3V1df+srKz///////////+Pj4//jIyM//////////////////////+srKz/&#13;&#10;m5ub//////+fn5//oKCg//////+bm5v/pqam//////////////////////9kZGT/mJiY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7+/v/Y2Nj/76+&#13;&#10;v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3&#13;&#10;9/f/oKCg/62trf/9/f3/ubm5/4yMjP+Pj4//j4+P/5CQkP+Pj4//j4+P/4yMjP+ioqL/9/f3////&#13;&#10;////////////////////////////////////////////////////////////////////////////&#13;&#10;////////////////////////////////////////////////////////////////////////////&#13;&#10;///////////////////////////29vb/TU1N/7+/v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46Ojv+Hh4f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4+Pj/9+fn7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zs7P+qqqr/gICA/319ff+ioqL/5eXl////////////////////////&#13;&#10;////////////////////////////////////////////////////////////////////////////&#13;&#10;////////////////////////////////////////////////////////////////////////////&#13;&#10;//////////////////////9paWn/kpKS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SUlL/zMzM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19fX/+4uLj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ubm5&#13;&#10;/zc3N/8ICAj/BAQE/wQEBP8XFxf/dHR0//Ly8v/////////////////////////////////9/f3/&#13;&#10;l5eX/2xsbP+xsbH/jY2N/2tra//n5+f//////8XFxf9hYWH/qKio/5ycnP9mZmb/3d3d////////&#13;&#10;/////////+vr6/92dnb/5eXl///////BwcH/eXl5/9ra2v94eHj/y8vL////////////////////&#13;&#10;//9kZGT/mJiY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7+/v/Y2Nj/76+v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u7u7/ODg4/1JSUv/6+vr/bW1t/xAQEP8TExP/ExMT/xMTE/8TExP/ExMT&#13;&#10;/xEREf87Ozv/7+/v////////////////////////////////////////////////////////////&#13;&#10;////////////////////////////////////////////////////////////////////////////&#13;&#10;///////////////////////////////////////////////29vb/TU1N/7+/v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46Ojv+Hh4f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4+Pj/9+fn7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paWn/kpKS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SUlL/zMzM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19fX/+4uLj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j4+P/S0tL/ubm5/8HBwf/m5ub/////////////////////////////&#13;&#10;////////////////////+/v7/7y8vP+SkpL/oqKi/+bm5v/////////////////Nzc3/lZWV/5yc&#13;&#10;nP/d3d3//////////////////////8XFxf+urq7////////////6+vr/qKio/4KCgv+urq7//f39&#13;&#10;//////////////////////9kZGT/mJiY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7+/v/Y2Nj/76+v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9/f3/6Ojo/+vr6//+/v7/8PDw/+vr6//n5+f/&#13;&#10;5OTk/+Tk5P/k5OT/5OTk/+Pj4//p6en//f39////////////////////////////////////////&#13;&#10;////////////////////////////////////////////////////////////////////////////&#13;&#10;///////////////////////////////////////////////////////////////////29vb/TU1N&#13;&#10;/7+/v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46Ojv+Hh4f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4+Pj/9+fn7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8vLz/SkpK/9DQ0P/h4eH/VlZW/01NTf9OTk7/Tk5O&#13;&#10;/05OTv9OTk7/Tk5O/0xMTP/BwcH/////////////////////////////////////////////////&#13;&#10;////////////////////////////////////////////////////////////////////////////&#13;&#10;//////////////////////////////////////////////////////////////9paWn/kpKS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SUlL/zMzM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19fX/+4uLj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x8fH/7u7u///////29vb/6urq/+3t7f/x8fH/8vLy//Ly8v/v7+//7Ozs/+3t&#13;&#10;7f/9/f3/////////////////////////////////////////////////////////////////////&#13;&#10;//////////////////////////////////////////////////v7+///////////////////////&#13;&#10;//////v7+/////////////////////////////////9kZGT/mJiY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7+/v/Y2Nj/76+v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9&#13;&#10;/f3/lZWV/5iYmP/o6Oj/////////////////////////////////////////////////////////&#13;&#10;////////////////////////////////////////////////////////////////////////////&#13;&#10;////////////////////////////////////////////////////////////////////////////&#13;&#10;///////////29vb/TU1N/7+/v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46Ojv+Hh4f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4+Pj/9+fn7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+5ubn/RERE/87Ozv/h4eH/&#13;&#10;UFBQ/0ZGRv9HR0f/R0dH/0dHR/9HR0f/RkZG/0VFRf++vr7/////////////////////////////&#13;&#10;////////////////////////////////////////////////////////////////////////////&#13;&#10;////////////////////////////////////////////////////////////////////////////&#13;&#10;//////9paWn/kpKS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SUlL/zMzM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19fX/+4uLj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eXl7/OTk5//n5+f+Wlpb/HBwc/yAgIP8gICD/ICAg&#13;&#10;/yAgIP8gICD/Hx8f/y4uLv/k5OT/////////////////////////////////////////////////&#13;&#10;////////////////////////////////////////////////////////////////////////////&#13;&#10;//////////////////////////////////////////////////////////////9kZGT/mJiY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7+/v/Y2Nj&#13;&#10;/76+v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gICA/wwMDP8XFxf/X19f/7i4uP/z8/P/////////////////////&#13;&#10;////////////////////////////////////////////////////////////////////////////&#13;&#10;////////////////////////////////////////////////////////////////////////////&#13;&#10;///////////////////////////////29vb/TU1N/7+/v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46Ojv+Hh4f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4+Pj/9+fn7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39/f/9fX1////////////////////////////////////////////////////&#13;&#10;////////////////////////////////////////////////////////////////////////////&#13;&#10;////////////////////////////////////////////////////////////////////////////&#13;&#10;//////////////////////////9paWn/kpKS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SUlL/zMzM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19fX/+4uLj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+ioqL/jIyM//v7+//Gxsb/&#13;&#10;fX19/35+fv99fX3/fX19/319ff99fX3/fHx8/4aGhv/v7+//////////////////////////////&#13;&#10;////////////////////////////////////////////////////////////////////////////&#13;&#10;////////////////////////////////////////////////////////////////////////////&#13;&#10;//////9kZGT/mJiY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7+/v/Y2Nj/76+v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Pz8/9XV1f+IiIj/MzMz/wsLC/8sLCz/&#13;&#10;f39//9PT0//+/v7/////////////////////////////////////////////////////////////&#13;&#10;////////////////////////////////////////////////////////////////////////////&#13;&#10;///////////////////////////////////////////////////29vb/TU1N/7+/v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46Ojv+Hh4f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4+Pj/9+fn7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Nzc3/NDQ0/39/f//T09P/////////////////////&#13;&#10;////////////////////////////////////////////////////////////////////////////&#13;&#10;////////////////////////////////////////////////////////////////////////////&#13;&#10;//////////////////////////////////////////////9paWn/kpKS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SUlL/zMzM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19fX/+4uLj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i4uL/6+vr////////////////////////////////////////////////////&#13;&#10;////////////////////////////////////////////////////////////////////////////&#13;&#10;////////////////////////////////////////////////////////////////////////////&#13;&#10;//////////////////////////9kZGT/mJiY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7+/v/Y2Nj/76+v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+Pj4/8vLy/9+fn7/Li4u/xAQEP9fX1//9fX1////////////////////////////////////&#13;&#10;////////////////////////////////////////////////////////////////////////////&#13;&#10;///////////////////////////////////////////////////////////////////////29vb/&#13;&#10;TU1N/7+/v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46Ojv+Hh4f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4+Pj/9+fn7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s7Oz/bm5u/xsbG/8NDQ3/&#13;&#10;Q0ND/5+fn//o6Oj/////////////////////////////////////////////////////////////&#13;&#10;////////////////////////////////////////////////////////////////////////////&#13;&#10;//////////////////////////////////////////////////////////////////9paWn/kpKS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SUlL/&#13;&#10;zMzM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19fX/+4uLj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Hh4f/FxcX/2RkZP++vr7/9vb2////////////////&#13;&#10;////////////////////////////////////////////////////////////////////////////&#13;&#10;////////////////////////////////////////////////////////////////////////////&#13;&#10;//////////////////////////////////////////////9kZGT/mJiY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7+/v/Y2Nj/76+v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zs7P+oqKj/R0dH/wEBAf9CQkL/8vLy////////////////&#13;&#10;////////////////////////////////////////////////////////////////////////////&#13;&#10;////////////////////////////////////////////////////////////////////////////&#13;&#10;///////////////29vb/TU1N/7+/v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46Ojv+Hh4f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4+Pj/9+fn7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rq6v+np6f/T09P/xISEv8cHBz/aWlp/7+/v//39/f/////////////////////////&#13;&#10;////////////////////////////////////////////////////////////////////////////&#13;&#10;////////////////////////////////////////////////////////////////////////////&#13;&#10;//////////9paWn/kpKS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SUlL/zMzM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19fX/+4uLj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f39//fHx8/ywsLP8LCwv/&#13;&#10;MjIy/4iIiP/Y2Nj/////////////////////////////////////////////////////////////&#13;&#10;////////////////////////////////////////////////////////////////////////////&#13;&#10;//////////////////////////////////////////////////////////////////9kZGT/mJiY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7+/v/&#13;&#10;Y2Nj/76+v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7u7v+ysrL/XFxc/xkZGf8UFBT/UlJS/62trf/t7e3/&#13;&#10;////////////////////////////////////////////////////////////////////////////&#13;&#10;////////////////////////////////////////////////////////////////////////////&#13;&#10;///////////////////////////////////29vb/TU1N/7+/v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46Ojv+Hh4f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4+Pj/9+fn7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Li4v+MjIz/FBQU/wAAAP+urq7/////&#13;&#10;////////////////////////////////////////////////////////////////////////////&#13;&#10;////////////////////////////////////////////////////////////////////////////&#13;&#10;//////////////////////////////9paWn/kpKS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SUlL/zMzM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19fX/+4uLj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Pz8/+6urr/ZWVl/yAgIP8bGxv/VlZW/6ysrP/6+vr/////////////////////////&#13;&#10;////////////////////////////////////////////////////////////////////////////&#13;&#10;////////////////////////////////////////////////////////////////////////////&#13;&#10;//////////9kZGT/mJiY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7+/v/Y2Nj/76+v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mZmZ/yEhIf8ICAj/MjIy/4qKiv/a&#13;&#10;2tr/////////////////////////////////////////////////////////////////////////&#13;&#10;////////////////////////////////////////////////////////////////////////////&#13;&#10;///////////////////////////////////////////////////////29vb/TU1N/7+/v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46Ojv+H&#13;&#10;h4f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4+Pj/9+fn7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7+/v/ysrK/319ff81NTX/&#13;&#10;FxcX/0dHR//S0tL/////////////////////////////////////////////////////////////&#13;&#10;////////////////////////////////////////////////////////////////////////////&#13;&#10;//////////////////////////////////////////////////9paWn/kpKS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SUlL/zMzM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19fX/+4uLj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Li4v91dXX/AAAA/wkJCf/i4uL/////&#13;&#10;////////////////////////////////////////////////////////////////////////////&#13;&#10;////////////////////////////////////////////////////////////////////////////&#13;&#10;//////////////////////////////9kZGT/mJiY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7+/v/Y2Nj/76+v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9/f3/eHh4/2Zm&#13;&#10;Zv/Dw8P/+Pj4////////////////////////////////////////////////////////////////&#13;&#10;////////////////////////////////////////////////////////////////////////////&#13;&#10;///////////////////////////////////////////////////////////////////////////2&#13;&#10;9vb/TU1N/7+/v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46Ojv+Hh4f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4+Pj/9+fn7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9/f3/2NjY/4eHh/81&#13;&#10;NTX/CwsL/ygoKP98fHz/0NDQ//39/f//////////////////////////////////////////////&#13;&#10;////////////////////////////////////////////////////////////////////////////&#13;&#10;//////////////////////////////////////////////////////////////////////9paWn/&#13;&#10;kpKS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S&#13;&#10;UlL/zMzM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19fX/+4uLj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39/f/R0dH/hISE/zc3N/8ZGRn/&#13;&#10;PDw8/5SUlP/29vb/////////////////////////////////////////////////////////////&#13;&#10;////////////////////////////////////////////////////////////////////////////&#13;&#10;//////////////////////////////////////////////////9kZGT/mJiY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7+/v/Y2Nj/76+v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f39////////////////////////////////////////////////////////////&#13;&#10;////////////////////////////////////////////////////////////////////////////&#13;&#10;////////////////////////////////////////////////////////////////////////////&#13;&#10;///////////////////29vb/TU1N/7+/v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46Ojv+Hh4f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4+Pj/9+fn7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T09P/FRUV/xAQEP9ZWVn/srKy//Ly8v//////////////////////////////////////////&#13;&#10;////////////////////////////////////////////////////////////////////////////&#13;&#10;////////////////////////////////////////////////////////////////////////////&#13;&#10;//////////////9paWn/kpKS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SUlL/zMzM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19fX/+4uLj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o6Oj/lpaW/0NDQ/8P&#13;&#10;Dw//HR0d/2hoaP+/v7//9/f3////////////////////////////////////////////////////&#13;&#10;////////////////////////////////////////////////////////////////////////////&#13;&#10;//////////////////////////////////////////////////////////////////////9kZGT/&#13;&#10;mJiY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7&#13;&#10;+/v/Y2Nj/76+v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09PT/hoaG/5aWlv/8/Pz/p6en/2xsbP9wcHD/cHBw/3BwcP9wcHD/cHBw/21tbf+I&#13;&#10;iIj/9fX1//////////////////////////////////////////////////j4+P/7+/v/////////&#13;&#10;//////////////Pz8//4+Pj///////////////////////Dw8P/k4+T//v7+////////////////&#13;&#10;/+vr6//29vb////////////////////////////29vb/TU1N/7+/v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46Ojv+Hh4f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4+Pj/9+&#13;&#10;fn7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f39//mpqa/+Dg4P//////////////////////////////////////&#13;&#10;////////////////////////////////////////////////////////////////////////////&#13;&#10;////////////////////////////////////////////////////////////////////////////&#13;&#10;//////////////////////////////////9paWn/kpKS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SUlL/zMzM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19fX/+4uLj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+IiIj/BwcH/0dHR/+goKD/5+fn////////////////////////////////////////////////&#13;&#10;////////////////////////////////////////////////////////////////////////////&#13;&#10;////////////////////////////////////////////////////////////////////////////&#13;&#10;//////////////9kZGT/mJiY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7+/v/Y2Nj/76+v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v7+//R0dH/19fX//6+vr/eHh4/yEhIf8lJSX/JSUl/yUl&#13;&#10;Jf8lJSX/JSUl/yMjI/9KSkr/8PDw////////////////////////////////////////////5ubm&#13;&#10;/3p6ev/Pz8/////////////w8PD/k5OT/3BwcP9ycnL/ubm5//7+/v//////2tra/3x8fP95eXn/&#13;&#10;n5+f//r6+v//////6enp/4WFhf/q6ur////////////////////////////29vb/TU1N/7+/v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46O&#13;&#10;jv+Hh4f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4+Pj/9+fn7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6+vr/8vLy//z8/P/+/v7/+vr6//b29v/z8/P/8vLy//Ly8v/y&#13;&#10;8vL/8vLy//Ly8v/7+/v/////////////////////////////////////////////////////////&#13;&#10;////////////////////////////////////////////////////////////////////////////&#13;&#10;//////////////////////////////////////////////////////9paWn/kpKS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SUlL/zMzM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19fX/+4&#13;&#10;uLj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Pz8//0NDQ////////////////////////////////////////////&#13;&#10;////////////////////////////////////////////////////////////////////////////&#13;&#10;////////////////////////////////////////////////////////////////////////////&#13;&#10;//////////////////////////////////9kZGT/mJiY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7+/v/Y2Nj/76+v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+/v7/9vb2//j4+P//////+vr6&#13;&#10;//T09P/19fX/9fX1//X19f/19fX/9fX1//X19f/39/f/////////////////////////////////&#13;&#10;///////////6+vr/iIiI/0lJSf/IyMj///////z8/P+SkpL/goKC/+Tk5P/Gxsb/ZWVl/83Nzf//&#13;&#10;////k5OT/6qqqv/x8fH/eXl5/9PT0///////o6Oj/6mpqf//////////////////////////////&#13;&#10;///29vb/TU1N/7+/v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46Ojv+Hh4f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4+Pj/9+fn7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+qqqr/Ghoa/8PDw//Z2dn/JiYm/xsb&#13;&#10;G/8dHR3/HR0d/x0dHf8dHR3/HBwc/xoaGv+xsbH/////////////////////////////////////&#13;&#10;////////////////////////////////////////////////////////////////////////////&#13;&#10;//////////////////////////////////////////////////////////////////////////9p&#13;&#10;aWn/kpKS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SUlL/zMzM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19fX/+4uLj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j4+P/3Nzc//7+/v/x8fH/3Nzc/9nZ2f/Y2Nj/2NjY/9jY2P/Y&#13;&#10;2Nj/19fX/9ra2v/6+vr/////////////////////////////////////////////////////////&#13;&#10;////////////////////////////////////////////////////////////////////////////&#13;&#10;//////////////////////////////////////////////////////9kZGT/mJiY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7+/v/Y2Nj/76+v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+/v7/&#13;&#10;9/f3//X19f/09PT/9fX1//b29v/29vb/9vb2//b29v/29vb/9vb2//X19f/39/f//v7+////////&#13;&#10;//////////////////////////////+zs7P/fHx8/2tra//Gxsb//////+Tk5P9oaGj/1NTU////&#13;&#10;////////lpaW/4+Pj//9/f3/goKC/8LCwv//////hISE/8XFxf/o6Oj/fX19/+zs7P//////////&#13;&#10;///////////////////////39/f/TU1N/7+/v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46Ojv+Hh4f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5KSkv+BgY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Nzc3/enp6&#13;&#10;/9zc3P/p6en/gYGB/3t7e/97e3v/e3t7/3t7e/97e3v/e3t7/3p6ev/R0dH/////////////////&#13;&#10;////////////////////////////////////////////////////////////////////////////&#13;&#10;////////////////////////////////////////////////////////////////////////////&#13;&#10;//////////////////9paWn/kpKS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SUlL/zMzM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19fX/+4uLj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SUlL/KSkp//j4+P+Ojo7/CwsL/w8P&#13;&#10;D/8PDw//Dw8P/w8PD/8PDw//Dg4O/x4eHv/h4eH/////////////////////////////////////&#13;&#10;////////////////////////////////////////////////////////////////////////////&#13;&#10;//////////////////////////////////////////////////////////////////////////9k&#13;&#10;ZGT/mJiY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7+/v/Y2Nj/76+v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v7+//TU1N/yAgIP8jIyP/JSUl/ywsLP8oKCj/JCQk/yYmJv8lJSX/JiYm/yoq&#13;&#10;Kv9PT0//8PDw/////////////////////////////////9fX1/91dXX/1dXV/3Z2dv/FxcX/////&#13;&#10;/8zMzP9paWn/6+vr////////////tLS0/3h4eP/6+vr/m5ub/5ubm//d3d3/dnZ1/+Dg4P+goKD/&#13;&#10;rKys///////////////////////////////////////19fX/TU1N/7+/v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46Ojv+Hh4f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paWn/kpKS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SUlL/zMzM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19fX/+4uLj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+7u7v/q6ur&#13;&#10;//z8/P/T09P/np6e/6Ghof+hoaH/oaGh/6Ghof+hoaH/oKCg/6enp//z8/P/////////////////&#13;&#10;////////////////////////////////////////////////////////////////////////////&#13;&#10;////////////////////////////////////////////////////////////////////////////&#13;&#10;//////////////////9kZGT/mJiY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7+/v/Y2Nj/76+v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46Ojv+Hh4f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SUlL/zMzM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19f&#13;&#10;X/+4uLj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kZGT/mJiY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7+/v/Y2Nj/76+v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j4+P/0RERP/k5OT/////////////////+vr6/3Jycv9WVlb/9vb2///////////////////////9&#13;&#10;/f3/oKCg/5CQkP/5+fn/8PDw/3Fxcf/CwsL//v7+/8XFxf9sbGz/8fHx////////////u7u7/3Fx&#13;&#10;cf/19fX///////39/f/4+Pj//////6mpqf+4uLj/3Nzc/3l5ef98fHz/mJiY//n5+f///////v7+&#13;&#10;/9nZ2f/CwsL/RERE/8DAw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46Ojv+Hh4f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SUlL/zMzM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19fX/+4uLj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+wsLD/jY2N/4+Pj/+Pj4//kZGR/5KSkv+Pj4//jY2N/42N&#13;&#10;jf+QkJD/kZGR/5WVlf/x8fH/////////////////////////////////////////////////////&#13;&#10;////////////////////////////////////////////////////////////////////////////&#13;&#10;//////////////////////////////////////////////////////////9kZGT/mJiY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7+/v/Y2Nj/76+&#13;&#10;v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39/f/Pj4+/5SUlP///////////////////////////8rKyv8pKSn/1tbW////&#13;&#10;///////////////////r6+v/Y2Nj/2ZmZv92dnb/cXFx/1VVVf9jY2P/t7e3/9XV1f9qamr/6Ojo&#13;&#10;////////////rq6u/3t7e//7+/v/////////////////5+fn/4CAgP/s7Oz/kpKS/66urv/29vb/&#13;&#10;d3d3/9PT0//////////////////7+/v/Tk5O/7+/v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46Ojv+Hh4f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SUlL/zMzM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19fX/+4uLj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bW1v/ERER/xYWFv8ZGRn/BQUF&#13;&#10;/wAAAP8SEhL/KSkp/yUlJf8HBwf/AAAA/zAwMP/m5ub/////////////////////////////////&#13;&#10;////////////////////////////////////////////////////////////////////////////&#13;&#10;////////////////////////////////////////////////////////////////////////////&#13;&#10;//9kZGT/mJiY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7+/v/Y2Nj/76+v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5+fn/Q0ND/3d3d///////////////////////////&#13;&#10;/6ampv8mJib/39/f///////////////////////4+Pj/1NTU/8rKyv/Kysr/wcHB/2dnZ/+fn5//&#13;&#10;5eXl/+7u7v9tbW3/xcXF////////////hoaG/5ycnP//////////////////////o6Oj/6enp///&#13;&#10;////gICA/8XFxf//////gYGB/8PDw//////////////////29vb/TU1N/7+/v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46Ojv+Hh4f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Z2Nf/PUFK/4aWwf+Poc3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k6bT&#13;&#10;/1Bac/9HUWX/k6XS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SUlL/zMzM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19fX/+4uLj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r6+v/&#13;&#10;4eHh/+Li4v+8vLz/JSUl/4WFhf/f39//7+/v/+3t7f/Nzc3/Tk5O/1tbW//5+fn/////////////&#13;&#10;////////////////////////////////////////////////////////////////////////////&#13;&#10;////////////////////////////////////////////////////////////////////////////&#13;&#10;//////////////////////9kZGT/mJiY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7+/v/Y2Nj/76+v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jo6O/w8PD/+QkJD/&#13;&#10;3d3d/+3t7f/j4+P/pqam/xwcHP9mZmb//Pz8////////////////////////////////////////&#13;&#10;////9vb2/2xsbP/Gxsb///////////+rq6v/ampq/7a2tv+ampr/bGxs/+Li4v//////////////&#13;&#10;///g4OD/fX19/+np6f//////m5ub/5qamv/b29v/dHR0/9/f3//////////////////29vb/TU1N&#13;&#10;/7+/v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46Ojv+Hh4f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Z2Nf/PUFK/4aWwf+Poc3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k6bT/1Bac/9HUWX/k6XS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SUlL/zMzM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19fX/+4uLj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1dXX/UVFR////////////////////////////2dnZ/x8f&#13;&#10;H//Pz8//////////////////////////////////////////////////////////////////////&#13;&#10;////////////////////////////////////////////////////////////////////////////&#13;&#10;//////////////////////////////////////////9kZGT/mJiY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7+/v/Y2Nj/76+v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f39//Pz8//y8vL/8vLy//Ly8v/y&#13;&#10;8vL/8vLy//Ly8v/y8vL/8vLy//Ly8v/y8vL/8vLy//Ly8v/y8vL/8vLy//Ly8v/y8vL/9PT0//Ly&#13;&#10;8v/y8vL/8vLy//Ly8v/y8vL/8vLy//Ly8v/y8vL/8vLy//Ly8v/y8vL/8vLy//Ly8v/y8vL/8vLy&#13;&#10;//Ly8v/09PT//f39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9PT0/3BwcP8JCQn/CwsL/xkZGf8ODg7/BgYG/1hYWP/o6Oj/////////////////////////&#13;&#10;////////////////////////+fn5/7a2tv/h4eH////////////8/Pz/vLy8/4qKiv+ZmZn/39/f&#13;&#10;//////////////////////+3t7f/tra2////////////7Ozs/5GRkf9/f3//vLy8////////////&#13;&#10;///////////29vb/TU1N/7+/v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46Ojv+Hh4f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Z2Nf/PUFK/4aW&#13;&#10;wf+Poc3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k6bT/1Bac/9HUWX/k6XS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SUlL/zMzM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19fX/+4uLj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XV1f/ZWVl////////////////&#13;&#10;////////////5OTk/xwcHP+/v7//////////////////////////////////////////////////&#13;&#10;////////////////////////////////////////////////////////////////////////////&#13;&#10;//////////////////////////////////////////////////////////////9kZGT/mJiY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7+/v/Y2Nj&#13;&#10;/76+v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4+Pj/2Vl&#13;&#10;Zf9SUlL/VVVV/1VVVf9VVVX/VVVV/1VVVf9VVVX/VVVV/1VVVf9VVVX/VVVV/1VVVf9VVVX/VVVV&#13;&#10;/1VVVf9SUlL/Q0ND/1NTU/9VVVX/VVVV/1VVVf9VVVX/VVVV/1VVVf9VVVX/VVVV/1VVVf9VVVX/&#13;&#10;VVVV/1VVVf9VVVX/VVVV/1JSUv9tbW3/7Ozs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Ozs7/lZWV/35+fv+Ojo7/wsLC//v7+///////////&#13;&#10;////////////////////////////////////////////////////////////////////////////&#13;&#10;///////////////////////////////////////////6+vr////////////////////////////7&#13;&#10;+/v////////////////////////////29vb/TU1N/7+/v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46Ojv+Hh4f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Z2Nf/PUFK/4aWwf+Poc3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k6bT/1Bac/9HUWX/k6XS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SUlL/zMzM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19fX/+4uLj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+QkJD/&#13;&#10;FxcX/8XFxf/9/f3////////////w8PD/bW1t/yEhIf/o6Oj/////////////////////////////&#13;&#10;////////////////////////////////////////////////////////////////////////////&#13;&#10;////////////////////////////////////////////////////////////////////////////&#13;&#10;//////9kZGT/mJiY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7+/v/Y2Nj/76+v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+Pj4/9nZ2f/U1NT/1dXV/9XV1f/V1dX/1dXV/9XV1f/V1dX/1dXV/9XV1f/V1dX/&#13;&#10;1dXV/9XV1f/V1dX/1dXV/9XV1f+6urr/Pz8//8LCwv/V1dX/1dXV/9XV1f/V1dX/1dXV/9XV1f/V&#13;&#10;1dX/1dXV/9XV1f/V1dX/1dXV/9XV1f/V1dX/1dXV/9TU1P/b29v/+vr6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29vb/TU1N/7+/v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46Ojv+Hh4f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Z2Nf/PUFK/4aWwf+Poc3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k6bT/1Bac/9HUWX/k6XS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SUlL/zMzM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19fX/+4uLj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r6+v/QkJC/w4ODv9PT0//a2tr/2JiYv8vLy//Dw8P/6Kiov//////////////&#13;&#10;////////////////////////////////////////////////////////////////////////////&#13;&#10;////////////////////////////////////////////////////////////////////////////&#13;&#10;//////////////////////////9kZGT/mJiY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7+/v/Y2Nj/76+v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j4+P/UlJS/+3t7f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f39/7Ozs/9n&#13;&#10;Z2f/V1dX/1ZWVv9WVlb/VlZW/1RUVP90dHT/8/Pz////////////////////////////////////&#13;&#10;////////////////////////////////////////////////////////////////////////////&#13;&#10;///////////////////////////////////////////////////////////////////////29vb/&#13;&#10;TU1N/7+/v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46Ojv+Hh4f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Z2Nf/PUFK/4aWwf+Poc3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k6bT/1Bac/9HUWX/k6XS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SUlL/&#13;&#10;zMzM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19fX/+4uLj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6+vr/4qKiv9BQUH/JiYm/y4uLv9fX1//wcHB&#13;&#10;////////////////////////////////////////////////////////////////////////////&#13;&#10;////////////////////////////////////////////////////////////////////////////&#13;&#10;//////////////////////////////////////////////9kZGT/mJiY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Dg4P/ExMT/xsbG/8bGxv/Gxsb/xsbG/8bGxv/Gxsb/xsbG/8bG&#13;&#10;xv/Gxsb/xsbG/8bGxv/Gxsb/xsbG/8bGxv/Gxsb/ycnJ/8nJyf/Gxsb/xsbG/8bGxv/Gxsb/xsbG&#13;&#10;/8bGxv/Gxsb/xsbG/8bGxv/Gxsb/xsbG/8bGxv/Gxsb/xsbG/8bGxv/FxcX/4+Pj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7+/v/Y2Nj/76+v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f39//UVFR&#13;&#10;/+np6f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o6Oj/wUFBf8UFBT/MjIy/zY2Nv81NTX/NTU1/zMzM/9ZWVn/8fHx////////////////&#13;&#10;////////////////////////////////////////////////////////////////////////////&#13;&#10;////////////////////////////////////////////////////////////////////////////&#13;&#10;///////////////29vb/TU1N/7+/v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46Ojv+Hh4f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Z2Nf/PUFK&#13;&#10;/4aWwf+Poc3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k6bT/1Bac/9HUWX/k6XS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SUlL/zMzM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19fX/+4uLj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9/f3//v7+///////////////////////////////////////////////////////////////////&#13;&#10;////////////////////////////////////////////////////////////////////////////&#13;&#10;//////////////////////////////////////////////////////////////////9kZGT/mJiY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6SkpP9RUVH/V1dX/1dXV/9XV1f/V1dX&#13;&#10;/1dXV/9XV1f/V1dX/1dXV/9XV1f/V1dX/1dXV/9XV1f/V1dX/1dXV/9ZWVn/MTEx/zc3N/9ZWVn/&#13;&#10;V1dX/1dXV/9XV1f/V1dX/1dXV/9XV1f/V1dX/1dXV/9XV1f/V1dX/1dXV/9XV1f/V1dX/1dXV/9T&#13;&#10;U1P/ra2t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7+/v/&#13;&#10;Y2Nj/76+v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f39//UVFR/+np6f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6+vr/R0dH/0JCQv/i4uL//Pz8//z8/P/8/Pz//Pz8//z8/P/9/f3/&#13;&#10;////////////////////////////////////////////////////////////////////////////&#13;&#10;////////////////////////////////////////////////////////////////////////////&#13;&#10;///////////////////////////////////29vb/TU1N/7+/v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46Ojv+Hh4f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Z2Nf/PUFK/4aWwf+Poc3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k6bT/1Bac/9HUWX/&#13;&#10;k6XS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SUlL/zMzM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19fX/+4uLj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8/Pz/8XFxf+2trb/tra2/7W1tf+0tLT/s7Oz/7m5uf/29vb/////////////////////////&#13;&#10;////////////////////////////////////////////////////////////////////////////&#13;&#10;////////////////////////////////////////////////////////////////////////////&#13;&#10;//////////9kZGT/mJiY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39/f/7+/v/&#13;&#10;+/v7//v7+//7+/v/+/v7//v7+//7+/v/+/v7//v7+//7+/v/+/v7//v7+//7+/v/+/v7//v7+//9&#13;&#10;/f3/fn5+/5CQkP/9/f3/+/v7//v7+//7+/v/+/v7//v7+//7+/v/+/v7//v7+//7+/v/+/v7//v7&#13;&#10;+//7+/v/+/v7//v7+//7+/v//f39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7+/v/Y2Nj/76+v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f39//UVFR/+np6f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19fX/Nzc3/4uLi///////////////////&#13;&#10;////////////////////////////////////////////////////////////////////////////&#13;&#10;////////////////////////////////////////////////////////////////////////////&#13;&#10;///////////////////////////////////////////////////////29vb/TU1N/7+/v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46Ojv+H&#13;&#10;h4f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Z2Nf/PUFK/4aWwf+Poc3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k6bT/1Bac/9HUWX/k6XS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SUlL/zMzM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19fX/+4uLj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o6Oj/SkpK/wkJCf8PDw//ERER/xEREf8RERH/EBAQ/yAgIP/h4eH/////&#13;&#10;////////////////////////////////////////////////////////////////////////////&#13;&#10;////////////////////////////////////////////////////////////////////////////&#13;&#10;//////////////////////////////9kZGT/mJiY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gICA/5KSk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7+/v/Y2Nj/76+v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f39//UVFR/+np6f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9/f3/ZmZm/19f&#13;&#10;X///////////////////////////////////////////////////////////////////////////&#13;&#10;////////////////////////////////////////////////////////////////////////////&#13;&#10;///////////////////////////////////////////////////////////////////////////2&#13;&#10;9vb/TU1N/7+/v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FxcX/nZ2d/6CgoP+g&#13;&#10;oKD/oKCg/6CgoP+goKD/oKCg/6CgoP+goKD/oKCg/6CgoP+goKD/oKCg/6CgoP+goKD/oKCg/6Wl&#13;&#10;pf+kpKT/oKCg/6CgoP+goKD/oKCg/6CgoP+goKD/oKCg/6CgoP+goKD/oKCg/6CgoP+goKD/oKCg&#13;&#10;/6CgoP+goKD/nZ2d/9DQ0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46Ojv+Hh4f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Z2Nf/PUFK/4aWwf+Poc3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k6bT/1Bac/9HUWX/k6XS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S&#13;&#10;UlL/zMzM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19fX/+4uLj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+Hh4f/BwcH/4yMjP/AwMD/xMTE/8TExP/ExMT/&#13;&#10;w8PD/8jIyP/4+Pj/////////////////////////////////////////////////////////////&#13;&#10;////////////////////////////////////////////////////////////////////////////&#13;&#10;//////////////////////////////////////////////////9kZGT/mJiY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gICA/5KSk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7+/v/Y2Nj/76+v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f39//&#13;&#10;UVFR/+np6f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x8fH/zAwMP95eXn/xMTE/8/Pz//Q0ND/0NDQ/8/Pz//Y2Nj//Pz8////////////&#13;&#10;////////////////////////////////////////////////////////////////////////////&#13;&#10;////////////////////////////////////////////////////////////////////////////&#13;&#10;///////////////////29vb/TU1N/7+/v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+qqqr/b29v/3Nzc/9zc3P/c3Nz/3Nzc/9zc3P/c3Nz/3Nzc/9zc3P/c3Nz/3Nzc/9zc3P/c3Nz&#13;&#10;/3Nzc/9zc3P/dnZ2/zk5Of9GRkb/d3d3/3Nzc/9zc3P/c3Nz/3Nzc/9zc3P/c3Nz/3Nzc/9zc3P/&#13;&#10;c3Nz/3Nzc/9zc3P/c3Nz/3Nzc/9zc3P/b29v/7m5uf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46Ojv+Hh4f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Z2Nf/&#13;&#10;PUFK/4aWwf+Poc3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k6bT/1Bac/9HUWX/k6XS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SUlL/zMzM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19fX/+4uLj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UVFT/UVFR////////&#13;&#10;////////////////////////////////////////////////////////////////////////////&#13;&#10;////////////////////////////////////////////////////////////////////////////&#13;&#10;//////////////////////////////////////////////////////////////////////9kZGT/&#13;&#10;mJiY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gICA/5KSk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7&#13;&#10;+/v/Y2Nj/76+v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f39//UVFR/+np6f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+/v7/dHR0/wkJCf8AAAD/AQEB/wcHB/8ICAj/CAgI/wYGBv8y&#13;&#10;MjL/7u7u////////////////////////////////////////////////////////////////////&#13;&#10;////////////////////////////////////////////////////////////////////////////&#13;&#10;///////////////////////////////////////29vb/TU1N/7+/v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4KCgv+fn5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46Ojv+Hh4f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Z2Nf/PUFK/4aWwf+Poc3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k6bT/1Bac/9H&#13;&#10;UWX/k6XS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SUlL/zMzM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19fX/+4uLj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tbW3/Tk5O////////////////////////////////////////////////////////////////&#13;&#10;/////////////////////////////v7+//39/f///////////////////////Pz8//z8/P//////&#13;&#10;/////////////////Pz8//Ly8v//////////////////////+vr6//j4+P//////////////////&#13;&#10;//////////////9kZGT/mJiY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gICA/5KSk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7+/v/Y2Nj/76+v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f39//UVFR/+np6f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ysrK/6urq/+urq7/ra2t/6ys&#13;&#10;rP+srKz/rKys/6ysrP+7u7v/+vr6////////////////////////////////////////////////&#13;&#10;////////////////////////////////////////////////////////////////////////////&#13;&#10;///////////////////////////////////////////////////////////29vb/TU1N/7+/v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39/f/+bm5v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46O&#13;&#10;jv+Hh4f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Z2Nf/PUFK/4aWwf+Poc3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k6bT/1Bac/9HUWX/k6XS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SUlL/zMzM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JiYv+/&#13;&#10;v7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Ozs7/Li4u/7CwsP/z8/P/+fn5//n5+f/5+fn/+fn5//n5+f/+/v7/&#13;&#10;///////////////////////////////////////////6+vr/mZmZ/8jIyP////////////39/f+6&#13;&#10;urr/hISE/4aGhv/Hx8f////////////x8fH/kpKS/4CAgP+qqqr//Pz8///////9/f3/mpqa/9PT&#13;&#10;0/////////////////////////////////9kZGT/mJiY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gICA/5KSk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7+/v/Y2Nj/76+v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f39//UVFR/+np6f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29vb/TU1N/7+/v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9/f/+bm5v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46Ojv+Hh4f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Z2Nf/PUFK/4aWwf+Poc3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k6bT/1Bac/9HUWX/k6XS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SUlL/zMzM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gICA/5KSk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7+/v/Y2Nj/76+v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f&#13;&#10;39//UVFR/+np6f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09PT/&#13;&#10;fn5+/4+Pj//8/Pz/oKCg/2NjY/9mZmb/ZmZm/2ZmZv9mZmb/ZmZm/2NjY/+BgYH/9PT0////////&#13;&#10;////////////////////////////////////////////////////////////////////////////&#13;&#10;////////////////////////////////////////////////////////////////////////////&#13;&#10;///////////////////////29vb/TU1N/7+/v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9/f/+bm5v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46Ojv+Hh4f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Z&#13;&#10;2Nf/PUFK/4aWwf+Poc3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k6bT/1Bac/9HUWX/k6XS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cz/MTdE/8jHx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paWn/kpKS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SUlL/zMzM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gICA/5KS&#13;&#10;k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7+/v/Y2Nj/76+v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f39//UVFR/+np6f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v7+//Tk5O/2VlZf/7+/v/fX19/ysrK/8tLS3/LS0t/y0tLf8tLS3/LS0t/yws&#13;&#10;LP9RUVH/8fHx////////////////////////////////////////////////////////////////&#13;&#10;////////////////////////////////////////////////////////////////////////////&#13;&#10;///////////////////////////////////////////29vb/TU1N/7+/v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9/f/+bm5v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46Ojv+Hh4f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Z2Nf/PUFK/4aWwf+Poc3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k6bT/1Ba&#13;&#10;c/9HUWX/k6XS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VVVX/1NTU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8/Pz/3p6ev/BwcH/fn5+/7Gxsf//////5eXl/15eXv/f39/////////////G&#13;&#10;xsb/Z2dn//39/f+hoaH/lpaW//T09P94eHj/zs7O/9DQ0P+EhIT//f39////////////////////&#13;&#10;//////////////////9kZGT/mJiY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gICA/5KSk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7+/v/Y2Nj/76+v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f39//UVFR/+np6f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+bm5v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5OTk/+MjIz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Z2Nf/PUFK/4aWwf+Poc3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k6bT/1Bac/9HUWX/k6XS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kKLO/zQ7&#13;&#10;S/9ndZT/kqXR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gICA/5KSk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7+/v/Y2Nj/76+v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f39//UVFR/+np6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29vb/TU1N/7+/v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9/f/+bm5v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k6bT/1Bac/9HUWX/k6XS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kKLO/zQ7S/9ndZT/kqXR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gICA/5KSk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ZWVl/8LC&#13;&#10;w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f39//UVFR/+np6f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29vb/TU1N/7+/v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9/f/+bm5v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k6bT/1Bac/9HUWX/k6XS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cz/MTdE/8jHx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paWn/kpKS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29vb/Q0ND/+Dg4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kKLO/zQ7S/9ndZT/kqXR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gICA&#13;&#10;/5KSk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f39//UVFR/+np6f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29vb/TU1N/7+/v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9/f/+bm5v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k6bT&#13;&#10;/1Bac/9HUWX/k6XS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cz/MTdE/8jHx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paWn/kpKS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19fX/RERE/9/f3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3+Hi/0Yx&#13;&#10;Kf/zh1z//Y9j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Y5i//yNYf9RLR7/y3JP//+RZP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/kmT/eUQu/5yfoP//////////////////////////////////////////////&#13;&#10;///s7Ov/OjxC/3+QuP+Qos3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kKLO/zQ7S/9ndZT/kqXR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5Gk0P9LVW3/k5KR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z8/P/AwMD/ra2t/6ysrP+rq6v/ZGRk/39/f//Kysr/+Pj4/21tbf+9vb3/////////&#13;&#10;//+fn5//f39///7+/v////////////////+/v7//jIyM//////+goKD/oaGh//////+cnJz/paWl&#13;&#10;//////////////////////9kZGT/mJiY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gICA/5KSk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f39//UVFR/+np6f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29vb/TU1N&#13;&#10;/7+/v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9/f/+bm5v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JzM7/WDou//OJXf/+j2P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5Nl/41PNv+GSzP//5Jl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2PYv/5i1//VzUo/8fKy///////&#13;&#10;///////////////////////////////////////////Z2Nf/PUFK/4aWwf+Poc3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k6bT/1Bac/9HUWX/k6XS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cz/&#13;&#10;MTdE/8jHx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paWn/kpKS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19fX/RERE/9/f3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3+Hi/0YxKf/zh1z//Y9j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Y5i//yNYf9RLR7/y3JP&#13;&#10;//+RZP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/kmT/eUQu/5yfoP//////////////////////////&#13;&#10;///////////////////////s7Ov/OjxC/3+QuP+Qos3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kKLO&#13;&#10;/zQ7S/9ndZT/kqXR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5Gk0P9LVW3/k5KR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dXV1/7Kysv//////////&#13;&#10;/6+vr/9oaGj/zc3N/7+/v/9iYmL/ysrK//////////////////X19f97e3v/19fX//////+0tLT/&#13;&#10;hISE//Ly8v+CgoL/vb29//////////////////////9kZGT/mJiY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gICA/5KSk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f39//UVFR/+np&#13;&#10;6f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29vb/TU1N/7+/v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9/f/+bm5v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JzM7/WDou//OJXf/+j2P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5Nl/41PNv+GSzP//5Jl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2PYv/5&#13;&#10;i1//VzUo/8fKy//////////////////////////////////////////////////Z2Nf/PUFK/4aW&#13;&#10;wf+Poc3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k6bT/1Bac/9HUWX/k6XS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cz/MTdE/8jHx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paWn/kpKS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19fX/&#13;&#10;RERE/9/f3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3+Hi/0YxKf/zh1z//Y9j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Y5i//yNYf9RLR7/y3JP//+RZP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/kmT/eUQu/5yfoP//////&#13;&#10;///////////////////////////////////////////s7Ov/OjxC/3+QuP+Qos3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kKLO/zQ7S/9ndZT/kqXR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5Gk0P9LVW3/&#13;&#10;k5KR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+/v7/&#13;&#10;paWl/8vLy/////////////r6+v+qqqr/fHx8/4CAgP++vr7//////////////////////8fHx/+X&#13;&#10;l5f////////////x8fH/jIyM/4GBgf+SkpL/9fX1//////////////////////9kZGT/mJiY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gICA/5KSk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f39//UVFR/+np6f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/Pz//CwsL//////+jo6P9vb2//PT09/4eHh//09PT/////&#13;&#10;////////////////////////////////////////////////////////////////////////////&#13;&#10;////////////////////////////////////////////////////////////////////////////&#13;&#10;///////////////////////////////29vb/TU1N/7+/v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9/f/+bm5v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JzM7/WDou&#13;&#10;//OJXf/+j2P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5Nl/41PNv+GSzP//5Jl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2PYv/5i1//VzUo/8fKy///////////////////////////////////////////&#13;&#10;///////Z2Nf/PUFK/4aWwf+Poc3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k6bT/1Bac/9HUWX/k6XS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cz/MTdE/8jHx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paWn/kpKS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19fX/RERE/9/f3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3+Hi/0YxKf/zh1z//Y9j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Y5i//yNYf9RLR7/y3JP//+RZP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/&#13;&#10;kmT/eUQu/5yfoP/////////////////////////////////////////////////s7Ov/OjxC/3+Q&#13;&#10;uP+Qos3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kKLO/zQ7S/9ndZT/kqXR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5Gk0P9LVW3/k5KR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+fn5//z8/P//////////////&#13;&#10;//////////////Hx8f/19fX/////////////////+fn5/+bm5v/7+/v/////////////////////&#13;&#10;//////9kZGT/mJiY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gICA/5KSk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7e6u/9gOCj//5Bj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2OYv/4jWH/Yzcl/75rSv//kmX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5Fk/8ZuSv9aU1D/&#13;&#10;+Pn6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f39//UVFR/+np6f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wcHB/xMTE/9eXl7//v7+/3Fxcf8CAgL/&#13;&#10;OTk5/w4ODv9+fn7//v7+////////////////////////////////////////////////////////&#13;&#10;////////////////////////////////////////////////////////////////////////////&#13;&#10;///////////////////////////////////////////////////29vb/TU1N/7+/v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9/f/+bm5v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JzM7/WDou//OJXf/+j2P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5Nl/41PNv+GSzP/&#13;&#10;/5Jl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2PYv/5i1//VzUo/8fKy///////////////////////&#13;&#10;///////////////////////////Z2Nf/PUFK/4aWwf+Poc3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k6bT/1Bac/9HUWX/k6XS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19fX/RERE/9/f3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3+Hi&#13;&#10;/0YxKf/zh1z//Y9j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Y5i//yNYf9RLR7/y3JP//+RZP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/kmT/eUQu/5yfoP//////////////////////////////////////////&#13;&#10;///////s7Ov/OjxC/3+QuP+Qos3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kKLO/zQ7S/9ndZT/kqXR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5Gk0P9LVW3/k5KR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kZGT/mJiY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gICA/5KSk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7e6u/9gOCj//5Bj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2OYv/4jWH/Yzcl/75rSv//kmX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5Fk/8ZuSv9aU1D/+Pn6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f39//UVFR/+np6f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9/f3/XFxc/0BAQP/h&#13;&#10;4eH/5+fn/yAgIP9iYmL/+/v7/5SUlP8tLS3/5+fn////////////////////////////////////&#13;&#10;////////////////////////////////////////////////////////////////////////////&#13;&#10;///////////////////////////////////////////////////////////////////////29vb/&#13;&#10;TU1N/7+/v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4CAgP+c&#13;&#10;nJz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JzM7/WDou//OJXf/+j2P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5Nl/41PNv+GSzP//5Jl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2PYv/5i1//VzUo/8fKy///&#13;&#10;///////////////////////////////////////////////Z2Nf/PUFK/4aWwf+Poc3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k6bT/1Bac/9HUWX/k6XS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19fX/RERE/9/f3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3+Hi/0YxKf/zh1z//Y9j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Y5i//yNYf9RLR7/&#13;&#10;y3JP//+RZP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/kmT/eUQu/5yfoP//////////////////////&#13;&#10;///////////////////////////s7Ov/OjxC/3+QuP+Qos3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kKLO/zQ7S/9ndZT/kqXR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gICA/5KSk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7e6u/9gOCj//5Bj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2OYv/4jWH/Yzcl/75rSv//kmX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5Fk/8ZuSv9aU1D/+Pn6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f39//UVFR&#13;&#10;/+np6f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5Nl/41PNv+GSzP//5Jl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2P&#13;&#10;Yv/5i1//VzUo/8fKy//////////////////////////////////////////////////Z2Nf/PUFK&#13;&#10;/4aWwf+Poc3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k6bT/1Bac/9HUWX/k6XS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1&#13;&#10;9fX/RERE/9/f3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3+Hi/0YxKf/zh1z//Y9j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Y5i//yNYf9RLR7/y3JP//+RZP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/kmT/eUQu/5yfoP//&#13;&#10;///////////////////////////////////////////////s7Ov/OjxC/3+QuP+Qos3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kKLO/zQ7S/9ndZT/kqXR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gICA/5KSk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7e6u/9gOCj//5Bj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2OYv/4jWH/&#13;&#10;Yzcl/75rSv//kmX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5Fk/8ZuSv9aU1D/+Pn6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f39//UVFR/+np6f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5Nl/41PNv+GSzP//5Jl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2PYv/5i1//VzUo/8fKy///////////////////////////////////////&#13;&#10;///////////Z2Nf/PUFK/4aWwf+Poc3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k6bT/1Bac/9HUWX/&#13;&#10;k6XS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19fX/RERE/9/f3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3+Hi/0YxKf/zh1z//Y9j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Y5i//yNYf9RLR7/y3JP//+RZP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mT/eUQu/5yfoP/////////////////////////////////////////////////s7Ov/OjxC&#13;&#10;/3+QuP+Qos3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kKLO/zQ7S/9ndZT/kqXR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gICA/5KSk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7e6u/9gOCj//5Bj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2OYv/4jWH/Yzcl/75rSv//kmX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5Fk/8ZuSv9a&#13;&#10;U1D/+Pn6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f39//UVFR/+np6f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5Nl/41PNv+G&#13;&#10;SzP//5Jl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2PYv/5i1//VzUo/8fKy///////////////////&#13;&#10;///////////////////////////////Z2Nf/PUFK/4aWwf+Poc3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k6bT/1Bac/9HUWX/k6XS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39/f/RUVF/+Hh4f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3+Hi/0YxKf/zh1z//Y9j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Y5i//yNYf9RLR7/y3JP//+RZP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mT/eUQu/5yfoP//////////////////////////////////////&#13;&#10;///////////s7Ov/OjxC/3+QuP+Qos3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kKLO/zQ7S/9ndZT/&#13;&#10;kqXR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gICA/5KSk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7e6u/9gOCj//5Bj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2OYv/4jWH/Yzcl/75rSv//kmX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5Fk/8ZuSv9aU1D/+Pn6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f39//UVFR/+np6f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5Nl/41PNv+GSzP//5Jl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2PYv/5i1//VzUo/8fK&#13;&#10;y//////////////////////////////////////////////////Z2Nf/PUFK/4aWwf+Poc3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k6bT/1Bac/9HUWX/k6XS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Y5i//yNYf9R&#13;&#10;LR7/y3JP//+RZP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mT/eUQu/5yfoP//////////////////&#13;&#10;///////////////////////////////s7Ov/OjxC/3+QuP+Qos3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kKLO/zQ7S/9ndZT/kqXR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gYGB/5OTk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7e6u/9gOCj//5Bj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2OYv/4jWH/Yzcl/75rSv//kmX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5Fk/8ZuSv9aU1D/+Pn6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f39//&#13;&#10;UVFR/+np6f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asiq/zRjVP8/eGX/acip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fDpf9gup3/L0M9&#13;&#10;/9nX2P/////////////////////////////////////////////////JzM7/WDou//OJXf/+j2P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5Nl/41PNv+GSzP//5Jl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2PYv/5i1//VzUo/8fKy//////////////////////////////////////////////////Z2Nf/&#13;&#10;PUFK/4aWwf+Poc3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k6bT/1Bac/9HUWX/k6XS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Y5i//yNYf9RLR7/y3JP//+RZP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mT/eUQu/5yf&#13;&#10;oP/////////////////////////////////////////////////s7Ov/OjxC/3+QuP+Qos3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kKLO/zQ7S/9ndZT/kqXR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2OYv/4&#13;&#10;jWH/Yzcl/75rSv//kmX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5Fk/8ZuSv9aU1D/+Pn6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f39//UVFR/+np6f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asiq/zRjVP8/eGX/acip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fDpf9gup3/L0M9/9nX2P/////////////////////////////////////////////////J&#13;&#10;zM7/WDou//OJXf/+j2P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5Nl/41PNv+GSzP//5Jl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2PYv/5i1//VzUo/8fKy///////////////////////////////////&#13;&#10;///////////////Z2Nf/PUFK/4aWwf+Poc3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k6bT/1Bac/9H&#13;&#10;UWX/k6XS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Y5i//yNYf9RLR7/y3JP//+RZP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/kmT/eUQu/5yfoP/////////////////////////////////////////////////s7Ov/&#13;&#10;OjxC/3+QuP+Qos3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kKLO/zQ7S/9ndZT/kqXR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2OYv/4jWH/Yzcl/75rSv//kmX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5Fk/8Zu&#13;&#10;Sv9aU1D/+Pn6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f39//UVFR/+np6f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asiq/zRjVP8/eGX/acip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fDpf9gup3/L0M9/9nX2P//////////////////////////////&#13;&#10;///////////////////JzM7/WDou//OJXf/+j2P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5Nl/41P&#13;&#10;Nv+GSzP//5Jl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2PYv/5i1//VzUo/8fKy///////////////&#13;&#10;///////////////////////////////////Z2Nf/PUFK/4aWwf+Poc3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k6bT/1Bac/9HUWX/k6XS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Y5i//yNYf9RLR7/y3JP//+RZP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/kmT/eUQu/5yfoP//////////////////////////////////&#13;&#10;///////////////s7Ov/OjxC/3+QuP+Qos3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kKLO/zQ7S/9n&#13;&#10;dZT/kqXR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2OYv/4jWH/Yzcl/75rSv//kmX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5Fk/8ZuSv9aU1D/+Pn6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f39//UVFR/+np6f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asiq&#13;&#10;/zRjVP8/eGX/acip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fDpf9gup3/L0M9/9nX2P//////////&#13;&#10;///////////////////////////////////////JzM7/WDou//OJXf/+j2P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5Nl/41PNv+GSzP//5Jl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2PYv/5i1//VzUo&#13;&#10;/8fKy//////////////////////////////////////////////////Z2Nf/PUFK/4aWwf+Poc3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k6bT/1Bac/9HUWX/k6XS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Dpf9jvKD/HDQt/1qr&#13;&#10;kf9nxab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aMan/y1RRf+5tbb/////////////////////////&#13;&#10;////////////////////////3+Hi/0YxKf/zh1z//Y9j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Y5i//yN&#13;&#10;Yf9RLR7/y3JP//+RZP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/kmT/eUQu/5yfoP//////////////&#13;&#10;///////////////////////////////////s7Ov/OjxC/3+QuP+Qos3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kKLO/zQ7S/9ndZT/kqXR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2OYv/4jWH/Yzcl/75rSv//&#13;&#10;kmX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5Fk/8ZuSv9aU1D/+Pn6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f&#13;&#10;39//UVFR/+np6f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asiq/zRjVP8/eGX/acip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fDpf9gup3/&#13;&#10;L0M9/9nX2P/////////////////////////////////////////////////JzM7/WDou//OJXf/+&#13;&#10;j2P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5Nl/41PNv+GSzP//5Jl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2PYv/5i1//VzUo/8fKy//////////////////////////////////////////////////Z&#13;&#10;2Nf/PUFK/4aWwf+Poc3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k6bT/1Bac/9HUWX/k6XS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Dpf9jvKD/HDQt/1qrkf9nxab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aMan/y1RRf+5tbb/////&#13;&#10;////////////////////////////////////////////3+Hi/0YxKf/zh1z//Y9j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Y5i//yNYf9RLR7/y3JP//+RZP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/kmT/eUQu&#13;&#10;/5yfoP/////////////////////////////////////////////////s7Ov/OjxC/3+QuP+Qos3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kKLO/zQ7S/9ndZT/kqXR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pyKr/M2JT/zpv&#13;&#10;Xv9qyar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8Sl/120l/8vPTj/6Obn////////////////////&#13;&#10;/////////////////////////////7e6u/9gOCj//5Bj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2O&#13;&#10;Yv/4jWH/Yzcl/75rSv//kmX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5Fk/8ZuSv9aU1D/+Pn6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f39//UVFR/+np6f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asiq/zRjVP8/eGX/acip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fDpf9gup3/L0M9/9nX2P//////////////////////////////////////////////&#13;&#10;///JzM7/WDou//OJXf/+j2P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5Nl/41PNv+GSzP//5Jl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2PYv/5i1//VzUo/8fKy///////////////////////////////&#13;&#10;///////////////////Z2Nf/PUFK/4aWwf+Poc3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k6bT/1Ba&#13;&#10;c/9HUWX/k6XS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Dpf9jvKD/HDQt/1qrkf9nxab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aMan/y1RRf+5tbb/////////////////////////////////////////////////3+Hi/0YxKf/z&#13;&#10;h1z//Y9j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Y5i//yNYf9RLR7/y3JP//+RZP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/kmT/eUQu/5yfoP/////////////////////////////////////////////////s&#13;&#10;7Ov/OjxC/3+QuP+Qos3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kKLO/zQ7S/9ndZT/kqXR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pyKr/M2JT/zpvXv9qyar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8Sl/120l/8vPTj/6Obn&#13;&#10;/////////////////////////////////////////////////7e6u/9gOCj//5Bj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2OYv/4jWH/Yzcl/75rSv//kmX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5Fk&#13;&#10;/8ZuSv9aU1D/+Pn6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f39//UVFR/+np6f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asiq/zRjVP8/eGX/acip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fDpf9gup3/L0M9/9nX2P//////////////////////////&#13;&#10;///////////////////////JzM7/WDou//OJXf/+j2P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5Nl&#13;&#10;/41PNv+GSzP//5Jl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Dpf9jvKD/HDQt/1qrkf9nxab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aMan/y1RRf+5tbb/////////////////////////////////////////&#13;&#10;////////3+Hi/0YxKf/zh1z//Y9j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Y5i//yNYf9RLR7/y3JP//+R&#13;&#10;ZP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/kmT/eUQu/5yfoP//////////////////////////////&#13;&#10;///////////////////s7Ov/OjxC/3+QuP+Qos3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kKLO/zQ7&#13;&#10;S/9ndZT/kqXR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pyKr/M2JT/zpvXv9qyar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8Sl/120l/8vPTj/6Obn/////////////////////////////////////////////////7e6u/9g&#13;&#10;OCj//5Bj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2OYv/4jWH/Yzcl/75rSv//kmX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5Fk/8ZuSv9aU1D/+Pn6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f39//UVFR/+np6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asiq/zRjVP8/eGX/acip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fDpf9gup3/L0M9/9nX2P//////&#13;&#10;///////////////////////////////////////////JzM7/WDou//OJXf/+j2P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5Nl/41PNv+GSzP//5Jl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Dpf9jvKD/HDQt&#13;&#10;/1qrkf9nxab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aMan/y1RRf+5tbb/////////////////////&#13;&#10;////////////////////////////3+Hi/0YxKf/zh1z//Y9j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Y5i&#13;&#10;//yNYf9RLR7/y3JP//+RZP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/kmT/eUQu/5yfoP//////////&#13;&#10;///////////////////////////////////////s7Ov/OjxC/3+QuP+Qos3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kKLO/zQ7S/9ndZT/kqXR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pyKr/M2JT/zpvXv9qyar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8Sl/120l/8vPTj/6Obn////////////////////////////////////&#13;&#10;/////////////7e6u/9gOCj//5Bj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2OYv/4jWH/Yzcl/75r&#13;&#10;Sv//kmX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5Fk/8ZuSv9aU1D/+Pn6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f39//UVFR/+np6f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asiq/zRjVP8/eGX/acip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fDpf9g&#13;&#10;up3/L0M9/9nX2P/////////////////////////////////////////////////JzM7/WDou//OJ&#13;&#10;Xf/+j2P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5Nl/41PNv+GSzP//5Jl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Dpf9jvKD/HDQt/1qrkf9nxab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aMan/y1RRf+5tbb/&#13;&#10;////////////////////////////////////////////////3+Hi/0YxKf/zh1z//Y9j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Y5i//yNYf9RLR7/y3JP//+RZP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/kmT/&#13;&#10;eUQu/5yfoP/////////////////////////////////////////////////s7Ov/OjxC/3+QuP+Q&#13;&#10;os3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kKLO/zQ7S/9ndZT/kqXR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pyKr/M2JT&#13;&#10;/zpvXv9qyar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8Sl/120l/8vPTj/6Obn////////////////&#13;&#10;/////////////////////////////////7e6u/9gOCj//5Bj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2OYv/4jWH/Yzcl/75rSv//kmX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5Fk/8ZuSv9aU1D/+Pn6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f39//UVFR/+np6f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asiq/zRjVP8/eGX/acip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fDpf9gup3/L0M9/9nX2P//////////////////////////////////////////&#13;&#10;///////JzM7/WDou//OJXf/+j2P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5Nl/41PNv+GSzP//5Jl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Dpf9jvKD/HDQt/1qrkf9nxab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aMan/y1RRf+5tbb/////////////////////////////////////////////////3+Hi/0Yx&#13;&#10;Kf/zh1z//Y9j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Y5i//yNYf9RLR7/y3JP//+RZP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/kmT/eUQu/5yfoP//////////////////////////////////////////////&#13;&#10;///s7Ov/OjxC/3+QuP+Qos3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kKLO/zQ7S/9ndZT/kqXR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pyKr/M2JT/zpvXv9qyar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8Sl/120l/8vPTj/&#13;&#10;6Obn/////////////////////////////////////////////////7e6u/9gOCj//5Bj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2OYv/4jWH/Yzcl/75rSv//kmX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5Fk/8ZuSv9aU1D/+Pn6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g4OD/UVFR/+rq6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asiq/zRjVP8/eGX/&#13;&#10;acip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fDpf9gup3/L0M9/9nX2P//////////////////////&#13;&#10;///////////////////////////JzM7/WDou//OJXf/+j2P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5Nl/41PNv+GSzP//5Jl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Dpf9jvKD/HDQt/1qrkf9nxab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aMan/y1RRf+5tbb/////////////////////////////////////&#13;&#10;////////////3+Hi/0YxKf/zh1z//Y9j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Y5i//yNYf9RLR7/y3JP&#13;&#10;//+RZP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/kmT/eUQu/5yfoP//////////////////////////&#13;&#10;///////////////////////s7Ov/OjxC/3+QuP+Qos3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kKLO&#13;&#10;/zQ7S/9ndZT/kqXR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pyKr/M2JT/zpvXv9qyar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8Sl/120l/8vPTj/6Obn/////////////////////////////////////////////////7e6&#13;&#10;u/9gOCj//5Bj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2OYv/4jWH/Yzcl/75rSv//kmX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5Fk/8ZuSv9aU1D/+Pn6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g4OD/UVFR/+rq&#13;&#10;6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asiq/zRjVP8/eGX/acip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fDpf9gup3/L0M9/9nX2P//&#13;&#10;///////////////////////////////////////////////JzM7/WDou//OJXf/+j2P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5Nl/41PNv+GSzP//5Jl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2PYv/5&#13;&#10;i1//VzUo/8fKy//////////////////////////////////////////////////Z2Nf/PUFK/4aW&#13;&#10;wf+Poc3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Y5i//yNYf9RLR7/y3JP//+RZP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/kmT/eUQu/5yfoP//////&#13;&#10;///////////////////////////////////////////s7Ov/OjxC/3+QuP+Qos3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kKLO/zQ7S/9ndZT/kqXR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pyKr/M2JT/zpvXv9qyar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8Sl/120l/8vPTj/6Obn////////////////////////////////&#13;&#10;/////////////////7e6u/9gOCj//5Bj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2OYv/4jWH/Yzcl&#13;&#10;/75rSv//kmX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5Nl/41PNv+GSzP//5Jl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2PYv/5i1//VzUo/8fKy///////////////////////////////////////////&#13;&#10;///////Z2Nf/PUFK/4aWwf+Poc3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Y5i//yNYf9RLR7/y3JP//+RZP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/&#13;&#10;kmT/eUQu/5yfoP/////////////////////////////////////////////////s7Ov/OjxC/3+Q&#13;&#10;uP+Qos3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kKLO/zQ7S/9ndZT/kqXR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pyKr/&#13;&#10;M2JT/zpvXv9qyar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8Sl/120l/8vPTj/6Obn////////////&#13;&#10;/////////////////////////////////////7e6u/9gOCj//5Bj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2OYv/4jWH/Yzcl/75rSv//kmX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5Nl/41PNv+GSzP/&#13;&#10;/5Jl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2PYv/5i1//VzUo/8fKy///////////////////////&#13;&#10;///////////////////////////Z2Nf/PUFK/4aWwf+Poc3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Y5i//yNYf9RLR7/y3JP//+RZP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/kmT/eUQu/5yfoP//////////////////////////////////////////&#13;&#10;///////s7Ov/OjxC/3+QuP+Qos3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kKLO/zQ7S/9ndZT/kqXR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pyKr/M2JT/zpvXv9qyar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8Sl/120l/8v&#13;&#10;PTj/6Obn/////////////////////////////////////////////////7e6u/9gOCj//5Bj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2OYv/4jWH/Yzcl/75rSv//kmX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5Nl/41PNv+GSzP//5Jl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2PYv/5i1//VzUo/8fKy///&#13;&#10;///////////////////////////////////////////////Z2Nf/PUFK/4aWwf+Poc3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Y5i//yNYf9RLR7/&#13;&#10;y3JP//+RZP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/kmT/eUQu/5yfoP//////////////////////&#13;&#10;///////////////////////////s7Ov/OjxC/3+QuP+Qos3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kKLO/zQ7S/9ndZT/kqXR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pyKr/M2JT/zpvXv9qyar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8Sl/120l/8vPTj/6Obn////////////////////////////////////////////////&#13;&#10;/7e6u/9gOCj//5Bj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2OYv/4jWH/Yzcl/75rSv//kmX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5Fk/8ZuSv9aU1D/+Pn6////////////////////////////////&#13;&#10;/////////////////3Z1df9VYHz/kqXR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5Cizv99jLL/LDNA&#13;&#10;/4KTuv+Qos3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kqXR/0BKX/+bm5r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5Nl/41PNv+GSzP//5Jl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2P&#13;&#10;Yv/5i1//VzUo/8fKy//////////////////////////////////////////////////Z2Nf/PUFK&#13;&#10;/4aWwf+Poc3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aMan/y1RRf+5tbb/////////////&#13;&#10;////////////////////////////////////3+Hi/0YxKf/zh1z//Y9j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Y5i//yNYf9RLR7/y3JP//+RZP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/kmT/eUQu/5yfoP//&#13;&#10;///////////////////////////////////////////////s7Ov/OjxC/3+QuP+Qos3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kKLO/zQ7S/9ndZT/kqXR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pyKr/M2JT/zpvXv9qyar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8Sl/120l/8vPTj/6Obn////////////////////////////&#13;&#10;/////////////////////7e6u/9gOCj//5Bj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2OYv/4jWH/&#13;&#10;Yzcl/75rSv//kmX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5Fk/8ZuSv9aU1D/+Pn6////////////&#13;&#10;/////////////////////////////////////3Z1df9VYHz/kqXR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5Cizv99jLL/LDNA/4KTuv+Qos3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kqXR/0BKX/+bm5r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fDpf9gup3/L0M9/9nX2P/////////////////////////////////////////////////JzM7/&#13;&#10;WDou//OJXf/+j2P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5Nl/41PNv+GSzP//5Jl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2PYv/5i1//VzUo/8fKy///////////////////////////////////////&#13;&#10;///////////Z2Nf/PUFK/4aWwf+Poc3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aMan/y1R&#13;&#10;Rf+5tbb/////////////////////////////////////////////////3+Hi/0YxKf/zh1z//Y9j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Y5i//yNYf9RLR7/y3JP//+RZP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mT/eUQu/5yfoP/////////////////////////////////////////////////s7Ov/OjxC&#13;&#10;/3+QuP+Qos3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kKLO/zQ7S/9ndZT/kqXR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p&#13;&#10;yKr/M2JT/zpvXv9qyar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8Sl/120l/8vPTj/6Obn////////&#13;&#10;/////////////////////////////////////////7e6u/9gOCj//5Bj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2OYv/4jWH/Yzcl/75rSv//kmX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5Fk/8ZuSv9a&#13;&#10;U1D/+Pn6/////////////////////////////////////////////////3Z1df9VYHz/kqXR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5Cizv99jLL/LDNA/4KTuv+Qos3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kqXR/0BKX/+bm5r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fDpf9gup3/L0M9/9nX2P//////////////////////////////////&#13;&#10;///////////////JzM7/WDou//OJXf/+j2P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5Nl/41PNv+G&#13;&#10;SzP//5Jl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2PYv/5i1//VzUo/8fKy///////////////////&#13;&#10;///////////////////////////////Z2Nf/PUFK/4aWwf+Poc3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aMan/y1RRf+5tbb/////////////////////////////////////////////////&#13;&#10;3+Hi/0YxKf/zh1z//Y9j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Y5i//yNYf9RLR7/y3JP//+RZP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mT/eUQu/5yfoP//////////////////////////////////////&#13;&#10;///////////s7Ov/OjxC/3+QuP+Qos3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kKLO/zQ7S/9ndZT/&#13;&#10;kqXR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pyKr/M2JT/zpvXv9qyar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8Sl/120&#13;&#10;l/8vPTj/6Obn/////////////////////////////////////////////////7e6u/9gOCj//5Bj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2OYv/4jWH/Yzcl/75rSv//kmX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5Fk/8ZuSv9aU1D/+Pn6////////////////////////////////////////////////&#13;&#10;/3Z1df9VYHz/kqXR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5Cizv99jLL/LDNA/4KTuv+Qos3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kqXR/0BKX/+bm5r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fDpf9gup3/L0M9/9nX2P//////////////&#13;&#10;///////////////////////////////////JzM7/WDou//OJXf/+j2P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5Nl/41PNv+GSzP//5Jl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2PYv/5i1//VzUo/8fK&#13;&#10;y//////////////////////////////////////////////////Z2Nf/PUFK/4aWwf+Poc3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aMan/y1RRf+5tbb/////////////////////////////&#13;&#10;////////////////////3+Hi/0YxKf/zh1z//Y9j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Y5i//yNYf9R&#13;&#10;LR7/y3JP//+RZP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mT/eUQu/5yfoP//////////////////&#13;&#10;///////////////////////////////s7Ov/OjxC/3+QuP+Qos3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kKLO/zQ7S/9ndZT/kqXR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pyKr/M2JT/zpvXv9qyar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8Sl/120l/8vPTj/6Obn////////////////////////////////////////////&#13;&#10;/////7e6u/9gOCj//5Bj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2OYv/4jWH/Yzcl/75rSv//kmX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5Fk/8ZuSv9aU1D/+Pn6////////////////////////////&#13;&#10;/////////////////////3Z1df9VYHz/kqXR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5Cizv99jLL/&#13;&#10;LDNA/4KTuv+Qos3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kqXR/0BKX/+bm5r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fDpf9gup3/L0M9&#13;&#10;/9nX2P/////////////////////////////////////////////////JzM7/WDou//OJXf/+j2P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5Nl/41PNv+GSzP//5Jl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2PYv/5i1//VzUo/8fKy//////////////////////////////////////////////////Z2Nf/&#13;&#10;PUFK/4aWwf+Poc3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aMan/y1RRf+5tbb/////////&#13;&#10;////////////////////////////////////////3+Hi/0YxKf/zh1z//Y9j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Y5i//yNYf9RLR7/y3JP//+RZP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mT/eUQu/5yf&#13;&#10;oP/////////////////////////////////////////////////s7Ov/OjxC/3+QuP+Qos3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kKLO/zQ7S/9ndZT/kqXR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pyKr/M2JT/zpvXv9q&#13;&#10;yar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8Sl/120l/8vPTj/6Obn////////////////////////&#13;&#10;/////////////////////////7e6u/9gOCj//5Bj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2OYv/4&#13;&#10;jWH/Yzcl/75rSv//kmX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5Fk/8ZuSv9aU1D/+Pn6////////&#13;&#10;/////////////////////////////////////////3Z1df9VYHz/kqXR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5Cizv99jLL/LDNA/4KTuv+Qos3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kqXR/0BKX/+b&#13;&#10;m5r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fDpf9gup3/L0M9/9nX2P/////////////////////////////////////////////////J&#13;&#10;zM7/WDou//OJXf/+j2P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5Nl/41PNv+GSzP//5Jl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2PYv/5i1//VzUo/8fKy///////////////////////////////////&#13;&#10;///////////////Z2Nf/PUFK/4aWwf+Poc3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aMan&#13;&#10;/y1RRf+5tbb/////////////////////////////////////////////////3+Hi/0YxKf/zh1z/&#13;&#10;/Y9j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Y5i//yNYf9RLR7/y3JP//+RZP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/kmT/eUQu/5yfoP/////////////////////////////////////////////////s7Ov/&#13;&#10;OjxC/3+QuP+Qos3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kKLO/zQ7S/9ndZT/kqXR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pyKr/M2JT/zpvXv9qyar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8Sl/120l/8vPTj/6Obn////&#13;&#10;/////////////////////////////////////////////7e6u/9gOCj//5Bj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2OYv/4jWH/Yzcl/75rSv//kmX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5Fk/8Zu&#13;&#10;Sv9aU1D/+Pn6/////////////////////////////////////////////////3Z1df9VYHz/kqXR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5Cizv99jLL/LDNA/4KTuv+Qos3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kqXR/0BKX/+bm5r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fDpf9gup3/L0M9/9nX2P//////////////////////////////&#13;&#10;///////////////////JzM7/WDou//OJXf/+j2P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5Nl/41P&#13;&#10;Nv+GSzP//5Jl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2PYv/5i1//VzUo/8fKy///////////////&#13;&#10;///////////////////////////////////Z2Nf/PUFK/4aWwf+Poc3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aMan/y1RRf+5tbb/////////////////////////////////////////////&#13;&#10;////3+Hi/0YxKf/zh1z//Y9j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Y5i//yNYf9RLR7/y3JP//+RZP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/kmT/eUQu/5yfoP//////////////////////////////////&#13;&#10;///////////////s7Ov/OjxC/3+QuP+Qos3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kKLO/zQ7S/9n&#13;&#10;dZT/kqXR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pyKr/M2JT/zpvXv9qyar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8Sl&#13;&#10;/120l/8vPTj/6Obn/////////////////////////////////////////////////7e6u/9gOCj/&#13;&#10;/5Bj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2OYv/4jWH/Yzcl/75rSv//kmX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5Fk/8ZuSv9aU1D/+Pn6////////////////////////////////////////////&#13;&#10;/////3Z1df9VYHz/kqXR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5Cizv99jLL/LDNA/4KTuv+Qos3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kqXR/0BKX/+bm5r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fDpf9gup3/L0M9/9nX2P//////////&#13;&#10;///////////////////////////////////////JzM7/WDou//OJXf/+j2P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5Nl/41PNv+GSzP//5Jl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2PYv/5i1//VzUo&#13;&#10;/8fKy//////////////////////////////////////////////////Z2Nf/PUFK/4aWwf+Poc3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aMan/y1RRf+5tbb/////////////////////////&#13;&#10;////////////////////////3+Hi/0YxKf/zh1z//Y9j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Y5i//yN&#13;&#10;Yf9RLR7/y3JP//+RZP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/kmT/eUQu/5yfoP//////////////&#13;&#10;///////////////////////////////////s7Ov/OjxC/3+QuP+Qos3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kKLO/zQ7S/9ndZT/kqXR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pyKr/M2JT/zpvXv9qyar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8Sl/120l/8vPTj/6Obn////////////////////////////////////////&#13;&#10;/////////7e6u/9gOCj//5Bj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2OYv/4jWH/Yzcl/75rSv//&#13;&#10;kmX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5Fk/8ZuSv9aU1D/+Pn6////////////////////////&#13;&#10;/////////////////////////3Z1df9VYHz/kqXR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5Cizv99&#13;&#10;jLL/LDNA/4KTuv+Qos3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kqXR/0BKX/+bm5r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fDpf9gup3/&#13;&#10;L0M9/9nX2P/////////////////////////////////////////////////JzM7/WDou//OJXf/+&#13;&#10;j2P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5Nl/41PNv+GSzP//5Jl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2PYv/5i1//VzUo/8fKy//////////////////////////////////////////////////Z&#13;&#10;2Nf/PUFK/4aWwf+Poc3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aMan/y1RRf+5tbb/////&#13;&#10;////////////////////////////////////////////3+Hi/0YxKf/zh1z//Y9j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Y5i//yNYf9RLR7/y3JP//+RZP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/kmT/eUQu&#13;&#10;/5yfoP/////////////////////////////////////////////////s7Ov/OjxC/3+QuP+Qos3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kKLO/zQ7S/9ndZT/kqXR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pyKr/M2JT/zpv&#13;&#10;Xv9qyar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8Sl/120l/8vPTj/6Obn////////////////////&#13;&#10;/////////////////////////////7e6u/9gOCj//5Bj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2O&#13;&#10;Yv/4jWH/Yzcl/75rSv//kmX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5Fk/8ZuSv9aU1D/+Pn6////&#13;&#10;/////////////////////////////////////////////3Z1df9VYHz/kqXR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5Cizv99jLL/LDNA/4KTuv+Qos3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kqXR/0BK&#13;&#10;X/+bm5r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fDpf9gup3/L0M9/9nX2P//////////////////////////////////////////////&#13;&#10;///JzM7/WDou//OJXf/+j2P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5Nl/41PNv+GSzP//5Jl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2PYv/5i1//VzUo/8fKy///////////////////////////////&#13;&#10;///////////////////Z2Nf/PUFK/4aWwf+Poc3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aMan/y1RRf+5tbb/////////////////////////////////////////////////3+Hi/0YxKf/z&#13;&#10;h1z//Y9j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Y5i//yNYf9RLR7/y3JP//+RZP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/kmT/eUQu/5yfoP/////////////////////////////////////////////////s&#13;&#10;7Ov/OjxC/3+QuP+Qos3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kKLO/zQ7S/9ndZT/kqXR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2OYv/4jWH/Yzcl/75rSv//kmX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5Fk&#13;&#10;/8ZuSv9aU1D/+Pn6/////////////////////////////////////////////////3Z1df9VYHz/&#13;&#10;kqXR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5Cizv99jLL/LDNA/4KTuv+Qos3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kqXR/0BKX/+bm5r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fDpf9gup3/L0M9/9nX2P//////////////////////////&#13;&#10;///////////////////////JzM7/WDou//OJXf/+j2P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5Nl&#13;&#10;/41PNv+GSzP//5Jl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2PYv/5i1//VzUo/8fKy///////////&#13;&#10;///////////////////////////////////////Z2Nf/PUFK/4aWwf+Poc3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aMan/y1RRf+5tbb/////////////////////////////////////////&#13;&#10;////////3+Hi/0YxKf/zh1z//Y9j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Y5i//yNYf9RLR7/y3JP//+R&#13;&#10;ZP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/kmT/eUQu/5yfoP//////////////////////////////&#13;&#10;///////////////////s7Ov/OjxC/3+QuP+Qos3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kKLO/zQ7&#13;&#10;S/9ndZT/kqXR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2OYv/4jWH/Yzcl/75rSv//kmX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5Fk/8ZuSv9aU1D/+Pn6////////////////////////////////////////&#13;&#10;/////////3Z1df9VYHz/kqXR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5Cizv99jLL/LDNA/4KTuv+Q&#13;&#10;os3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kqXR/0BKX/+bm5r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fDpf9gup3/L0M9/9nX2P//////&#13;&#10;///////////////////////////////////////////JzM7/WDou//OJXf/+j2P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5Nl/41PNv+GSzP//5Jl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2PYv/5i1//&#13;&#10;VzUo/8fKy//////////////////////////////////////////////////Z2Nf/PUFK/4aWwf+P&#13;&#10;oc3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aMan/y1RRf+5tbb/////////////////////&#13;&#10;////////////////////////////3+Hi/0YxKf/zh1z//Y9j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Y5i&#13;&#10;//yNYf9RLR7/y3JP//+RZP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/kmT/eUQu/5yfoP//////////&#13;&#10;///////////////////////////////////////s7Ov/OjxC/3+QuP+Qos3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kKLO/zQ7S/9ndZT/kqXR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2OYv/4jWH/Yzcl/75r&#13;&#10;Sv//kmX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5Fk/8ZuSv9aU1D/+Pn6////////////////////&#13;&#10;/////////////////////////////3Z1df9VYHz/kqXR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5Ci&#13;&#10;zv99jLL/LDNA/4KTuv+Qos3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kqXR/0BKX/+bm5r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fDpf9g&#13;&#10;up3/L0M9/9nX2P/////////////////////////////////////////////////JzM7/WDou//OJ&#13;&#10;Xf/+j2P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5Nl/41PNv+GSzP//5Jl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2PYv/5i1//VzUo/8fKy///////////////////////////////////////////////&#13;&#10;///Z2Nf/PUFK/4aWwf+Poc3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aMan/y1RRf+5tbb/&#13;&#10;////////////////////////////////////////////////3+Hi/0YxKf/zh1z//Y9j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Y5i//yNYf9RLR7/y3JP//+RZP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/kmT/&#13;&#10;eUQu/5yfoP/////////////////////////////////////////////////s7Ov/OjxC/3+QuP+Q&#13;&#10;os3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kKLO/zQ7S/9ndZT/kqXR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2OYv/4jWH/Yzcl/75rSv//kmX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5Fk/8ZuSv9aU1D/+Pn6&#13;&#10;/////////////////////////////////////////////////3Z1df9VYHz/kqXR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5Cizv99jLL/LDNA/4KTuv+Qos3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kqXR&#13;&#10;/0BKX/+bm5r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fDpf9gup3/L0M9/9nX2P//////////////////////////////////////////&#13;&#10;///////JzM7/WDou//OJXf/+j2P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5Nl/41PNv+GSzP//5Jl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2PYv/5i1//VzUo/8fKy///////////////////////////&#13;&#10;///////////////////////Z2Nf/PUFK/4aWwf+Poc3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aMan/y1RRf+5tbb/////////////////////////////////////////////////3+Hi/0Yx&#13;&#10;Kf/zh1z//Y9j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Y5i//yNYf9RLR7/y3JP//+RZP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/kmT/eUQu/5yfoP//////////////////////////////////////////////&#13;&#10;///s7Ov/OjxC/3+QuP+Qos3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kKLO/zQ7S/9ndZT/kqXR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8Sl/120l/8vPTj/&#13;&#10;6Obn/////////////////////////////////////////////////7e6u/9gOCj//5Bj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2OYv/4jWH/Yzcl/75rSv//kmX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5Fk/8ZuSv9aU1D/+Pn6/////////////////////////////////////////////////3Z1df9V&#13;&#10;YHz/kqXR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5Cizv99jLL/LDNA/4KTuv+Qos3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kqXR/0BKX/+bm5r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fDpf9gup3/L0M9/9nX2P//////////////////////&#13;&#10;///////////////////////////JzM7/WDou//OJXf/+j2P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5Nl/41PNv+GSzP//5Jl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2PYv/5i1//VzUo/8fKy///////&#13;&#10;///////////////////////////////////////////Z2Nf/PUFK/4aWwf+Poc3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aMan/y1RRf+5tbb/////////////////////////////////////&#13;&#10;////////////3+Hi/0YxKf/zh1z//Y9j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Y5i//yNYf9RLR7/y3JP&#13;&#10;//+RZP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/kmT/eUQu/5yfoP//////////////////////////&#13;&#10;///////////////////////s7Ov/OjxC/3+QuP+Qos3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kKLO&#13;&#10;/zQ7S/9ndZT/kqXR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8Sl/120l/8vPTj/6Obn/////////////////////////////////////////////////7e6&#13;&#10;u/9gOCj//5Bj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2OYv/4jWH/Yzcl/75rSv//kmX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5Fk/8ZuSv9aU1D/+Pn6////////////////////////////////////&#13;&#10;/////////////3Z1df9VYHz/kqXR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5Cizv99jLL/LDNA/4KT&#13;&#10;uv+Qos3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kqXR/0BKX/+bm5r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fDpf9gup3/L0M9/9nX2P//&#13;&#10;///////////////////////////////////////////////JzM7/WDou//OJXf/+j2P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5Nl/41PNv+GSzP//5Jl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2PYv/5&#13;&#10;i1//VzUo/8fKy//////////////////////////////////////////////////Z2Nf/PUFK/4aW&#13;&#10;wf+Poc3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aMan/y1RRf+5tbb/////////////////&#13;&#10;////////////////////////////////3+Hi/0YxKf/zh1z//Y9j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Y5i//yNYf9RLR7/y3JP//+RZP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8Sl/120l/8vPTj/6Obn////////////////////////////////&#13;&#10;/////////////////7e6u/9gOCj//5Bj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2OYv/4jWH/Yzcl&#13;&#10;/75rSv//kmX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5Fk/8ZuSv9aU1D/+Pn6////////////////&#13;&#10;/////////////////////////////////3Z1df9VYHz/kqXR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5Cizv99jLL/LDNA/4KTuv+Qos3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kqXR/0BKX/+bm5r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fD&#13;&#10;pf9gup3/L0M9/9nX2P/////////////////////////////////////////////////JzM7/WDou&#13;&#10;//OJXf/+j2P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5Nl/41PNv+GSzP//5Jl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2PYv/5i1//VzUo/8fKy///////////////////////////////////////////&#13;&#10;///////Z2Nf/PUFK/4aWwf+Poc3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aMan/y1RRf+5&#13;&#10;tbb/////////////////////////////////////////////////3+Hi/0YxKf/zh1z//Y9j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Y5i//yNYf9RLR7/y3JP//+RZP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8Sl/120l/8vPTj/6Obn////////////&#13;&#10;/////////////////////////////////////7e6u/9gOCj//5Bj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2OYv/4jWH/Yzcl/75rSv//kmX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5Fk/8ZuSv9aU1D/&#13;&#10;+Pn6/////////////////////////////////////////////////3Z1df9VYHz/kqXR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5Cizv99jLL/LDNA/4KTuv+Qos3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kqXR/0BKX/+bm5r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fDpf9gup3/L0M9/9nX2P//////////////////////////////////////&#13;&#10;///////////JzM7/WDou//OJXf/+j2P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5Nl/41PNv+GSzP/&#13;&#10;/5Jl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2PYv/5i1//VzUo/8fKy///////////////////////&#13;&#10;///////////////////////////Z2Nf/PUFK/4aWwf+Poc3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aMan/y1RRf+5tbb/////////////////////////////////////////////////3+Hi&#13;&#10;/0YxKf/zh1z//Y9j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Y5i//yNYf9RLR7/y3JP//+RZP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8Sl/120l/8v&#13;&#10;PTj/6Obn/////////////////////////////////////////////////7e6u/9gOCj//5Bj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2OYv/4jWH/Yzcl/75rSv//kmX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5Fk/8ZuSv9aU1D/+Pn6/////////////////////////////////////////////////3Z1&#13;&#10;df9VYHz/kqXR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5Cizv99jLL/LDNA/4KTuv+Qos3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kqXR/0BKX/+bm5r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fDpf9gup3/L0M9/9nX2P//////////////////&#13;&#10;///////////////////////////////JzM7/WDou//OJXf/+j2P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5Nl/41PNv+GSzP//5Jl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2PYv/5i1//VzUo/8fKy///&#13;&#10;///////////////////////////////////////////////Z2Nf/PUFK/4aWwf+Poc3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aMan/y1RRf+5tbb/////////////////////////////////&#13;&#10;////////////////3+Hi/0YxKf/zh1z//Y9j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Y5i//yNYf9RLR7/&#13;&#10;y3JP//+RZP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8Sl/120l/8vPTj/6Obn////////////////////////////////////////////////&#13;&#10;/7e6u/9gOCj//5Bj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2OYv/4jWH/Yzcl/75rSv//kmX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5Fk/8ZuSv9aU1D/+Pn6////////////////////////////////&#13;&#10;/////////////////3Z1df9VYHz/kqXR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5Cizv99jLL/LDNA&#13;&#10;/4KTuv+Qos3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kqXR/0BKX/+bm5r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fDpf9gup3/L0M9/9nX&#13;&#10;2P/////////////////////////////////////////////////JzM7/WDou//OJXf/+j2P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5Nl/41PNv+GSzP//5Jl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2P&#13;&#10;Yv/5i1//VzUo/8fKy//////////////////////////////////////////////////Z2Nf/PUFK&#13;&#10;/4aWwf+Poc3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aMan/y1RRf+5tbb/////////////&#13;&#10;////////////////////////////////////3+Hi/0YxKf/zh1z//Y9j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Y5i//yNYf9RLR7/y3JP//+RZP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/kmT/eUQu/5yfoP//&#13;&#10;///////////////////////////////////////////////s7Ov/OjxC/3+QuP+Qos3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8Sl/120l/8vPTj/6Obn////////////////////////////&#13;&#10;/////////////////////7e6u/9gOCj//5Bj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2OYv/4jWH/&#13;&#10;Yzcl/75rSv//kmX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5Fk/8ZuSv9aU1D/+Pn6////////////&#13;&#10;/////////////////////////////////////3Z1df9VYHz/kqXR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5Cizv99jLL/LDNA/4KTuv+Qos3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kqXR/0BKX/+bm5r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fDpf9gup3/L0M9/9nX2P/////////////////////////////////////////////////JzM7/&#13;&#10;WDou//OJXf/+j2P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5Nl/41PNv+GSzP//5Jl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2PYv/5i1//VzUo/8fKy///////////////////////////////////////&#13;&#10;///////////Z2Nf/PUFK/4aWwf+Poc3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aMan/y1R&#13;&#10;Rf+5tbb/////////////////////////////////////////////////3+Hi/0YxKf/zh1z//Y9j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Y5i//yNYf9RLR7/y3JP//+RZP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mT/eUQu/5yfoP/////////////////////////////////////////////////s7Ov/OjxC&#13;&#10;/3+QuP+Qos3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8Sl/120l/8vPTj/6Obn////////&#13;&#10;/////////////////////////////////////////7e6u/9gOCj//5Bj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2OYv/4jWH/Yzcl/75rSv//kmX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5Fk/8ZuSv9a&#13;&#10;U1D/+Pn6/////////////////////////////////////////////////3Z1df9VYHz/kqXR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5Cizv99jLL/LDNA/4KTuv+Qos3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kqXR/0BKX/+bm5r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fDpf9gup3/L0M9/9nX2P//////////////////////////////////&#13;&#10;///////////////JzM7/WDou//OJXf/+j2P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5Nl/41PNv+G&#13;&#10;SzP//5Jl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2PYv/5i1//VzUo/8fKy///////////////////&#13;&#10;///////////////////////////////Z2Nf/PUFK/4aWwf+Poc3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aMan/y1RRf+5tbb/////////////////////////////////////////////////&#13;&#10;3+Hi/0YxKf/zh1z//Y9j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Y5i//yNYf9RLR7/y3JP//+RZP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mT/eUQu/5yfoP//////////////////////////////////////&#13;&#10;///////////s7Ov/OjxC/3+QuP+Qos3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8Sl/120&#13;&#10;l/8vPTj/6Obn/////////////////////////////////////////////////7e6u/9gOCj//5Bj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2OYv/4jWH/Yzcl/75rSv//kmX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5Fk/8ZuSv9aU1D/+Pn6////////////////////////////////////////////////&#13;&#10;/3Z1df9VYHz/kqXR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5Cizv99jLL/LDNA/4KTuv+Qos3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kqXR/0BKX/+bm5r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fDpf9gup3/L0M9/9nX2P//////////////&#13;&#10;///////////////////////////////////JzM7/WDou//OJXf/+j2P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5Nl/41PNv+GSzP//5Jl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2PYv/5i1//VzUo/8fK&#13;&#10;y//////////////////////////////////////////////////Z2Nf/PUFK/4aWwf+Poc3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aMan/y1RRf+5tbb/////////////////////////////&#13;&#10;////////////////////3+Hi/0YxKf/zh1z//Y9j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Y5i//yNYf9R&#13;&#10;LR7/y3JP//+RZP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mT/eUQu/5yfoP//////////////////&#13;&#10;///////////////////////////////s7Ov/OjxC/3+QuP+Qos3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8Sl/120l/8vPTj/6Obn////////////////////////////////////////////&#13;&#10;/////7e6u/9gOCj//5Bj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2OYv/4jWH/Yzcl/75rSv//kmX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5Fk/8ZuSv9aU1D/+Pn6////////////////////////////&#13;&#10;/////////////////////3Z1df9VYHz/kqXR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5Cizv99jLL/&#13;&#10;LDNA/4KTuv+Qos3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kqXR/0BKX/+bm5r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fDpf9gup3/L0M9&#13;&#10;/9nX2P/////////////////////////////////////////////////JzM7/WDou//OJXf/+j2P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5Nl/41PNv+GSzP//5Jl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2PYv/5i1//VzUo/8fKy//////////////////////////////////////////////////Z2Nf/&#13;&#10;PUFK/4aWwf+Poc3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aMan/y1RRf+5tbb/////////&#13;&#10;////////////////////////////////////////3+Hi/0YxKf/zh1z//Y9j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Y5i//yNYf9RLR7/y3JP//+RZP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mT/eUQu/5yf&#13;&#10;oP/////////////////////////////////////////////////s7Ov/OjxC/3+QuP+Qos3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8Sl/120l/8vPTj/6Obn////////////////////////&#13;&#10;/////////////////////////7e6u/9gOCj//5Bj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2OYv/4&#13;&#10;jWH/Yzcl/75rSv//kmX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5Fk/8ZuSv9aU1D/+Pn6////////&#13;&#10;/////////////////////////////////////////3Z1df9VYHz/kqXR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5Cizv99jLL/LDNA/4KTuv+Qos3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kqXR/0BKX/+b&#13;&#10;m5r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fDpf9gup3/L0M9/9nX2P/////////////////////////////////////////////////J&#13;&#10;zM7/WDou//OJXf/+j2P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5Nl/41PNv+GSzP//5Jl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2PYv/5i1//VzUo/8fKy///////////////////////////////////&#13;&#10;///////////////Z2Nf/PUFK/4aWwf+Poc3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aMan&#13;&#10;/y1RRf+5tbb/////////////////////////////////////////////////3+Hi/0YxKf/zh1z/&#13;&#10;/Y9j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Y5i//yNYf9RLR7/y3JP//+RZP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/kmT/eUQu/5yfoP/////////////////////////////////////////////////s7Ov/&#13;&#10;OjxC/3+QuP+Qos3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8Sl/120l/8vPTj/6Obn////&#13;&#10;/////////////////////////////////////////////7e6u/9gOCj//5Bj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2OYv/4jWH/Yzcl/75rSv//kmX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5Fk/8Zu&#13;&#10;Sv9aU1D/+Pn6/////////////////////////////////////////////////3Z1df9VYHz/kqXR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5Cizv99jLL/LDNA/4KTuv+Qos3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kqXR/0BKX/+bm5r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fDpf9gup3/L0M9/9nX2P//////////////////////////////&#13;&#10;///////////////////JzM7/WDou//OJXf/+j2P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5Nl/41P&#13;&#10;Nv+GSzP//5Jl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2PYv/5i1//VzUo/8fKy///////////////&#13;&#10;///////////////////////////////////Z2Nf/PUFK/4aWwf+Poc3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aMan/y1RRf+5tbb/////////////////////////////////////////////&#13;&#10;////3+Hi/0YxKf/zh1z//Y9j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Y5i//yNYf9RLR7/y3JP//+RZP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/kmT/eUQu/5yfoP//////////////////////////////////&#13;&#10;///////////////s7Ov/OjxC/3+QuP+Qos3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8Sl&#13;&#10;/120l/8vPTj/6Obn/////////////////////////////////////////////////7e6u/9gOCj/&#13;&#10;/5Bj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2OYv/4jWH/Yzcl/75rSv//kmX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5Fk/8ZuSv9aU1D/+Pn6////////////////////////////////////////////&#13;&#10;/////3Z1df9VYHz/kqXR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5Cizv99jLL/LDNA/4KTuv+Qos3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kqXR/0BKX/+bm5r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29vb/TU1N/7+/v///////////////////////////////////////////////////////////&#13;&#10;///////////////////////Avb7/Lk5D/2TBov9mw6X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aMan/y1RRf+5tbb/////////////////////////&#13;&#10;////////////////////////3+Hi/0YxKf/zh1z//Y9j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Y5i//yN&#13;&#10;Yf9RLR7/y3JP//+RZP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/kmT/eUQu/5yfoP//////////////&#13;&#10;///////////////////////////////////s7Ov/OjxC/3+QuP+Qos3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8Sl/120l/8vPTj/6Obn////////////////////////////////////////&#13;&#10;/////////7e6u/9gOCj//5Bj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2OYv/4jWH/Yzcl/75rSv//&#13;&#10;kmX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5Fk/8ZuSv9aU1D/+Pn6////////////////////////&#13;&#10;/////////////////////////3Z1df9VYHz/kqXR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5Cizv99&#13;&#10;jLL/LDNA/4KTuv+Qos3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kqXR/0BKX/+bm5r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29vb/TU1N/7+/v///////////////////////////////////////&#13;&#10;///////////////////////////////////////////Avb7/Lk5D/2TBov9mw6X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cz/MTdE/8jHx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paWn/kpKS////////////////////////////////////////////////&#13;&#10;/////////////////////////////////9XS0/8jOzP/ZcO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aMan/y1RRf+5tbb/////&#13;&#10;////////////////////////////////////////////3+Hi/0YxKf/zh1z//Y9j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Y5i//yNYf9RLR7/y3JP//+RZP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/kmT/eUQu&#13;&#10;/5yfoP/////////////////////////////////////////////////s7Ov/OjxC/3+QuP+Qos3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8Sl/120l/8vPTj/6Obn////////////////////&#13;&#10;/////////////////////////////7e6u/9gOCj//5Bj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2O&#13;&#10;Yv/4jWH/Yzcl/75rSv//kmX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5Fk/8ZuSv9aU1D/+Pn6////&#13;&#10;/////////////////////////////////////////////3Z1df9VYHz/kqXR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5Cizv99jLL/LDNA/4KTuv+Qos3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kqXR/0BK&#13;&#10;X/+bm5r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29vb/TU1N/7+/v///////////////////&#13;&#10;///////////////////////////////////////////////////////////////Avb7/Lk5D/2TB&#13;&#10;ov9mw6X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cz/MTdE/8jHx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paWn/kpKS////////////////////////////&#13;&#10;/////////////////////////////////////////////////////9XS0/8jOzP/ZcO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aMan/y1RRf+5tbb/////////////////////////////////////////////////3+Hi/0YxKf/z&#13;&#10;h1z//Y9j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Y5i//yNYf9RLR7/y3JP//+RZP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/kmT/eUQu/5yfoP/////////////////////////////////////////////////s&#13;&#10;7Ov/OjxC/3+QuP+Qos3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8Sl/120l/8vPTj/6Obn&#13;&#10;/////////////////////////////////////////////////7e6u/9gOCj//5Bj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2OYv/4jWH/Yzcl/75rSv//kmX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5Fk&#13;&#10;/8ZuSv9aU1D/+Pn6/////////////////////////////////////////////////3Z1df9VYHz/&#13;&#10;kqXR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5Cizv99jLL/LDNA/4KTuv+Qos3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kqXR/0BKX/+bm5r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29vb/TU1N/7+/&#13;&#10;v///////////////////////////////////////////////////////////////////////////&#13;&#10;///////Avb7/Lk5D/2TBov9mw6X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cz/MTdE&#13;&#10;/8jHx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paWn/kpKS////////&#13;&#10;/////////////////////////////////////////////////////////////////////////9XS&#13;&#10;0/8jOzP/ZcO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5Gk0P9LVW3/k5KR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kZGT/mJiY////////////////////////////&#13;&#10;/////////////////////////////////////////////////////+De3/8nOjT/Ybye/2fDpf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8Sl/120l/8vPTj/6Obn/////////////////////////////////////////////////7e6u/9g&#13;&#10;OCj//5Bj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2OYv/4jWH/Yzcl/75rSv//kmX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5Fk/8ZuSv9aU1D/+Pn6////////////////////////////////////////&#13;&#10;/////////3Z1df9VYHz/kqXR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5Cizv99jLL/LDNA/4KTuv+Q&#13;&#10;os3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kqXR/0BKX/+bm5r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29vb/TU1N/7+/v///////////////////////////////////////////////////////&#13;&#10;///////////////////////////Avb7/Lk5D/2TBov9mw6X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cz/MTdE/8jHx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paWn/kpKS////////////////////////////////////////////////////////////////&#13;&#10;/////////////////9XS0/8jOzP/ZcO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5Gk0P9LVW3/k5KR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kZGT/mJiY////////&#13;&#10;/////////////////////////////////////////////////////////////////////////+De&#13;&#10;3/8nOjT/Ybye/2fDpf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8Sl/120l/8vPTj/6Obn////////////////////////////////////&#13;&#10;/////////////7e6u/9gOCj//5Bj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2OYv/4jWH/Yzcl/75r&#13;&#10;Sv//kmX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5Fk/8ZuSv9aU1D/+Pn6////////////////////&#13;&#10;/////////////////////////////3Z1df9VYHz/kqXR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5Ci&#13;&#10;zv99jLL/LDNA/4KTuv+Qos3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kqXR/0BKX/+bm5r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fDpf9g&#13;&#10;up3/L0M9/9nX2P/////////////////////////////////////////////////JzM7/WDou//OJ&#13;&#10;Xf/+j2P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2PYv/5i1//VzUo/8fKy///////////////////////////////////////////////&#13;&#10;///Z2Nf/PUFK/4aWwf+Poc3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cz/MTdE/8jHx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paWn/kpKS////////////////////////////////////////////&#13;&#10;/////////////////////////////////////9XS0/8jOzP/ZcO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5Gk0P9LVW3/k5KR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kZGT/mJiY////////////////////////////////////////////////////////////////&#13;&#10;/////////////////+De3/8nOjT/Ybye/2fDpf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8Sl/120l/8vPTj/6Obn////////////////&#13;&#10;/////////////////////////////////7e6u/9gOCj//5Bj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2OYv/4jWH/Yzcl/75rSv//kmX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5Fk/8ZuSv9aU1D/+Pn6&#13;&#10;/////////////////////////////////////////////////3Z1df9VYHz/kqXR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5Cizv99jLL/LDNA/4KTuv+Qos3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kqXR&#13;&#10;/0BKX/+bm5r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fDpf9gup3/L0M9/9nX2P//////////////////////////////////////////&#13;&#10;///////JzM7/WDou//OJXf/+j2P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2PYv/5i1//VzUo/8fKy///////////////////////////&#13;&#10;///////////////////////Z2Nf/PUFK/4aWwf+Poc3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5Gk0P9LVW3/k5KR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kZGT/mJiY////////////////////////////////////////////&#13;&#10;/////////////////////////////////////+De3/8nOjT/Ybye/2fDpf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fDpf9gup3/L0M9/9nX2P//////////////////////&#13;&#10;///////////////////////////JzM7/WDou//OJXf/+j2P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2PYv/5i1//VzUo/8fKy///////&#13;&#10;///////////////////////////////////////////Z2Nf/PUFK/4aWwf+Poc3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aMan/y1RRf+5tbb/////////////////////////////////////&#13;&#10;////////////3+Hi/0YxKf/zh1z//Y9j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/kmT/eUQu/5yfoP//////////////////////////&#13;&#10;///////////////////////s7Ov/OjxC/3+QuP+Qos3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fDpf9gup3/L0M9/9nX2P//&#13;&#10;///////////////////////////////////////////////JzM7/WDou//OJXf/+j2P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2PYv/5&#13;&#10;i1//VzUo/8fKy//////////////////////////////////////////////////Z2Nf/PUFK/4aW&#13;&#10;wf+Poc3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aMan/y1RRf+5tbb/////////////////&#13;&#10;////////////////////////////////3+Hi/0YxKf/zh1z//Y9j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/kmT/eUQu/5yfoP//////&#13;&#10;///////////////////////////////////////////s7Ov/OjxC/3+QuP+Qos3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fD&#13;&#10;pf9gup3/L0M9/9nX2P/////////////////////////////////////////////////JzM7/WDou&#13;&#10;//OJXf/+j2P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2PYv/5i1//VzUo/8fKy///////////////////////////////////////////&#13;&#10;///////Z2Nf/PUFK/4aWwf+Poc3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aMan/y1RRf+5&#13;&#10;tbb/////////////////////////////////////////////////3+Hi/0YxKf/zh1z//Y9j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/&#13;&#10;kmT/eUQu/5yfoP/////////////////////////////////////////////////s7Ov/OjxC/3+Q&#13;&#10;uP+Qos3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fDpf9gup3/L0M9/9nX2P//////////////////////////////////////&#13;&#10;///////////JzM7/WDou//OJXf/+j2P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2PYv/5i1//VzUo/8fKy///////////////////////&#13;&#10;///////////////////////////Z2Nf/PUFK/4aWwf+Poc3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aMan/y1RRf+5tbb/////////////////////////////////////////////////3+Hi&#13;&#10;/0YxKf/zh1z//Y9j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/kmT/eUQu/5yfoP//////////////////////////////////////////&#13;&#10;///////s7Ov/OjxC/3+QuP+Qos3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fDpf9gup3/L0M9/9nX2P//////////////////&#13;&#10;///////////////////////////////JzM7/WDou//OJXf/+j2P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2PYv/5i1//VzUo/8fKy///&#13;&#10;///////////////////////////////////////////////Z2Nf/PUFK/4aWwf+Poc3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aMan/y1RRf+5tbb/////////////////////////////////&#13;&#10;////////////////3+Hi/0YxKf/zh1z//Y9j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/kmT/eUQu/5yfoP//////////////////////&#13;&#10;///////////////////////////s7Ov/OjxC/3+QuP+Qos3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8Sl/120l/8vPTj/6Obn////////////////////////////////////////////////&#13;&#10;/7e6u/9gOCj//5Bj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5Fk/8ZuSv9aU1D/+Pn6////////////////////////////////&#13;&#10;/////////////////3Z1df9VYHz/kqXR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kqXR/0BKX/+bm5r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fDpf9gup3/L0M9/9nX&#13;&#10;2P/////////////////////////////////////////////////JzM7/WDou//OJXf/+j2P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2P&#13;&#10;Yv/5i1//VzUo/8fKy//////////////////////////////////////////////////Z2Nf/PUFK&#13;&#10;/4aWwf+Poc3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aMan/y1RRf+5tbb/////////////&#13;&#10;////////////////////////////////////3+Hi/0YxKf/zh1z//Y9j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/kmT/eUQu/5yfoP//&#13;&#10;///////////////////////////////////////////////s7Ov/OjxC/3+QuP+Qos3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8Sl/120l/8vPTj/6Obn////////////////////////////&#13;&#10;/////////////////////7e6u/9gOCj//5Bj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5Fk/8ZuSv9aU1D/+Pn6////////////&#13;&#10;/////////////////////////////////////3Z1df9VYHz/kqXR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kqXR/0BKX/+bm5r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fDpf9gup3/L0M9/9nX2P/////////////////////////////////////////////////JzM7/&#13;&#10;WDou//OJXf/+j2P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2PYv/5i1//VzUo/8fKy///////////////////////////////////////&#13;&#10;///////////Z2Nf/PUFK/4aWwf+Poc3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aMan/y1R&#13;&#10;Rf+5tbb/////////////////////////////////////////////////3+Hi/0YxKf/zh1z//Y9j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mT/eUQu/5yfoP/////////////////////////////////////////////////s7Ov/OjxC&#13;&#10;/3+QuP+Qos3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8Sl/120l/8vPTj/6Obn////////&#13;&#10;/////////////////////////////////////////7e6u/9gOCj//5Bj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5Fk/8ZuSv9a&#13;&#10;U1D/+Pn6/////////////////////////////////////////////////3Z1df9VYHz/kqXR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kqXR/0BKX/+bm5r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fDpf9gup3/L0M9/9nX2P//////////////////////////////////&#13;&#10;///////////////JzM7/WDou//OJXf/+j2P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2PYv/5i1//VzUo/8fKy///////////////////&#13;&#10;///////////////////////////////Z2Nf/PUFK/4aWwf+Poc3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aMan/y1RRf+5tbb/////////////////////////////////////////////////&#13;&#10;3+Hi/0YxKf/zh1z//Y9j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mT/eUQu/5yfoP//////////////////////////////////////&#13;&#10;///////////s7Ov/OjxC/3+QuP+Qos3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8Sl/120&#13;&#10;l/8vPTj/6Obn/////////////////////////////////////////////////7e6u/9gOCj//5Bj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5Fk/8ZuSv9aU1D/+Pn6////////////////////////////////////////////////&#13;&#10;/3Z1df9VYHz/kqXR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kqXR/0BKX/+bm5r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fDpf9gup3/L0M9/9nX2P//////////////&#13;&#10;///////////////////////////////////JzM7/WDou//OJXf/+j2P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2PYv/5i1//VzUo/8fK&#13;&#10;y//////////////////////////////////////////////////Z2Nf/PUFK/4aWwf+Poc3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aMan/y1RRf+5tbb/////////////////////////////&#13;&#10;////////////////////3+Hi/0YxKf/zh1z//Y9j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mT/eUQu/5yfoP//////////////////&#13;&#10;///////////////////////////////s7Ov/OjxC/3+QuP+Qos3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8Sl/120l/8vPTj/6Obn////////////////////////////////////////////&#13;&#10;/////7e6u/9gOCj//5Bj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5Fk/8ZuSv9aU1D/+Pn6////////////////////////////&#13;&#10;/////////////////////3Z1df9VYHz/kqXR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kqXR/0BKX/+bm5r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29vb/TU1N/7+/v///////////////////////////////////////////&#13;&#10;///////////////////////////////////////Avb7/Lk5D/2TBov9mw6X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fDpf9gup3/L0M9&#13;&#10;/9nX2P/////////////////////////////////////////////////JzM7/WDou//OJXf/+j2P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2PYv/5i1//VzUo/8fKy//////////////////////////////////////////////////Z2Nf/&#13;&#10;PUFK/4aWwf+Poc3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aMan/y1RRf+5tbb/////////&#13;&#10;////////////////////////////////////////3+Hi/0YxKf/zh1z//Y9j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mT/eUQu/5yf&#13;&#10;oP/////////////////////////////////////////////////s7Ov/OjxC/3+QuP+Qos3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8Sl/120l/8vPTj/6Obn////////////////////////&#13;&#10;/////////////////////////7e6u/9gOCj//5Bj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5Fk/8ZuSv9aU1D/+Pn6////////&#13;&#10;/////////////////////////////////////////3Z1df9VYHz/kqXR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kqXR/0BKX/+b&#13;&#10;m5r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fDpf9gup3/L0M9/9nX2P/////////////////////////////////////////////////J&#13;&#10;zM7/WDou//OJXf/+j2P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2PYv/5i1//VzUo/8fKy///////////////////////////////////&#13;&#10;///////////////Z2Nf/PUFK/4aWwf+Poc3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cz/MTdE/8jHx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paWn/kpKS////////////////////////////////&#13;&#10;/////////////////////////////////////////////////9XS0/8jOzP/ZcO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aMan&#13;&#10;/y1RRf+5tbb/////////////////////////////////////////////////3+Hi/0YxKf/zh1z/&#13;&#10;/Y9j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/kmT/eUQu/5yfoP/////////////////////////////////////////////////s7Ov/&#13;&#10;OjxC/3+QuP+Qos3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8Sl/120l/8vPTj/6Obn////&#13;&#10;/////////////////////////////////////////////7e6u/9gOCj//5Bj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5Fk/8Zu&#13;&#10;Sv9aU1D/+Pn6/////////////////////////////////////////////////3Z1df9VYHz/kqXR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kqXR/0BKX/+bm5r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fDpf9gup3/L0M9/9nX2P//////////////////////////////&#13;&#10;///////////////////JzM7/WDou//OJXf/+j2P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2PYv/5i1//VzUo/8fKy///////////////&#13;&#10;///////////////////////////////////Z2Nf/PUFK/4aWwf+Poc3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aMan/y1RRf+5tbb/////////////////////////////////////////////&#13;&#10;////3+Hi/0YxKf/zh1z//Y9j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/kmT/eUQu/5yfoP//////////////////////////////////&#13;&#10;///////////////s7Ov/OjxC/3+QuP+Qos3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8Sl&#13;&#10;/120l/8vPTj/6Obn/////////////////////////////////////////////////7e6u/9gOCj/&#13;&#10;/5Bj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5Fk/8ZuSv9aU1D/+Pn6////////////////////////////////////////////&#13;&#10;/////3Z1df9VYHz/kqXR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kqXR/0BKX/+bm5r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fDpf9gup3/L0M9/9nX2P//////////&#13;&#10;///////////////////////////////////////JzM7/WDou//OJXf/+j2P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2PYv/5i1//VzUo&#13;&#10;/8fKy//////////////////////////////////////////////////Z2Nf/PUFK/4aWwf+Poc3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aMan/y1RRf+5tbb/////////////////////////&#13;&#10;////////////////////////3+Hi/0YxKf/zh1z//Y9j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/kmT/eUQu/5yfoP//////////////&#13;&#10;///////////////////////////////////s7Ov/OjxC/3+QuP+Qos3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8Sl/120l/8vPTj/6Obn////////////////////////////////////////&#13;&#10;/////////7e6u/9gOCj//5Bj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5Fk/8ZuSv9aU1D/+Pn6////////////////////////&#13;&#10;/////////////////////////3Z1df9VYHz/kqXR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kqXR/0BKX/+bm5r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fDpf9gup3/&#13;&#10;L0M9/9nX2P/////////////////////////////////////////////////JzM7/WDou//OJXf/+&#13;&#10;j2P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2PYv/5i1//VzUo/8fKy//////////////////////////////////////////////////Z&#13;&#10;2Nf/PUFK/4aWwf+Poc3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aMan/y1RRf+5tbb/////&#13;&#10;////////////////////////////////////////////3+Hi/0YxKf/zh1z//Y9j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/kmT/eUQu&#13;&#10;/5yfoP/////////////////////////////////////////////////s7Ov/OjxC/3+QuP+Qos3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8Sl/120l/8vPTj/6Obn////////////////////&#13;&#10;/////////////////////////////7e6u/9gOCj//5Bj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5Fk/8ZuSv9aU1D/+Pn6////&#13;&#10;/////////////////////////////////////////////3Z1df9VYHz/kqXR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kqXR/0BK&#13;&#10;X/+bm5r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fDpf9gup3/L0M9/9nX2P//////////////////////////////////////////////&#13;&#10;///JzM7/WDou//OJXf/+j2P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2PYv/5i1//VzUo/8fKy///////////////////////////////&#13;&#10;///////////////////Z2Nf/PUFK/4aWwf+Poc3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aMan/y1RRf+5tbb/////////////////////////////////////////////////3+Hi/0YxKf/z&#13;&#10;h1z//Y9j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/kmT/eUQu/5yfoP/////////////////////////////////////////////////s&#13;&#10;7Ov/OjxC/3+QuP+Qos3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8Sl/120l/8vPTj/6Obn&#13;&#10;/////////////////////////////////////////////////7e6u/9gOCj//5Bj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5Fk&#13;&#10;/8ZuSv9aU1D/+Pn6/////////////////////////////////////////////////3Z1df9VYHz/&#13;&#10;kqXR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kqXR/0BKX/+bm5r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fDpf9gup3/L0M9/9nX2P//////////////////////////&#13;&#10;///////////////////////JzM7/WDou//OJXf/+j2P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2PYv/5i1//VzUo/8fKy///////////&#13;&#10;///////////////////////////////////////Z2Nf/PUFK/4aWwf+Poc3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aMan/y1RRf+5tbb/////////////////////////////////////////&#13;&#10;////////3+Hi/0YxKf/zh1z//Y9j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/kmT/eUQu/5yfoP//////////////////////////////&#13;&#10;///////////////////s7Ov/OjxC/3+QuP+Qos3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8Sl/120l/8vPTj/6Obn/////////////////////////////////////////////////7e6u/9g&#13;&#10;OCj//5Bj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5Fk/8ZuSv9aU1D/+Pn6////////////////////////////////////////&#13;&#10;/////////3Z1df9VYHz/kqXR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kqXR/0BKX/+bm5r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aMan/y1RRf+5tbb/////////////////////&#13;&#10;////////////////////////////3+Hi/0YxKf/zh1z//Y9j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/kmT/eUQu/5yfoP//////////&#13;&#10;///////////////////////////////////////s7Ov/OjxC/3+QuP+Qos3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8Sl/120l/8vPTj/6Obn////////////////////////////////////&#13;&#10;/////////////7e6u/9gOCj//5Bj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5Fk/8ZuSv9aU1D/+Pn6////////////////////&#13;&#10;/////////////////////////////3Z1df9VYHz/kqXR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kqXR/0BKX/+bm5r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8Sl/120l/8vPTj/6Obn////////////////&#13;&#10;/////////////////////////////////7e6u/9gOCj//5Bj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5Fk/8ZuSv9aU1D/+Pn6&#13;&#10;/////////////////////////////////////////////////3Z1df9VYHz/kqXR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kqXR&#13;&#10;/0BKX/+bm5r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39/f/oqKi/4qKiv+Li4v/i4uL/4uLi/+NjY3/&#13;&#10;jIyM/4uLi/+Li4v/i4uL/4qKiv+hoaH/9/f3////////////////////////////////////////&#13;&#10;/////////////////////////8zMzP9ra2v/7Ozs////////////tLS0/3Z2dv/4+Pj/////////&#13;&#10;////////9vb2/4WFhf/e3t7/paWl/5WVlf/T09P/dHR0/+Dg4P/////////////////+/v7/Tk5O&#13;&#10;/7+/v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Tk5P9paWn/19fX////////////l5eX&#13;&#10;/42Njf//////////////////////urq6/5OTk//9/f3/goKC/8XFxf//////goKC/8PDw///////&#13;&#10;///////////29vb/TU1N/7+/v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q6ur/xcXF/8bGxv/Gxsb/&#13;&#10;xsbG/8bGxv/Gxsb/xsbG/8bGxv/Gxsb/xsbG/8XFxf/r6+v/////////////////////////////&#13;&#10;////////////////////////////////////+Pj4/2dnZ//IyMj////////////a2tr/Xl5e/+vr&#13;&#10;6//////////////////9/f3/gYGB/9PT0//ExMT/e3t7//n5+f+Ojo7/rq6u////////////////&#13;&#10;//////9ra2v/kpKS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Tk5P+xsbH/p6en/8zMzP/+/v7/////&#13;&#10;//////////////////////////////////////////////////////////////////z8/P+NjY3/&#13;&#10;g4OD/+Xl5f/Kysr/ZWVl/8vLy//////////////////y8vL/gYGB/9fX1///////i4uL/7Kysv/5&#13;&#10;+fn/eHh4/9HR0f/////////////////29vb/TU1N/7+/v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4SEhP+dnZ3/////&#13;&#10;//////+ysrL/cXFx//39/f/////////////////Gxsb/hYWF//////+np6f/kZGR//////+rq6v/&#13;&#10;lpaW//////////////////////9paWn/kpKS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+cnJz/bm5u/25ubv9ubm7/&#13;&#10;bm5u/3Fxcf9xcXH/bm5u/25ubv9ubm7/b29v/3t7e//u7u7/////////////////////////////&#13;&#10;////////////////////////////////////4uLi/15eXv/k5OT////////////Ly8v/ZGRk//X1&#13;&#10;9f//////////////////////j4+P/8LCwv/R0dH/dnZ2/8jIyP93d3f/0NDQ////////////////&#13;&#10;//////9kZGT/mJiY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uLi4/yYmJv8eHh7/&#13;&#10;IiIi/xUVFf9zc3P/9/f3////////////////////////////////////////////////////////&#13;&#10;///////////////s7Oz/jIyM/29vb/9zc3P/uLi4//7+/v////////////////+2trb/mZmZ//7+&#13;&#10;/v//////09PT/3h4eP99fX3/lpaW//j4+P/////////////////29vb/TU1N/7+/v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4uLi/4KCgv9bW1v/bW1t&#13;&#10;/8TExP//////////////////////////////////////////////////////////////////////&#13;&#10;/////9PT0/9cXFz/rKys/7a2tv9eXl7/xcXF//////////////////j4+P97e3v/09PT///////G&#13;&#10;xsb/dHR0/+rq6v+EhIT/ubm5//////////////////////9paWn/kpKS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8/Pz/2dnZ//Ly8v/////&#13;&#10;//////+urq7/dXV1//39/f/////////////////S0tL/gICA//z8/P+jo6P/nZ2d//////+ZmZn/&#13;&#10;qKio//////////////////////9kZGT/mJiY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1&#13;&#10;9fX/R0dH/4CAgP/p6en/8PDw/8TExP81NTX/urq6////////////////////////////////////&#13;&#10;//////////////////////////////////////////////Dw8P/29vb/////////////////////&#13;&#10;///////k5OT/8PDw/////////////////+jo6P/X19f/+vr6///////////////////////29vb/&#13;&#10;S0tL/8XFxf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j4+P/&#13;&#10;MzMz/zU1Nf9YWFj/RkZG/xoaGv+zs7P/////////////////////////////////////////////&#13;&#10;///////////////////////////////Nzc3/iIiI/4eHh//FxcX//////////////////////9DQ&#13;&#10;0P+Xl5f////////////7+/v/oaGh/3l5ef+ZmZn/+Pj4//////////////////////9paWn/k5OT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9PT0/8bGxv+2trb/0tLS&#13;&#10;//39/f//////////////////////////////////////////////////////////////////////&#13;&#10;/////5eXl/98fHz/7Ozs/+Li4v9ra2v/s7Oz//////////////////z8/P+IiIj/wsLC//////+p&#13;&#10;qan/kZGR//////+Ojo7/srKy//////////////////////9kZGT/mJiY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DAwP9OTk7/LCws/4eHh//q6ur//////6Wlpf9a&#13;&#10;Wlr/UVFR/3x8fP/d3d3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42Njf+mpqb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5iYmP+T&#13;&#10;k5P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5ubm/+RkZ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9/f3/t7e3/0hI&#13;&#10;SP8vLy//kZGR//b29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9bW&#13;&#10;1v/e3t7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9nZ2f/X19f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9ra2v/X19f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vLy/9ZWVn/KSkp/319ff/p&#13;&#10;6en//////729vf+ZmZn/q6ur/+fn5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7+/v/ampq/+Xl5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y&#13;&#10;cnL/1dXV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4CAgP/Gxsb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+wsLD/QEBA/zMzM/+YmJj/8vLy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x8fH/1BQUP8nJyf/hISE//Hx8f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+/v7/6+vr//v7+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s7Oz/+fn5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7u7v/39/f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6+vr/uLi4/05OTv83Nzf/jY2N/+np6f//&#13;&#10;////nJyc/0pKSv8+Pj7/V1dX/7q6u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kpKS/6Gho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b29v/8bGx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l5eX/aGho/+7u7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7+/v/5CQkP9UVFT/U1NT/5KSkv/29vb/+Pj4/6SkpP86Ojr/ODg4/6Kiov/1&#13;&#10;9fX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Hx8f/k5OT/9vb2//////+8vLz/RUVF/yoqKv+Ojo7/7+/v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n5&#13;&#10;+f+xsbH/SUlJ/zg4OP+Wlpb/8fHx///////5+fn//v7+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zMzM/9LS0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9/f3/u7u7/+Pj4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x8fH/uLi4//T09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39/f/X19f/yoqKv9mZmb/ZmZm/ywsLP9eXl7/+Pj4////&#13;&#10;///09PT/oKCg/zU1Nf87Ozv/zc3N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+fn5/+rq&#13;&#10;6v/5+fn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6+vr/fn5+/yEhIf8UFBT/ISEh/39/f////////////7e3t/9E&#13;&#10;RET/Ly8v/5SUlP/y8vL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Pz8/6ysrP9FRUX/PDw8/5ubm//y8vL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S0tL/NTU1/9zc3P//////////&#13;&#10;/93d3f86Ojr/0dHR//////////////////Dw8P+UlJT/v7+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Hx8f/qqqq&#13;&#10;//7+/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S0tL/dXV1/19fX/9wcHD/2NjY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a2tr/m5uc//j4+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+hoaH/JiYm/6Ojo/+/v7//paWl/yoq&#13;&#10;Kv+cnJz////////////7+/v/rKys/zg4OP9fX1///f39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vr6//9/f3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+Pj4/8TE&#13;&#10;xP+1tbX/6Ojo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x8fH/9vb2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8/Pz/sLCw/29vb/9oaGj/lZWV//Dw8P/z8/P/oKCg/z4+Pv9C&#13;&#10;QkL/o6Oj//Pz8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c3Nz/&#13;&#10;Ly8v/6Wlpf/s7Oz/7e3t/6ioqP8zMzP/3Nzc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+8vLz/R0dH/6Ojo//+/v7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9/f3/9sbGz/tLS0/9/f3/+Li4v/cHBw//Pz8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X19f/SkpK/4yMjP/4+Pj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paWn/gYGB&#13;&#10;/////////////////4eHh/9kZGT///////////////////////b29v/Jycn//Pz8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4SEhP+dnZ3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x8fH/fn5+/2xsbP9ra2v/YGBg/9zc3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+vr6//fX19//T09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+QkJD/ISEh/1BQUP9YWFj/MTEx/1BQ&#13;&#10;UP/09PT//////+/v7/+YmJj/Ozs7/0NDQ//ExMT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19fX/7e3t//7+/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+/v7/kpKS/xwcHP8gICD/ISEh/xsbG/+QkJD//v7+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+8vLz/ZWVl/15eXv+kpKT//v7+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5ubm/+VlZX////////////n5+f/Y2Nj/9XV&#13;&#10;1f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V1dX/ZGRk/2Ji&#13;&#10;Yv+Kior/+Pj4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+jo6P/ICAg/5KSkv+urq7/lpaW/yIiIv+fn5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4yMjP9BQUH/pKSk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+VlZX/jY2N//r6+v/7+/v/hISE/4aGh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+5ubn/QUFB/4CAgP/z8/P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T09P80NDT/r6+v&#13;&#10;////////////6urq/zc3N/+7u7v/////////////////6urq/4mJif+ioqL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9LS0v+zs7P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PDw/95eXn/ampq/5mZmf/z8/P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+/v7/6+vr//Z2dn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9nZ2f+qqqr/q6ur/9jY2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+Wlpb/nZ2d/9LS0v9cXFz/oaGh&#13;&#10;//7+/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5SUlP+JiYn//Pz8&#13;&#10;///////29vb/cHBw/8rKy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+wsLD/g4OD/+Pj4/9nZ2f/iYmJ//j4+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7+/v/kZGR/y4uLv8cHBz/LS0t/42Njf/7+/v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v7+/39/f/+YmJj/Xl5e/5+fn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f39/9nZ2f/09PT////////////x8fH/2tr&#13;&#10;a//5+fn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+np6f/g4OD/3h4&#13;&#10;eP96enr/8/Pz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b29v82Njb/lJSU//Pz8//29vb/0dHR/y8vL//BwcH////////////////////////////8&#13;&#10;/Pz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f9KSkr/ra2t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x8fH/29vb/+8vLz/xMTE/2ZmZv+fn5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Pz8/3x8fP9lZWX/3Nzc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+3t7f/&#13;&#10;0NDQ///////Q0ND/XV1d/6Ghof/9/f3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9HR0f+Tk5P/9vb2///////19fX/cXFx/87Ozv///////////+/v7//+/v7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Hx8f/vb29///////k5OT/ZmZm/4mJif/4+Pj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n5+f/t7e3/+fn5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8vLy/2tra//l5eX/2NjY&#13;&#10;/1hYWP+enp7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z8/P90dHT/o6Oj&#13;&#10;////////////0dHR/2xsbP/29vb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7+/v+Ghob/urq6//Ly8v9ycnL/enp6//Pz8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+jo6P/IyMj/zIyMv85OTn/IyMj/2RkZP/4+Pj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PDw/9dXV3/YWFh/6ysr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5+fn/fn5+/7e3t////////////7e3&#13;&#10;t/9ubm7/9fX1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Pz8/4SE&#13;&#10;hP9iYmL/b29v/9vb2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8vL/5CQkP+M&#13;&#10;jIz/w8PD//39/f//////////////////////0NDQ/11dXf+hoaH//Pz8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zMzM/5GRkf+MjIz/wcHB//39/f/9/f3////////////u7u7/bW1t/9jY2P//////tLS0/3V1&#13;&#10;df/u7u7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2NjY/5aWlv+JiYn/tbW1//n5+f//////////////////////4+Pj/2Zm&#13;&#10;Zv+Kior/9vb2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9/f3/6+vr//Pz8//+/v7/&#13;&#10;/Pz8/9TU1P/5+fn//////9bW1v9YWFj/n5+f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7+/v/s7Oz/&#13;&#10;8vLy///////W1tb/1tbW////////////ysrK/3BwcP/7+/v//////9bW1v/Pz8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/v7//u7u7//f39///////c3Nz/7e3t///////t7e3/cnJy/3x8fP/09PT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0NDQ/5WVlf+Ojo7/tra2&#13;&#10;//b29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6CgoP+UlJT/zMzM&#13;&#10;/11dXf+rq6v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29vb/cXFx&#13;&#10;/7e3t////////////9fX1/9ra2v/7Ozs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7e3t/3Nzc//Ly8v/lZWV/2pqav/c3Nz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39&#13;&#10;/f+ioqL/X19f/4qKiv9+fn7/oKCg//7+/v///////////////////////////9DQ0P9cXFz/sbGx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39/v+jo6P/X19f/4qKiv9+fn7/n5+f//39/f/////////////////m5ub/bW1t&#13;&#10;/+bm5v+7u7v/XFxc/8HBwf/+/v7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4uLj/XV1d/4SEhP+FhYX/jY2N//j4+P//////////&#13;&#10;/////////////////+Pj4/9lZWX/lJSU//39/f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9TU1P9z&#13;&#10;c3P/XFxc/1tbW//Dw8P////////////////////////////W1tb/WFhY/5+fn//6+vr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1tbW/3d3d/9cXFz/W1tb/729vf//////////////////////vr6+/3l5ef//////19fX/1tb&#13;&#10;W/+tra3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o6Oj/iIiI/11dXf9YWFj/np6e////////////////////////////7u7u/3Fx&#13;&#10;cf97e3v/7u7u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7Kysv/ExMT//////8bGxv9dXV3/rKys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qKio/6enp////////////9bW1v9ubm7/7u7u///////7+/v/8/Pz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7e3t/52dnf/x8fH/+Pj4/5GRkf9ra2v/3d3d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729vf9nZ2f/29vb/////////////v7+////////////////////////////&#13;&#10;///////////X19f/3Nzc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DAwP9mZmb/2tra/////////////v7+////////////&#13;&#10;///////////k5OT/bGxs/5qamv9fX1//xs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9bW1v9gYGD/ysrK////////////&#13;&#10;/v7+///////////////////////////////////////i4uL/0NDQ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0tLS/1tbW/+mpqb/19fX/76+vv/o6Oj/////////////////////////////////1tbW&#13;&#10;/2tra//i4uL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V1db/XV1d/6Ghof/W1tb/v7+//+Tk5P//////////////////////tbW1&#13;&#10;/4WFhf/Z2dn/XFxc/6mpqf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vr6/9tbW3/iYmJ/9PT0//Hx8f/1dXV////////////////&#13;&#10;/////////////////+7u7v94eHj/vb29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W&#13;&#10;1tb/oaGh/5ubm//Jycn//v7+//39/f/8/Pz////////////Hx8f/XV1d/6qqqv/9/f3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n5+f/ExMT/mpqa/6Ojo//d3d3/+vr6//n5+f///////////8zMzP9ycnL/9vb2//z8&#13;&#10;/P+bm5v/mpqa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T09P+8vLz/mZmZ/6mpqf/m5ub///////r6+v/+/v7///////f3&#13;&#10;9/+RkZH/a2tr/9vb2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+fn5/3l5ef+0tLT////////////////////////////3&#13;&#10;9/f/z8/P//X19f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+fn5/3l5ef+ysrL/////////////&#13;&#10;///////////////39/f/z8/P//b29v/z8/P/ZWVl/1JSUv/Gxsb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4yMjP+X&#13;&#10;l5f////////////////////////////7+/v/0NDQ/+3t7f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4+Pj/cHBw/62trf//////////////////////////////////////&#13;&#10;//////////////////////X19f/+/v7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n5+f92dnb/qKio////////////////////////////&#13;&#10;////////////////vLy8/15eXv9fX1//p6en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v7+/5WVlf+EhIT//v7+////////////&#13;&#10;///////////////////////////////////////////5+fn/+/v7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v7+/7Gxsf9kZGT/goKC/3l5ef+ZmZn//v7+////////////////////////////x8fH&#13;&#10;/11dXf+4uLj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9fX1/5CQkP9paWn/hoaG/3Nzc/++vr7/////////////////////&#13;&#10;/8DAwP96enr/9/f3/5+fn/9paWn/1tbW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6+vr/4KCgv9ubm7/hoaG/3V1df/Pz8//////&#13;&#10;///////////////////////29vb/kJCQ/25ubv/n5+f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7e3t/2ZmZv/T09P/////////&#13;&#10;///////////////////i4uL/Xl5e/8jI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7u7u/2Zm&#13;&#10;Zv/Q0ND////////////////////////////k5OT/X19f/8bGxv//////rKys/8PDw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+/v7/25ubv+5ubn////////////////////////////09PT/Z2dn/66ur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W1tb/YWFh//Pz8///////////////////&#13;&#10;/////////8fHx/+ZmZn//v7+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9ra2v9iYmL/7u7u////////&#13;&#10;////////////////////y8vL/5iYmP/9/f3/3d3d/1FRUf+oqKj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8/Pz/2dnZ//O&#13;&#10;zs7////////////////////////////k5OT/jo6O/+3t7f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8vL/2RkZP/Ly8v//f39//r6+v/4+Pj/////////////////&#13;&#10;/////////////////////8zMzP/Q0N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o6Oj/3R0dP/k5OT//v7+//f39//7+/v/&#13;&#10;/////////////////////7y8vP91dXX/mpqa/2lpaf/a2tr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7+/v/kJCQ/4SEhP/s7Oz/&#13;&#10;/v7+//f39//9/f3/////////////////////////////////9PT0/7u7u//v7+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9fX1&#13;&#10;/2pqav+wsLD////////////////////////////7+/v/dnZ2/6Skp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9vb2/2tra/+urq7////////////////////////////8/Pz/eHh4/6Kio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v7+/3x8fP+SkpL/////////////////////////////////&#13;&#10;j4+P/4qKi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Ozs7/Xl5e//T0&#13;&#10;9P///////////////////////////8bGxv9VVVX/6urq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9HR&#13;&#10;0f9fX1//7u7u////////////////////////////zMzM/1ZWVv/m5ub//f39/9jY2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7u7u/2BgYP/Q0ND////////////////////////////o6Oj/W1tb/8PDw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8/Pz/gYGB/6Wlpf//////////////////&#13;&#10;//////////r6+v/W1tb/9vb2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o6Oj/ampq/9HR0f//&#13;&#10;//////////////////////////Dw8P/Y2Nj//////9DQ0P9PT0//ampq/9ra2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W&#13;&#10;1tb/bGxs/+Pj4////////////////////////////+np6f/d3d3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56env9hYWH/6Ojo///////////////////////6+vr/cnJy/7Ozs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6CgoP9hYWH/5+fn///////////////////////7&#13;&#10;+/v/c3Nz/7Cws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7q6uv9UVFT/1tbW////////&#13;&#10;////////////////////h4eH/5eXl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p6en/V1dX/729vf///////////////////////////+bm5v9aWlr/4OD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zs7P9bW1v/uLi4////////////////////////////6+vr/11dXf/b29v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+/v7/3R0dP+QkJD////////////////////////////8/Pz/&#13;&#10;cHBw/7Ozs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x8fH/Z2dn/8vL&#13;&#10;y////////////////////////////+jo6P9kZGT/yMjI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Q0ND/ZmZm/+/v7////////////////////////////8LCwv9nZ2f/7e3t//Ly8v+RkZH/1tbW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+3t7f/dXV1//j4+P///////////////////////////6ysrP92dnb/9fX1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e3t7/np6e/5GRkf+7u7v/9fX1//Hx8f9ubm7/b29v/+Li4v//////////////&#13;&#10;//+1tbX/Z2dn/+fn5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e3t7/np6e/5CQkP+6urr/9PT0//Ly8v9vb2//bm5u/+Hh&#13;&#10;4f////////////////+2trb/ZmZm/+bm5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q6ur/paWl/46Ojv+wsLD/7e3t//39&#13;&#10;/f+Dg4P/XV1d/9TU1P/////////////////Nzc3/Xl5e/9XV1f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s7Oz/7e3t////////////mpqa/1ZWVv/e3t7//////////////////////729vf9k&#13;&#10;ZGT/9vb2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3t7f/s7Oz///////////+hoaH/VVVV/9ra2v//////////////////&#13;&#10;////w8PD/2RkZP/x8f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8fHx/+rq6v/8/Pz//////8PDw/9OTk7/vb29////////&#13;&#10;///////////////j4+P/X19f/9fX1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39/f/bGxs/62trf////////////////////////////z8/P92dnb/o6Oj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a2tr/Xl5e/9jY2P///////////////////////////+Pj4/9hYWH/&#13;&#10;0NDQ///////7+/v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Dw8P/ZGRk/+jo6P//////////////////////&#13;&#10;/////8/Pz/9jY2P/4eHh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729vf9eXl7/d3d4/4KCgv9cXFz/b29v/97e3v/p6en/dnZ2&#13;&#10;/1tbW/+dnZ3/u7u7/42Njf9gYGD/yMjI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76+vv9eXl7/d3d3/4KCgv9cXFz/bm5u&#13;&#10;/93d3f/q6ur/d3d3/1paWv+dnZ3/u7u7/4+Pj/9fX1//x8fH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9DQ0P9jY2P/cXFx&#13;&#10;/4WFhf9iYmL/YGBg/8zMzP/19fX/iIiI/1RUVP+Tk5P/vLy8/5qamv9cXFz/srKy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5+fn/4KCgv9aWlr/WVlZ/35+fv/b29v/+fn5/39/f/9XV1f/wsLC//j4&#13;&#10;+P/6+vr/ysrK/1xcXP+6urr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q6ur/hYWF/1paWv9ZWVn/fHx8/9nZ2f/6+vr/goKC/1ZW&#13;&#10;Vv++vr7/+Pj4//v7+//Nzc3/X19f/7W1tf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b29v+cnJz/XV1d/1hYWP9ubm7/wsLC////&#13;&#10;//+kpKT/Tk5O/6ampv/w8PD//Pz8/9/f3/9ycnL/kpKS//39/f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oKCg/2FhYf/n5+f///////////////////////7+/v90&#13;&#10;dHT/ra2t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39/f/d3d3/4WFhf/5+fn/////////////&#13;&#10;/////////+Li4v9jY2P/2NjY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s7Oz/aGho/5qamv/9&#13;&#10;/f3//////////////////////87Ozv9oaGj/6Ojo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tbW1/1tbW/++vr7//v7////////o6Oj/&#13;&#10;fn5+/15eXv/g4OD/+Pj4/7W1tf93d3f/ampq/4qKiv/b29v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uLi4/1tbW/+9vb3/&#13;&#10;/v7+///////p6en/gICA/11dXf/f39//+fn5/7a2tv94eHj/ampq/4iIiP/b29v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zMzM/1tbW/+np6f/+/v7///////x8fH/lZWV/1JSUv/MzMz//////8LCwv99fX3/ampq/39/f//P&#13;&#10;z8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g4OD/YWFh/4eHh//R0dH/zMzM/4CAgP9RUVH/xcXF&#13;&#10;//v7+/+dnZ3/V1dX/2NjY/9mZmb/XFxc/7W1tf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Li4v9lZWX/hISE/9DQ0P/MzMz/hISE&#13;&#10;/1FRUf/AwMD/+/v7/6Kiov9XV1f/YmJi/2ZmZv9cXFz/sbGx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8vLy/35+fv9tbW3/x8fH&#13;&#10;/9LS0v+ampr/T09P/6Kiov//////u7u7/2BgYP9dXV3/aWlp/1paWv+Wlpb/9/f3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9ra2v+YmJj/ioqK/6+vr//u7u7/9/f3/3h4eP9oaGj/2dnZ////&#13;&#10;/////////////7Ozs/9mZmb/6Ofo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f39/8XFxf+PkI//kZGR/8HBwf/7+/v/3Nzc/19f&#13;&#10;X/+Hh4f/7e3t////////////9/f3/4yMjP+EhIT/+vr6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+fn5/7y8vP+NjY3/lZWV/8rK&#13;&#10;yv/+/v7/ycnJ/1lZWf+YmJj/8/Pz////////////7+/v/3x8fP+ZmZn//f39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z8/P+0tLT/YmJi/8bGxv//&#13;&#10;////////////////////9PT0/3h4eP94eHj/+Pj4///////+/v7/+/v7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z8/P+2&#13;&#10;trb/YWFh/8bGxv//////////////////////9fX1/3p6ev94eHj/+Pj4///////+/v7/+/v7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Jycn/YGBg/7Gxsf///////////////////////f39/5CQkP9iYmL/7+/v////&#13;&#10;////////+vr6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97e3v9hYWH/nJyc//7+/v//////&#13;&#10;//////7+/v+enp7/T09P/9jY2P//////5ubm/729vf+8vLz/6Ojo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4eHh/2ZmZv+Wlpb/&#13;&#10;/f39/////////////v7+/6Kiov9PT0//1NTU///////n5+f/vr6+/7y8vP/m5ub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y8vL/&#13;&#10;fX19/3l5ef/x8fH/////////////////w8PD/09PT/+xsbH///////Hx8f/FxcX/uLi4/9vb2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vb29/2BgYP9+fn7/jIyM/2VlZf9oaGj/1NTU&#13;&#10;//Dw8P+BgYH/Wlpa/5WVlf+vr6//iYmJ/2RkZP/Kysr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5+fn/mpqa/2FhYf+JiYn/hISE&#13;&#10;/1xcXP+CgoL/7e3t/9XV1f9paWn/aGho/6Kiov+rq6v/eHh4/3Z2dv/m5ub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x8fH/ioqK&#13;&#10;/2VlZf+MjIz/f39//1paWv+RkZH/9PT0/8bGxv9iYmL/cXFx/6enp/+np6f/cHBw/4SEhP/w8P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X1&#13;&#10;9f90dHT/aGho//Dw8P///////////////////////////9vb2/9bW1v/zc3N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b29v92dnb/Z2dn/+/v7////////////////////////////93d3f9bW1v/y8vL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7+/v+MjIz/VVVV/+Hh4f//////////////////////////&#13;&#10;/+/v7/9hYWH/s7Oz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6enp/1xcXP+K&#13;&#10;ior////////////////////////////+/v7/gICA/3h4eP/9/f3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s&#13;&#10;7Oz/YWFh/4WFhf////////////////////////////7+/v+Ghob/dXV1//v7+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r6+v+CgoL/ZWVl//X19f///////////////////////////6qqqv9cXFz/6urq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+4uLj/XV1d/729vf/9/f3/&#13;&#10;/////+zs7P+Li4v/Wlpa/9jY2P/7+/v/vLy8/4GBgf90dHT/kZGR/9zc3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n5+f+Tk5P/&#13;&#10;a2tr/9nZ2f///////////9nZ2f9sbGz/dXV1//Ly8v/t7e3/qamp/3l5ef93d3f/oqKi/+7u7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Hx8f+CgoL/eHh4/+Li4v///////f39/8zMzP9hYWH/h4eH//r6+v/l5eX/n5+f/3d3d/96&#13;&#10;enr/ra2t//T09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l5eX/bGxs/3Z2dv/v7+////////////////////////v7+/9xcXH/&#13;&#10;rq6u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m5ub/bW1t/3V1df/u7u7/////////////////&#13;&#10;//////v7+/9zc3P/q6ur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y8vL/f39//2NjY//g4OD/&#13;&#10;//////////////////////////+IiIj/kpKS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9vb2/4uLi/9cXFz/2tra////////////////////////////1NTU/1dXV//n5+f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39/f/j4+P/1xcXP/V1dX////////////////////////////Z2dn/WFhY&#13;&#10;/+Li4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39/f+vr6//VVVV/7i4uP//////////////////////////&#13;&#10;//Ly8v9jY2P/vb29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v7+/7a2tv9g&#13;&#10;YGD/xMTE///////////////////////4+Pj/goKC/29vb//39/f///////7+/v/5+fn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9fX1/5OTk/9vb2//4uLi///////////////////////i4uL/YmJi/5mZmf////////////z8&#13;&#10;/P/7+/v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7u7u/4ODg/9+fn7/7Ozs///////////////////////S0tL/W1tb/7Cw&#13;&#10;sP////////////v7+//8/Pz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6Ojo/2xsbP91dXX/7e3t////////&#13;&#10;/////////+3t7f9lZWX/w8PD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6enp/21tbf90&#13;&#10;dHT/7Ozs/////////////////+/v7/9mZmb/wcHB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9fX1/39/f/9gYGD/4ODg//////////////////z8/P9zc3P/qKio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r6+v+NjY3/V1dX/9jY2P//////////////////////&#13;&#10;4+Pj/1hYWP/h4e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+/v7/5KSkv9VVVX/1NTU////////////&#13;&#10;///////////m5ub/W1tb/93d3f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s7Oz/09PT/+1tbX/&#13;&#10;//////////////////////r6+v9sbGz/tra2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+vr6/4KCgv9eXl7/5ubm////////////////////////////4+Pj/1tbW//FxcX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5ubm/2BgYP+CgoL/+fn5////////////////////////////u7u7&#13;&#10;/2FhYf/p6e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1tbW/1ZWVv+YmJj//v7+////////////////&#13;&#10;////////////pKSk/3BwcP/09PT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y8vL/+fn5/+fn&#13;&#10;5/9ra2v/dnZ2/+zs7P///////Pz8/4+Pj/93d3f/9PT0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y8vL/+fn5/+jo6P9sbGz/dHR0/+zs7P///////Pz8/5CQkP92dnb/9PT0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x8fH/+fn5//X19f9/f3//YmJi/9/f3////////////6ioqP9lZWX/6enp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jIyM/1ZWVv/Y&#13;&#10;2Nj/////////////////nZ2d/3Fxcf/6+vr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+S&#13;&#10;kpL/VlZW/9TU1P////////////////+ioqL/b29v//f39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7Ozs/9PT0//tLS0/////////////////8bGxv9eXl7/4+Pj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3t7f95eXn/ampq/+Xl5f//////////////////////&#13;&#10;/////3V1df+mpqb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9PT0/9hYWH/jY2N//f39///////&#13;&#10;////////////////5eXl/2BgYP/U1NT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PDw/9bW1v/&#13;&#10;oKCg//z8/P//////////////////////0NDQ/2RkZP/l5eX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9/f3&#13;&#10;/52dnf9mZmb/dHR0/+jo6P/n5+f/a2tr/3Z2dv/n5+f/mZmZ/2dnZ//h4e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9/f3/5+fn/9mZmb/c3Nz/+bm5v/p6en/bGxs/3V1df/n5+f/m5ub/2ZmZv/f39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9vb2/5ubm/9lZWX/dHR0/+rq6v/29vb/fn5+/2JiYv/g4OD/&#13;&#10;tLS0/1xcXP/Pz8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09PT/6Gh&#13;&#10;of/Dw8P/+vr6/42Njf9XV1f/19fX//////+1tbX/V1dX/9bW1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X19f/oqKi/8HBwf/5+fn/kZGR/1VVVf/T09P//////7m5uf9ZWVn/0tLS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9jY2P+kpKT/vr6+//v7+/+zs7P/T09P/7W1tf//////19fX/1xcXP+xsb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v7+//eHh4/2tra//k&#13;&#10;5OT/////////////////8PDw/2RkZP/AwM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V&#13;&#10;1dX/X19f/46Ojv/39/f/////////////////zMzM/2NjY//m5ub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Dw8P/WVlZ/5+fn//8/Pz/////////////////tbW1/25ubv/y8vL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+/v7/oKCg/4KCgv/T09P/zs7O//f39///////6enp/25ubv9WVlb/ampq/97e3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+/v7/oaGh/39/f//T09P/zc3N//b29v//////6urq/29vb/9W&#13;&#10;Vlb/aWlp/9zc3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+/v7/mpqa/4KCgv/V1dX/zc3N//j4+P//&#13;&#10;////9vb2/4CAgP9UVFT/Xl5e/8zMz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+3t7f/ZmZm/4CAgP+NjY3//Pz8//7+/v+NjY3/XFxc/5+fn/9ZWVn/ycnJ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729vf9mZmb/gICA/4yMjP/5+fn//////5GRkf9bW1v/n5+f/1tbW//ExMT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wcHB/2dnZ/+AgID/ioqK//X19f//////tLS0/1JSUv+dnZ3/&#13;&#10;ZGRk/6Wlpf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zs&#13;&#10;7P/y8vL/7e3t/3Z2dv9sbGz/5eXl///////7+/v/kJCQ/3Z2dv/19fX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Pz8/+rq6v/4+Pj/0tLS/15eXv+Ojo7/9/f3///////q6ur/cHBw/5ycn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9PT0/+vr6//8/Pz/wsLC/1paWv+hoaH//Pz8///////b29v/Z2dn&#13;&#10;/7Kys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r6+v/bm5u/+Dg4P/////////////////FxcX/ycnJ/+fn&#13;&#10;5/+Kior/3d3d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t7e3/b29v/9zc3P//////////////&#13;&#10;///FxcX/yMjI/+jo6P+Li4v/29vb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r6+v/ampq/+Pj&#13;&#10;4//////////////////Dw8P/ysrK//X19f+Ojo7/ycnJ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np6f9nZ2f/3d3d/////////////////+rq6v/09PT/kJCQ/05OTv/M&#13;&#10;zMz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7Ozs/2tra//X19f/////////////////6+vr//T09P+U&#13;&#10;lJT/Tk5O/8fHx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t7e3/bm5u/9LS0v/////////////////r&#13;&#10;6+v/+Pj4/7W1tf9MTEz/p6en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39/f/m5ub/2lpaf9wcHD/4uLi//Hx8f94eHj/a2tr/93d3f+ZmZn/aWlp/+Li4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l5eX/hYWF/2ZmZv+JiYn/+vr6/9XV1f9fX1//j4+P/9/f3/92dnb/&#13;&#10;h4eH//b29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ExMT/c3Nz/2VlZf+ysrL//////8XFxf9ZWVn/&#13;&#10;oqKi/9jY2P9ra2v/mpqa//r6+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p6en/Z2dn/9XV1f//////////&#13;&#10;//////+pqan/fHx8//7+/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r6+v/Z2dn&#13;&#10;/9LS0v////////////////+rq6v/enp6//7+/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p6en/Y2Nj/9nZ2f////////////////+oqKj/fHx8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7Ozv9qamr//v7+/////////////Pz8/319&#13;&#10;ff+4uLj/+vr6/+Dg4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1NTU/2lqaf/5+fn/////////&#13;&#10;///9/f3/goKC/7Gxsf/7+/v/3t7e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X19f/aWlp//Pz&#13;&#10;8/////////////7+/v+JiYn/qamp///////e3t7//v7+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+kpKT/goKC/9fX1//S0tL/9vb2///////w8PD/enp6/1RUVP9t&#13;&#10;bW3/3t7e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X19f+CgoL/n5+f/9nZ2f/Y2Nj//v7+///////U&#13;&#10;1NT/YmJi/1dXV/+JiYn/8/Pz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9bW1v9ycnL/wcHB/9XV1f/m&#13;&#10;5ub////////////ExMT/XFxc/1hYWP+ampr/+fn5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9/f3/&#13;&#10;kJCQ/3V1df/x8fH///////////+6urr/f39///z8/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9/f3/kZGR/3Fxcf/w8PD///////////+8vLz/fn5+//v7+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9/f3/ioqK/3V1df/09PT///////////+6urr/gICA//39/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np6f9bW1v/yMjI&#13;&#10;/////////////////5mZmf+UlJT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6+vr&#13;&#10;/19fX//BwcH/////////////////n5+f/46Oj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t7e3/Y2Nj/729vf////////////////+np6f/iYmJ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Ly8v9ubm7/2NjY/////////////////8bG&#13;&#10;xv+9vb3/7u7u/5OTk//b29v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9DQ0P9ycnL/9/f3////&#13;&#10;/////////Pz8/66urv/Z2dn/1NTU/5eXl//z8/P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5yc&#13;&#10;nP+ampr/////////////////6enp/6enp//09PT/w8PD/6Kiov/5+fn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7+/v/3Jycv9tbW3/xMTE/8DAwP9ra2v/w8PD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7+/v/3Z2dv9ra2v/w8PD/8HBwf9sbGz/wcHB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7e3t/3BwcP9vb2//xsbG/7+/&#13;&#10;v/9paWn/yMjI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+pqan/VlZW/8vLy//+/v7/7+/v/3BwcP/AwM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7CwsP9VVVX/x8fH//7+/v/w8PD/dHR0/7q6u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tbW1/1ZWVv/CwsL//f39//Ly8v96enr/s7Oz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Ly8v9paWn/yMjI&#13;&#10;/////////////////7e3t/9ycnL//Pz8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9HR0f9nZ2f/6+vr/////////////f39/4qKiv+ampr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5ubm/+Kior/////////////////6Ojo/2xsbP/R0d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/v7/+YmJj/aWlp/3R0dP/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Hx8f+ampr/aWlp&#13;&#10;/3R0dP/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/v7/+VlZX/aWlp/3V1df/Dw8P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+/v7/o6Oj/1dXV/9zc3P/ampq/5qamv/7+/v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7+/v+pqan/WFhY/3Jycv9ra2v/l5eX//r6&#13;&#10;+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v7+/6ysrP9ZWVn/cnJy/2xs&#13;&#10;bP+UlJT/+fn5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+enp7/a2tr/+jo6P///////////7+/v/94eHj/+/v7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T09P93d3f/jIyM//n5+f///////////5OTk/+fn5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9TU1P9gYGD/u7u7////////////7+/v/3R0dP/U&#13;&#10;1NT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+vr6//7+/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+vr6//7+/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+vr6//7+/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Dg4P+9vb3/1tbW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4eHh&#13;&#10;/729vf/U1NT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j4+P/vr6+/9PT0//+/v7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y8vL/fn5+/2hoaP+7u7v/vb29/3BwcP++vr7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b29v/Z2dn/4CAgP/Gxsb/qqqq/3Jy&#13;&#10;cv/g4O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7+/v+ysrL/XFxc/56e&#13;&#10;nv/IyMj/i4uL/4yMjP/39/f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93d3f+ampr/nZ2d/+Tk5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h4eH/5OTk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8/Pz/6SkpP9zc3P/fHx8&#13;&#10;/8HBwf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4uLi&#13;&#10;/4+Pj/9ycnL/iIiI/9nZ2f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xsbG/35+fv90dHT/n5+f//Dw8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x8fH/2Vl&#13;&#10;Zf+Ojo7/dXV1/2JiYv/k5OT/////////////////////////////////////////////////////&#13;&#10;/9TU1P/09PT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7+/v/4aGhv9gYGD/WFhY/5mZmf/7&#13;&#10;+/v///////////////////////////////////////////////////////v7+//+/v7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39/f/+vr6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29vb//f39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z8/P/39/f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w8PD/bW1t/8XFxf//////+vr6/3Nzc/+fn5//////////////////////////////////&#13;&#10;////////////////tra2/35+fv/w8P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7+/v/iIiI/5CQ&#13;&#10;kP/q6ur/z8/P/1lZWf/AwMD/////////////////////////////////////////////////2dnZ&#13;&#10;/4+Pj//19fX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y8vL/ra2t/4yMjP+2&#13;&#10;trb/+Pj4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W1tb/ZmZm/+/v7////////////6Wlpf+FhYX/////////////&#13;&#10;//////////////////////////////+1tbX/e3t7/+rq6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e3t7/ZmZm/+7u7v///////////5CQkP+RkZH/////////////////////////////////&#13;&#10;///////////b29v/dHR0/8vLy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Hx&#13;&#10;8f+Hh4f/f39//5eXl/9gYGD/oKCg//39/f//////////////////////////////////////////&#13;&#10;///////l5eX/2tra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t7e3/ZGRk/8XFxf///////////6ys&#13;&#10;rP+FhYX//////////////////////////////////////7i4uP97e3v/6urq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g4OD/XV1d/9bW1v///////////6Wlpf+JiYn/////////////&#13;&#10;/////////////////////////9ra2v90dHT/zs7O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6urq/+EhIT/9vb2///////BwcH/ZmZm/+fn5///////////////////////&#13;&#10;/////////////////////+Tk5P+AgID/w8PD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y8vL/2dnZ/+Tk5P/6+vr/29vb&#13;&#10;//Dw8P///////////6Ojo/+NjY3///////////+zs7P/z8/P////////////tbW1/3p6ev/s7Oz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pKSk/9fX1////////////6Gh&#13;&#10;of+QkJD////////////l5eX/8PDw////////////2tra/3R0dP/Ozs7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4eHh/+jo6P////////////r6+v/bGxs/9PT0///&#13;&#10;////////////////////////////////////4+Pj/4CAgP+9vb3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7i4uP9jY2P/&#13;&#10;W1tb/1VVVf/AwMD//////////////////////5iYmP+ZmZn//////6urq/9aWlr/0NDQ//////+6&#13;&#10;urr/e3t7/+rq6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zs7P+ZmZn/cnJy/319ff/Q0ND/////&#13;&#10;/////////////////5eXl/+ampr//////9XV1f9gYGD/xsbG///////V1dX/dXV1/87Oz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6mpqf+AgID/+Pj4////&#13;&#10;///u7u7/cXFx/9PT0//////////////////////////////////j4+P/gYGB/7y8v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vLy8/15eXv+/v7//6enp/9PT0//w8PD//////////////////////4+Pj/+jo6P/r6+v/1tb&#13;&#10;W//R0dH////////////R0dH/6enp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5eXl/2pqav99fX3/&#13;&#10;rKys/5GRkf/U1NT//////////////////////4yMjP+qqqr/2tra/11dXf+mpqb//Pz8//7+/v+n&#13;&#10;p6f/zMzM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+fn5/9nZ2f/Q0ND/6Ojo&#13;&#10;/+/v7//f39///v7+///////p6en/cHBw/9vb2///////2tra/6enp//29vb//////+Li4v+BgYH/&#13;&#10;vLy8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v7+//aGho/8XFxf/////////////////////////////////8/Pz/////&#13;&#10;/5qamv9aWlr/YGBg/9DQ0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8&#13;&#10;/Pz/g4OD/5KSkv///////////////////////////////////////////46Ojv98fHz/ZGRk/6en&#13;&#10;p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j4+P/&#13;&#10;gYGB/2NjY/9eXl7/gICA//b29v/////////////////f39//cHBw/+np6f/f39//a2tr/5eXl//6&#13;&#10;+vr/6+vr/4SEhP+7u7v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Gxsb/aGho//f39///////////////////////&#13;&#10;/////729vf+Li4v//v7+/8LCwv9aWlr/09PT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a2tr/ZWVl/+vr6////////////////////////////9nZ2f++vr7/////&#13;&#10;/6ioqP9CQkL/qamp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3t7f93d3f/kZGR/+Pj4//k5OT/3t7e//7+/v/////////////////Z2dn/c3Nz/8fH&#13;&#10;x/9tbW3/mZmZ//n5+f//////7+/v/9bW1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CwsL/ZGRk//Pz8///&#13;&#10;/////////////////////////8rKyv9ZWVn/5ubm//n5+f/m5ub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IyMj/ZmZm//b29v//////////////////////&#13;&#10;/////7W1tf9eXl7/8vLy/+bm5v+6urr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6ioqP9+fn7/+Pj4////////////////////////////9/f3&#13;&#10;//z8/P/i4uL/YmJi/1xcXP+bm5v/+vr6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k5OT/WFhY/7+/v////////////////////////////+Tk5P9eXl7/3d3d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d3d3/WVlZ/9TU1P//&#13;&#10;/////////////////////////+Hh4f9eXl7/3t7e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+vr6/3p6ev+ysrL/////////////////&#13;&#10;///////////x8fH/hoaG/8nJyf/5+fn/fHx8/5aWlv/6+vr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r6+v/i4uL/5+fn//7+/v//////m5ub/1hYWP/Y2Nj//////////////////////7Ozs/9ra2v/&#13;&#10;9fX1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9/f3/gICA/29vb//z8/P//////////////////////8zMzP9jY2P/7+/v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+fn5/3d3d/+p&#13;&#10;qan////////////////////////////6+vr/fn5+/5WVlf//////6+vr//j4+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1NTU/3BwcP9XV1f/VlZW/3d3d//W1tb/+vr6/4GBgf9VVVX/uLi4//Hx8f/z&#13;&#10;8/P/u7u7/1xcXP/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+Pj4&#13;&#10;/6qqqv9zc3P/dXV1/6urq//19fX/5ubm/2BgYP93d3f/5OTk////////////5+fn/21tbf+hoa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52dnf9tbW3/8fHx////////////////////////////kpKS/46Oj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MzMz/Wlpa/5ycnP/e3t7/09PT/4ODg/9SUlL/xMTE//r6&#13;&#10;+v+kpKT/Wlpa/15eXv9gYGD/YmJi/7+/v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y8vL/fHx8/2dnZ/+lpaX/nZ2d/15eXv9sbGz/5eXl/+Tk5P9zc3P/WFhY/4eHh/+L&#13;&#10;i4v/X19f/5GRkf/5+f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4+Pj/9TU1P/o6Oj//////+bm5v9jY2P/jY2N//X19f/////////////////t7e3/&#13;&#10;bW1t/7m5uf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7Ozv9fX1//s7Oz////////////////&#13;&#10;//7+/v+cnJz/UlJS/9vb2///////6+vr/8fHx//Hx8f/7+/v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Ly8v95eXn/fHx8//Dw8P///////////+zs7P93d3f/ZWVl/+7u&#13;&#10;7v/6+vr/wcHB/46Ojv+Ojo7/x8fH//7+/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Pz8/+Xl5f/YWFh/19fX/9hYWH/m5ub//Pz8//Q0ND/Xl5e/3x8fP/S&#13;&#10;0tL/7e3t/9bW1v98fHz/hoaG//X19f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3Nzc/1VVVf+dnZ3/&#13;&#10;///////////////////////////8/Pz/fn5+/4CAgP/8/Pz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7u7u/3d3d/99fX3/9vb2////////////////&#13;&#10;///////x8fH/aGho/5CQk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8PDw/4CAgP91dXX/0NDQ/+bm5v+9vb3/ZWVl/3l5&#13;&#10;ef/u7u7/3t7e/4SEhP9eXl7/ZGRk/2JiYv+VlZX/8PDw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8vLy/4qKiv9jY2P/3t7e////////////////////////////zc3N/11dXf/p6en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6+vr/2tra/92dnb/&#13;&#10;8vLy////////////////////////////wsLC/15eXv/t7e3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u7u7/hISE/39/f//s7Oz/////&#13;&#10;////////////4eHh/2hoaP+Hh4f//f39//z8/P/c3Nz/ycnJ/97e3v/+/v7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j4+P+IiIj/X19f/93d3f//////////////////////2dnZ&#13;&#10;/11dXf/m5ub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jo6P9ra2v/dXV1//Dw8P//////////////////////4uLi/11dXf/f39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39/f+RkZH/&#13;&#10;W1tb/+bm5v///////////////////////////9DQ0P9cXFz/y8vL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7+/v/gYGB/19fX//e3t7/&#13;&#10;////////////////kZGR/35+fv/7+/v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r6+v/aWlp/3R0dP/w8PD/////////////////tLS0&#13;&#10;/2hoaP/09PT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MzMz/YWFh/5aWlv/4+Pj///////////////////////39/f+AgID/nJyc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7+/v/vb29/56env/U&#13;&#10;1NT/9vb2/4KCgv9dXV3/3t7e//////+np6f/XV1d/9/f3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5+fn/8/Pz//v7+//6enp/2tra/9zc3P/&#13;&#10;7+/v///////S0tL/Wlpa/76+v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z8/P/11dXf+RkZH/9/f3////////////////&#13;&#10;//////+Ghob/m5ub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n5&#13;&#10;+f+QkJD/cnJy/39/f/+xsbH///////r6+v+CgoL/ZGRk/5WVlf9eXl7/0tLS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+9vb3/ZmZm/2JhYv+Z&#13;&#10;mZn//////+rq6v9ra2v/d3d3/8TExP9eXl7/qamp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/Pz/9eXl7/&#13;&#10;kpKS//j4+P///////////9PT0/9jY2P/z8/P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DAwP95eXn/9fX1/////////////Pz8/+jo6P/39/f/goKC/1ZWVv/U1NT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9zc&#13;&#10;3P9qa2r/19fX//T09P/09PT///////39/f/q6ur/bm5u/0hISP+srKz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9LS0v+X&#13;&#10;l5f/pqam//T09P/Q0ND/Xl5e/5GRkf/6+vr/3d3d/2lpaf+goKD//f39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52dnf+Wlpb/////////////////5OTk/2xsbP/k&#13;&#10;5OT/9PT0/+Li4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62trf+Ghob/////////////////7+/v/4WFhf/m5ub/6Ojo/76+v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x8fH/3BwcP+RkZH/lJSU/+zs7P//////0dHR/19fX/+FhYX/bW1u/5iYmP/5+f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76+vv9mZmb/6enp////&#13;&#10;////////+/v7/3Fxcf/Hx8f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76+vv9oaGj/9fX1////////////+/v7/3V1df+6&#13;&#10;urr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y8vL/enp6/8TExP/////////////////n5+f/7Ozs/9HR0f9fX1//&#13;&#10;mZmZ//r6+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f39/98fHz/dHR0/+Xl5f//////1NTU/2tra//l5eX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Pz8/9wcHD/iIiI//f3&#13;&#10;9///////8vLy/3BwcP/Pz8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k5OT/bGxs/+Li4v////////////////+i&#13;&#10;oqL/kpKS///////m5ub/9/f3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s7Oz/f39//15eXv95eXn/aGho/729vf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h4eH/aGho/2xsbP+enp7/dHR0/5aWlv/8/Pz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19fX/d3d3/6Gh&#13;&#10;of////////////////++vr7/fHx8//r6+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Pz8/8vLy/+0tLT/4uLi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8PDw/6mpqf+Ojo7/vLy8//39/f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ycnJ/11dXf+rq6v/9PT0//Dw8P+Kior/oaGh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f9oaGj/bm5u/3Jycv+Pj4//8fHx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q6ur/x8fH/9HR&#13;&#10;0f/5+fn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Ly8v+3t7f/tLS0/7S0tP+0tLT/tLS0/7S0tP+0&#13;&#10;tLT/tLS0/76+vv/Q0ND/7Ozs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8vLy/8CAgL/AAAA/wAA&#13;&#10;AP8AAAD/AAAA/wAAAP8AAAD/AAAA/wICAv8JCQn/GBgY/0hISP+NjY3/5eXl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8vLy/8CAgL/AAAA/wAAAP8CAgL/AQEB/wEBAf8BAQH/AAAA/wAAAP8AAAD/AAAA/wAAAP8AAAD/&#13;&#10;Gxsb/3x8fP/y8vL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8vLy/8DAwP/AAAA/2pqav/Kysr/ysrK/8rKyv/Jycn/wsLC/7CwsP+O&#13;&#10;jo7/T09P/xgYGP8AAAD/AAAA/wAAAP84ODj/zs7O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8vLy/8DAwP/AAAA/4yMjP//////////////&#13;&#10;/////////////////////////////+Li4v99fX3/ExMT/wAAAP8AAAD/Hx8f/9HR0f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8vLy/8DAwP/AAAA&#13;&#10;/4iIiP//////////////////////////////////////////////////////z8/P/zExMf8AAAD/&#13;&#10;AAAA/ygoKP/o6Oj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8vLy/8DAwP/AAAA/4iIiP//////////////////////////////////////////////////&#13;&#10;/////////+Pj4/8rKyv/AAAA/wAAAP9sbGz//v7+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8vLy/8DAwP/AAAA/4iIiP//////////////////////////////&#13;&#10;///////////////////////////////////Hx8f/CwsL/wAAAP8ICAj/0NDQ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8vLy/8DAwP/AAAA/4iIiP//////////&#13;&#10;////////////////////////////////////////////////////////////ZWVl/wAAAP8AAAD/&#13;&#10;fHx8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8vLy/8DAwP/&#13;&#10;AAAA/4iIiP//////////////////////////////////////////////////////////////////&#13;&#10;////x8fH/wMDA/8AAAD/MzMz//f39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8vLy/8DAwP/AAAA/4iIiP//////////////////////////////////////////////&#13;&#10;////////////////////////8/Pz/yMjI/8AAAD/FBQU/+jo6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8vLy/8DAwP/AAAA/4iIiP//////////////////////////&#13;&#10;/////////////////////////////////////////////v7+/0ZGRv8AAAD/BwcH/9vb2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y8vL/2NjY/9bW1v/u7u7/////////////////////////////////5OTk/7Kysv+8vLz/8fHx&#13;&#10;////////////////////////////2tra/7a2tv/4+Pj/////////////////////////////////&#13;&#10;////////////////+vr6/93d3f/l5eX////////////////////////////////////////////8&#13;&#10;/Pz/4ODg/+Li4v/+/v7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5+fn//Pz8///////////////////////////////////////9/f3/+fn5////&#13;&#10;////////////////////////////////////////4uLi/+Xl5f//////////////////////////&#13;&#10;///////19fX/2tra//n5+f//////////////////////////////////////////////////////&#13;&#10;/Pz8//z8/P/////////////////////////////////////////////////9/f3//Pz8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8vLy/8DAwP/AAAA/4iIiP//////&#13;&#10;/////////////////////////////////////////////////////////////////////1RUVP8A&#13;&#10;AAD/AwMD/8jI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7q6uv8/Pz//GBgY/xcXF/80NDT/oaGh//z8/P/////////////////Ly8v/&#13;&#10;MTEx/yEhIf8eHh7/TU1N/+Li4v/////////////////4+Pj/S0tL/1lZWf/6+vr/////////////&#13;&#10;////////////////////////////////////4eHh/y8vL/9fX1///v7+////////////////////&#13;&#10;///////////////////t7e3/Nzc3/0xMTP/6+vr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8vLy/8D&#13;&#10;AwP/AAAA/4iIiP//////////////////////////////////////////////////////////////&#13;&#10;/////////////0lJSf8AAAD/BQUF/9fX1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wcHB/xUVFf8lJSX/jY2N/5WVlf82Njb/BgYG/5+fn///&#13;&#10;//////////n5+f9MTEz/Li4u/9XV1f/Dw8P/GRkZ/21tbf////////////////+xsbH/FxcX/8TE&#13;&#10;xP//////////////////////////////////////////////////////3t7e/xISEv9KSkr//v7+&#13;&#10;///////////////////////////////////////u7u7/RUVF/1hYWP/6+vr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39/f/zQ0NP8AAAD/ubm5////////////&#13;&#10;///////////39/f/VlZW/wAAAP9GRkb/bGxs/yoqKv8AAAD/h4eH/////////////////3BwcP8P&#13;&#10;Dw//rq6u/6urq/8NDQ3/d3d3/////////////////9DQ0P8RERH/qKio////////////////////&#13;&#10;///////////////////////////////////5+fn/ODg4/xwcHP/r6+v/////////////////////&#13;&#10;//////////////////7+/v9OTk7/FxcX/+Hh4f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8vLy/8DAwP/AAAA/4iIiP//////////////////////////////////////////&#13;&#10;////////////////////////////9vb2/ykpKf8AAAD/ERER/+fn5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39/f/SkpK/w8PD//Jycn/////////&#13;&#10;///h4eH/LCws/yYmJv/o6Oj//////93d3f8WFhb/f39/////////////XV1d/ysrK//19fX/////&#13;&#10;//X19f9DQ0P/X19f//39/f//////////////////////////////////////////////////////&#13;&#10;3t7e/xUVFf9NTU3////////////////////////////////////////////+/v7/8PDw//Ly8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+/v7//Jycn/wAAAP8B&#13;&#10;AQH/urq6//////////////////////+fn5//AAAA/3Z2dv/9/f3//////+7u7v9DQ0P/CgoK/9LS&#13;&#10;0v//////8vLy/x8fH/9kZGT///////////9gYGD/IiIi//Ly8v///////////2BgYP87Ozv/+Pj4&#13;&#10;///////////////////////////////////////////////////////5+fn/PT09/yEhIf/r6+v/&#13;&#10;///////////////////////////////////////////f39//1tbW//r6+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8vLy/8DAwP/AAAA/4iIiP//////////////////////&#13;&#10;////////////////////////////////////////////////0dHR/wYGBv8AAAD/Kysr//Pz8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+ampr/AwMD/zY2Nv+hoaH/urq6/4aGhv8S&#13;&#10;EhL/Gxsb/83Nzf///////////9/f3/8qKir/FRUV/5CQkP+2trb/cXFx/wICAv9VVVX/9vb2////&#13;&#10;///7+/v/UlJS/y0tLf/i4uL/4eHh/ywsLP9QUFD/+/v7////////////tra2/xcXF//CwsL/////&#13;&#10;//////////////////////////////////////////////////39/f9ISEj/GBgY/+Tk5P//////&#13;&#10;/////////////////////////////////////4KCgv9ERET/4OD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8vLy/8DAwP/AAAA/4iIiP//&#13;&#10;////////////////////////////////////////////////////////////////////dnZ2/wAA&#13;&#10;AP8AAAD/bm5u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vr6/8mJib/Hh4e/9/f&#13;&#10;3/////////////////+np6f/AAAA/2hoaP///////////3l5ef8AAAD/p6en////////////////&#13;&#10;/3Fxcf8BAQH/srKy///////o6Oj/HR0d/3R0dP///////////3R0dP8fHx//5+fn///////39/f/&#13;&#10;RERE/11dXf/8/Pz///////////////////////////////////////////////////////39/f9J&#13;&#10;SUn/Ghoa/+Xl5f////////////////////////////////////////////7+/v/+/v7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8vL&#13;&#10;y/8DAwP/AAAA/4iIiP//////////////////////////////////////////////////////////&#13;&#10;///////a2tr/FRUV/wAAAP8CAgL/wsLC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8vLy/8DAwP/AAAA/4iIiP//////////////////////////////////////&#13;&#10;//////////////////////Pz8/9AQED/AAAA/wAAAP9UVFT/+/v7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8vLy/8DAwP/AAAA/4iIiP//////////////////&#13;&#10;////////////////////////////////////5OTk/0tLS/8AAAD/AAAA/xcXF//Z2dn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8vLy/8DAwP/AAAA/4qK&#13;&#10;iv////////////////////////////////////////////X19f+ioqL/Jycn/wAAAP8AAAD/Dw8P&#13;&#10;/7i4uP//////////////////////////////////////6urq/8vLy//v7+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8vLy/8DAwP/AAAA/3h4eP/j4+P/4uLi/+Li4v/i4uL/2tra/87Ozv+2trb/c3Nz/zExMf8AAAD/&#13;&#10;AAAA/wAAAP8fHx//s7Oz///////////////////////////////////////X19f/JCQk/wICAv8x&#13;&#10;MTH/5eXl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8vLy/8DAwP/AAAA/w0NDf8ZGRn/GBgY/xgYGP8YGBj/EBAQ/wQEBP8A&#13;&#10;AAD/AAAA/wAAAP8AAAD/BwcH/1paWv/e3t7/////////////////////////////////////////&#13;&#10;//+Ghob/AAAA/wAAAP8AAAD/qamp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8nJyf8AAAD/AAAA/wAAAP8AAAD/AAAA/wAA&#13;&#10;AP8AAAD/AAAA/wAAAP8AAAD/CAgI/ycnJ/9oaGj/ycnJ////////////////////////////////&#13;&#10;//////////////////////+tra3/AAAA/wAAAP8DAwP/x8fH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+rq6v+Wlpb/lJSU&#13;&#10;/5SUlP+UlJT/lJSU/5SUlP+UlJT/lJSU/56env+vr6//0dHR//X19f//////////////////////&#13;&#10;///////////////////////////////////////////9/f3/np6e/3Jycv+qqqr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Pz8/9XV1f+wsLD/2tra///////7+/v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v7+//j4+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S0tL/QUFB/wAAAP8AAAD/lJSU//Pz8/9DQ0P/np6e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np6f8rKyv/Hx8f/5aWlv8nJyf/kJCQ//Ly8v85&#13;&#10;OTn/Dg4O/9vb2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5aWlv8JCQn/1NTU////&#13;&#10;//84ODj/jIyM///////f39//DQ0N/4iIi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83Nzf///////z8/P82Njb/jIyM////////////PT09/15eX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2hoaP8sLCz///////39/f82Njb/jIyM///////5+fn/JiYm/3d3d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6enp/8BAQH/sLCw//////84ODj/kpKS////&#13;&#10;//+cnJz/AAAA/7S0t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X19f9DQ0P/CgoK&#13;&#10;/4SEhP8lJSX/YmJi/3Z2dv8BAQH/Tk5O//n5+f//////////////////////////////////////&#13;&#10;////////////////////////////////////////////////////////////////////////////&#13;&#10;////////////////////////////////////////////////////////////////////////////&#13;&#10;/////////////////////////////////////////////////////////v7+/+rq6v/19fX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l5eX/Xl5e/wYGBv8AAAD/AAAA/wcHB/9kZGT/6urq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Pz8/2RkZP+6urr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6CgoP+jo6P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9jY2P+zs7P/tLS0/9ra2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Pz8/01NTf+xsb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R0dP96enr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4uLi&#13;&#10;/+bm5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Pz8/1BQUP+ysrL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l5ef9+fn7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e3t7/46Oj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9vb2/+ioqL/&#13;&#10;pqam/6Wlpf+kpKT/pKSk/6ampv+mpqb/o6Oj/6mpqf/FxcX/9vb2////////////////////////&#13;&#10;////////////////////////////////////////////////////////////////////////////&#13;&#10;////////////////////////////////////////////////////////////////////////////&#13;&#10;/////////////////////////////v7+/////////////////////////////Pz8/1BQUP+ysrL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7+/v/+vr6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l5ef9+fn7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+/v7/2tra/7a2tv/e3t7///////39&#13;&#10;/f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cXFx/4aGh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9XV1f9HR0f/AQEB&#13;&#10;/wAAAP+Xl5f/8/Pz/0lJSf+mpqb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cnJy/4eHh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7e3t/8JCQn/s7Oz////////////&#13;&#10;//////////98fHz/Dg4O/+Hh4f//////3t7e/xEREf9sbGz/////////////////////////////&#13;&#10;////9/f3/6Ojo/9nZ2f/VlZW/7Gxsf///////////8rKyv9nZ2f/6enp///////Z2dn/ZmZm/97e&#13;&#10;3v/z8/P/bGxs/7+/v///////9/f3/3h3eP+urq7//////39/f//Jycn//////319ff/Pz8///Pz8&#13;&#10;/4qKiv/Kysr//////////////////////////////////Pz8/1BQUP+ysrL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Hh4f8TExP/W1tb/+7u7v9nZ2f/VlZW&#13;&#10;///////BwcH/CAgI/4CAgP//////////////////////////////////////////////////////&#13;&#10;/////+Tk5P+EhIT/SEhI/4SEhP////////////X19f9ra2v/r6+v///////i4uL/X19f/8zMzP//&#13;&#10;////mZmZ/4CAgP/6+vr/+fn5/39/f/+YmJj//////6Ojo/+Wlpb//////46Ojv+srKz//////7i4&#13;&#10;uP+Tk5P//////////////////////////////////////3l5ef9+fn7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62trf8ICAj/&#13;&#10;4uLi//////9jY2P/VlZW////////////WFhY/zw8PP/+/v7/////////////////////////////&#13;&#10;/////////////////////f39/4ODg/+VlZX/mJiY/39/f////////////9LS0v9gYGD/7+/v////&#13;&#10;////////jIyM/5OTk//7+/v/aGho/8XFxf///////////8XFxf9oaGj//Pz8/5ycnP+enp7/////&#13;&#10;/5OTk/+pqan/+Pj4/3t7e//f39///////////////////////////////////////3t7e/9+fn7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X19f/zg4OP///////Pz8/zQ0NP+Pj4//////&#13;&#10;//////86Ojr/YWFh////////////////////////////////////////////////////////////&#13;&#10;/////9vb2/9nZ2f/fX19//v7+////////////6ioqP92dnb/uLi4/4mJif97e3v/8PDw///////I&#13;&#10;yMj/a2tr/6urq/+kpKT/aGho/9LS0v//////u7u7/4GBgf/S0tL/eHh4/8/Pz///////3d3d/4CA&#13;&#10;gP/s7Oz/////////////////////////////////cnJy/4eHh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Ol/2TBo/8xVEn/u7m5////////////////////////////////////////////////&#13;&#10;////////////////////////////2t3e/1I8NP/ogVj//5Bj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Ol/2TBo/8xVEn/u7m5////////////////////////////&#13;&#10;////////////////////////////////////////////////2t3e/1I8NP/ogVj//5Bj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Ol/2PAof8sS0H/xMHC////////////////////////////////&#13;&#10;////////////////////////////////////////////0tXW/1o+M//vhVv//o9j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Ol/2TBo/8xVEn/u7m5////////&#13;&#10;////////////////////////////////////////////////////////////////////2t3e/1I8&#13;&#10;NP/ogVj//5Bj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/kGP/3HlR/05BPf/t7+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Ol/2PAof8sS0H/xMHC////////////&#13;&#10;////////////////////////////////////////////////////////////////0tXW/1o+M//v&#13;&#10;hVv//o9j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2X/rVw9/2ppaf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asmq/zZuXP+Hhof/////////////////////////////////////&#13;&#10;///////////////////////////////////////9/v//T0pJ/8twS///kWT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mT/VTAi/73Bw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Ol/2TB&#13;&#10;o/8xVEn/u7m5////////////////////////////////////////////////////////////////&#13;&#10;////////////2t3e/1I8NP/ogVj//5Bj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Ol/2PAof8s&#13;&#10;S0H/xMHC////////////////////////////////////////////////////////////////////&#13;&#10;////////0tXW/1o+M//vhVv//o9j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asmq/zZuXP+Hhof/////////////////&#13;&#10;///////////////////////////////////////////////////////////9/v//T0pJ/8twS///&#13;&#10;kWT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mT/VTAi/73Bw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Ol/2TBo/8xVEn/u7m5////////////////////////////////////////////&#13;&#10;////////////////////////////////2t3e/1I8NP/ogVj//5Bj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Ol/2PAof8sS0H/xMHC////////////////////////////////////////////////&#13;&#10;////////////////////////////0tXW/1o+M//vhVv//o9j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asmq/zZuXP+H&#13;&#10;hof/////////////////////////////////////////////////////////////////////////&#13;&#10;///9/v//T0pJ/8twS///kWT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mT/VTAi/73Bw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6CgoP8AAAD/cnJy/6ampv8SEhL/pqam/62trf8zMzP/Nzc3//Dw8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Pz8/1BQUP+ysrL/////////////////////////////////////////////&#13;&#10;//////////////////////////////////////////////////////////////////////////79&#13;&#10;/v9iZmT/RYt0/2nIqf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Ol/2TBo/8xVEn/u7m5////////////////////////&#13;&#10;////////////////////////////////////////////////////2t3e/1I8NP/ogVj//5Bj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Ol/2PAof8sS0H/xMHC////////////////////////////&#13;&#10;////////////////////////////////////////////////0tXW/1o+M//vhVv//o9j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asmq/zZuXP+Hhof/////////////////////////////////////////////////////&#13;&#10;///////////////////////9/v//T0pJ/8twS///kWT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mT/VTAi/73B&#13;&#10;w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Ol/2TBo/8xVEn/u7m5////&#13;&#10;////////////////////////////////////////////////////////////////////////2t3e&#13;&#10;/1I8NP/ogVj//5Bj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Ol/2PAof8sS0H/xMHC////////&#13;&#10;////////////////////////////////////////////////////////////////////0tXW/1o+&#13;&#10;M//vhVv//o9j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asmq/zZuXP+Hhof/////////////////////////////////&#13;&#10;///////////////////////////////////////////9/v//T0pJ/8twS///kWT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/kmT/VTAi/73Bw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Ol&#13;&#10;/2TBo/8xVEn/u7m5////////////////////////////////////////////////////////////&#13;&#10;////////////////2t3e/1I8NP/ogVj//5Bj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Ol/2PA&#13;&#10;of8sS0H/xMHC////////////////////////////////////////////////////////////////&#13;&#10;////////////0tXW/1o+M//vhVv//o9j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asmq/zZuXP+Hhof/////////////&#13;&#10;///////////////////////////////////////////////////////////////9/v//T0pJ/8tw&#13;&#10;S///kWT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/kmT/VTAi/73Bw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4aGhv8WFhb/6+vr//z8/P8wMDD/W1tb///////19fX/ISEh/2hoa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Pz8/1BQUP+ysrL/////////////////////////////////////////////////////////////&#13;&#10;//////////////////////////////////////////////////////////79/v9iZmT/RYt0/2nI&#13;&#10;qf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Ol/2TBo/8xVEn/u7m5////////////////////////////////////////&#13;&#10;////////////////////////////////////2t3e/1I8NP/ogVj//5Bj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Ol/2PAof8sS0H/xMHC////////////////////////////////////////////&#13;&#10;////////////////////////////////0tXW/1o+M//vhVv//o9j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asmq/zZu&#13;&#10;XP+Hhof/////////////////////////////////////////////////////////////////////&#13;&#10;///////9/v//T0pJ/8twS///kWT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/kmT/VTAi/73Bw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Ol/2TBo/8xVEn/u7m5////////////////////&#13;&#10;////////////////////////////////////////////////////////2t3e/1I8NP/ogVj//5Bj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Ol/2PAof8sS0H/xMHC////////////////////////&#13;&#10;////////////////////////////////////////////////////0tXW/1o+M//vhVv//o9j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asmq/zZuXP+Hhof/////////////////////////////////////////////////&#13;&#10;///////////////////////////9/v//T0pJ/8twS///kWT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/kmT/VTAi&#13;&#10;/73Bw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Ol/2TBo/8xVEn/u7m5&#13;&#10;////////////////////////////////////////////////////////////////////////////&#13;&#10;2t3e/1I8NP/ogVj//5Bj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Ol/2PAof8sS0H/xMHC////&#13;&#10;////////////////////////////////////////////////////////////////////////0tXW&#13;&#10;/1o+M//vhVv//o9j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asmq/zZuXP+Hhof/////////////////////////////&#13;&#10;///////////////////////////////////////////////9/v//T0pJ/8twS///kWT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/kmT/VTAi/73Bw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Pj4//n5+f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Pz8/1BQUP+ysrL/&#13;&#10;////////////////////////////////////////////////////////////////////////////&#13;&#10;//////////////////////////////////////////79/v9iZmT/RYt0/2nIqf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Ol/2TBo/8xVEn/u7m5////////////////////////////////////////////////////////&#13;&#10;////////////////////2t3e/1I8NP/ogVj//5Bj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Ol&#13;&#10;/2PAof8sS0H/xMHC////////////////////////////////////////////////////////////&#13;&#10;////////////////0tXW/1o+M//vhVv//o9j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asmq/zZuXP+Hhof/////////&#13;&#10;///////////////////////////////////////////////////////////////////9/v//T0pJ&#13;&#10;/8twS///kWT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/kmT/VTAi/73Bw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7+/v/r6+v/9vb2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Pz8/1BQUP+ysrL/////////////////////////////////////////////////////////&#13;&#10;//////////////////////////////////////////////////////////////79/v9iZmT/RYt0&#13;&#10;/2nIqf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Ol/2TBo/8xVEn/u7m5////////////////////////////////////&#13;&#10;////////////////////////////////////////2t3e/1I8NP/ogVj//5Bj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Ol/2PAof8sS0H/xMHC////////////////////////////////////////&#13;&#10;////////////////////////////////////0tXW/1o+M//vhVv//o9j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asmq&#13;&#10;/zZuXP+Hhof/////////////////////////////////////////////////////////////////&#13;&#10;///////////9/v//T0pJ/8twS///kWT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/kmT/VTAi/73Bw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19fX/kZGR/zU1Nf8eHh7/n5+f//z8/P+Pj4//09PT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Pz8/1BQUP+ysrL/////////////////////////////////////&#13;&#10;////////////////////////////////////////////////////////////////////////////&#13;&#10;//////79/v9iZmT/RYt0/2nIqf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Ol/2TBo/8xVEn/u7m5////////////////&#13;&#10;////////////////////////////////////////////////////////////2t3e/1I8NP/ogVj/&#13;&#10;/5Bj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/kGP/3HlR/05BPf/t7+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l5ef9+fn7/////////////////////////////////////////&#13;&#10;////////////////////////////////////////////////////////////////////////////&#13;&#10;//////+Ihof/Nm1b/2rJqv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Ol/2PAof8sS0H/xMHC////////////////////&#13;&#10;////////////////////////////////////////////////////////0tXW/1o+M//vhVv//o9j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/k2X/rVw9/2ppaf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cnJy/4eHh///////////////////////////////////////////////////////////////////&#13;&#10;/////////////////////////////////////////////////////////4mIiP84b13/acio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asmq/zZuXP+Hhof/////////////////////////////////////////////&#13;&#10;///////////////////////////////9/v//T0pJ/8twS///kWT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/kmT/&#13;&#10;VTAi/73Bw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Ol/2TBo/8xVEn/&#13;&#10;u7m5////////////////////////////////////////////////////////////////////////&#13;&#10;////2t3e/1I8NP/ogVj//5Bj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/kGP/3HlR/05BPf/t7+//////////////////&#13;&#10;////////////////////////////////////////////////////////////////////////////&#13;&#10;////////////////////////////////////////////////////////////////////////////&#13;&#10;//////////////////////////////////////////////////////////////7+/v/9/f3//f39&#13;&#10;//z8/P/8/Pz/+fn5//r6+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l5ef9+fn7/////////////////////&#13;&#10;////////////////////////////////////////////////////////////////////////////&#13;&#10;//////////////////////////+Ihof/Nm1b/2rJqv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Ol/2PAof8sS0H/xMHC&#13;&#10;////////////////////////////////////////////////////////////////////////////&#13;&#10;0tXW/1o+M//vhVv//o9j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/k2X/rVw9/2ppaf//////////////////////////&#13;&#10;////////////////////////////////////////////////////////////////////////////&#13;&#10;////////////////////////////////////////////////////////////////////////////&#13;&#10;///////////////////////////////a2tr/urq6/7i4uP+3t7f/uLi4/7a2tv+lpaX/29vb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cnJy/4eHh///////////////////////////////////////////////&#13;&#10;////////////////////////////////////////////////////////////////////////////&#13;&#10;/4mIiP84b13/acio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asmq/zZuXP+Hhof/////////////////////////&#13;&#10;///////////////////////////////////////////////////9/v//T0pJ/8twS///kWT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/kmT/VTAi/73Bw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Ol/2TBo/8xVEn/u7m5////////////////////////////////////////////////////&#13;&#10;////////////////////////2t3e/1I8NP/ogVj//5Bj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/kGP/3HlR/05BPf/t&#13;&#10;7+//////////////////////////////////////////////////////////////////////////&#13;&#10;////////////////////////////////////////////////////////////////////////////&#13;&#10;///////////////////////////////////////////////////////////////////////f39//&#13;&#10;b29v/zk5Of82Njb/MzMz/zExMf81NTX/JCQk/3p6e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l5ef9+fn7/&#13;&#10;////////////////////////////////////////////////////////////////////////////&#13;&#10;//////////////////////////////////////////////+Ihof/Nm1b/2rJqv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Ol/2PAof8sS0H/xMHC////////////////////////////////////////////////////////&#13;&#10;////////////////////0tXW/1o+M//vhVv//o9j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/k2X/rVw9/2ppaf//////&#13;&#10;////////////////////////////////////////////////////////////////////////////&#13;&#10;////////////////////////////////////////////////////////////////////////////&#13;&#10;////////////////////////////////////////+Pj4/21tbf8HBwf/AAAA/wAAAP8DAwP/AAAA&#13;&#10;/wAAAP8FBQX/oqKi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cnJy/4eHh///////////////////////////&#13;&#10;////////////////////////////////////////////////////////////////////////////&#13;&#10;/////////////////////4mIiP84b13/acio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asmq/zZuXP+Hhof/////&#13;&#10;///////////////////////////////////////////////////////////////////////9/v//&#13;&#10;T0pJ/8twS///kWT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/kmT/VTAi/73Bw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25ubv8qKir///////7+/v82Njb/jIyM////////////MjIy/2VlZf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Pz8/1BQUP+ysrL/////////////////////////////////////////////////////&#13;&#10;//////////////////////////////////////////////////////////////////79/v9iZmT/&#13;&#10;RYt0/2nIqf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Ol/2TBo/8xVEn/u7m5////////////////////////////////&#13;&#10;////////////////////////////////////////////2t3e/1I8NP/ogVj//5Bj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GP/3HlR/05BPf/t7+//////////////////////////////////////////////////////&#13;&#10;////////////////////////////////////////////////////////////////////////////&#13;&#10;////////////////////////////////////////////////////////////////////////////&#13;&#10;/////////+3t7f8uLi7/BAQE/0NDQ/8JCQn/Ojo6/0NDQ/8EBAT/GBgY/7m5uf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l5ef9+fn7/////////////////////////////////////////////////////////&#13;&#10;//////////////////////////////////////////////////////////////////+Ihof/Nm1b&#13;&#10;/2rJqv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Ol/2PAof8sS0H/xMHC////////////////////////////////////&#13;&#10;////////////////////////////////////////0tXW/1o+M//vhVv//o9j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/&#13;&#10;k2X/rVw9/2ppaf//////////////////////////////////////////////////////////////&#13;&#10;////////////////////////////////////////////////////////////////////////////&#13;&#10;////////////////////////////////////////////////////////////oqKi/wAAAP9ra2v/&#13;&#10;np6e/xEREf+ioqL/pKSk/y0tLf86Ojr/8fHx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cnJy/4eHh///////&#13;&#10;////////////////////////////////////////////////////////////////////////////&#13;&#10;/////////////////////////////////////////4mIiP84b13/acio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asmq/zZuXP+Hhof/////////////////////////////////////////////////////////////&#13;&#10;///////////////9/v//T0pJ/8twS///kWT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/kmT/VTAi/73Bw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Ol/2TBo/8xVEn/u7m5////////////&#13;&#10;////////////////////////////////////////////////////////////////2t3e/1I8NP/o&#13;&#10;gVj//5Bj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l5ef9+fn7/////////////////////////////////////&#13;&#10;////////////////////////////////////////////////////////////////////////////&#13;&#10;//////////+Ihof/Nm1b/2rJqv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Ol/2PAof8sS0H/xMHC////////////////&#13;&#10;////////////////////////////////////////////////////////////0tXW/1o+M//vhVv/&#13;&#10;/o9j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/k2X/rVw9/2ppaf//////////////////////////////////////////&#13;&#10;////////////////////////////////////////////////////////////////////////////&#13;&#10;////////////////////////////////////////////////////////////////////////////&#13;&#10;////XV1d/ykpKf//////5ubm/xQUFP/R0dH//////9nZ2f8ODg7/paWl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cnJy/4eHh///////////////////////////////////////////////////////////////&#13;&#10;/////////////////////////////////////////////////////////////4mIiP84b13/acio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asmq/zZuXP+Hhof/////////////////////////////////////////&#13;&#10;///////////////////////////////////9/v//T0pJ/8twS///kWT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/&#13;&#10;kmT/VTAi/73Bw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Ol/2TBo/8x&#13;&#10;VEn/u7m5////////////////////////////////////////////////////////////////////&#13;&#10;////////2t3e/1I8NP/ogVj//5Bj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Ol/2PAof8sS0H/&#13;&#10;xMHC////////////////////////////////////////////////////////////////////////&#13;&#10;////0tXW/1o+M//vhVv//o9j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/k2X/rVw9/2ppaf//////////////////////&#13;&#10;////////////////////////////////////////////////////////////////////////////&#13;&#10;////////////////////////////////////////////////////////////////////////////&#13;&#10;////////////////////////XV1d/zw8PP//////6urq/w0NDf+1tbX///////////86Ojr/ZWVl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cnJy/4eHh///////////////////////////////////////////&#13;&#10;////////////////////////////////////////////////////////////////////////////&#13;&#10;/////4mIiP84b13/acio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asmq/zZuXP+Hhof/////////////////////&#13;&#10;///////////////////////////////////////////////////////9/v//T0pJ/8twS///kWT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/kmT/VTAi/73Bw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Ol/2TBo/8xVEn/u7m5////////////////////////////////////////////////&#13;&#10;////////////////////////////2t3e/1I8NP/ogVj//5Bj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Ol/2PAof8sS0H/xMHC////////////////////////////////////////////////////&#13;&#10;////////////////////////0tXW/1o+M//vhVv//o9j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/k2X/rVw9/2ppaf//&#13;&#10;////////////////////////////////////////////////////////////////////////////&#13;&#10;////////////////////////////////////////////////////////////////////////////&#13;&#10;////////////////////////////////////////////goKC/xgYGP/u7u7//Pz8/y0tLf9hYWH/&#13;&#10;//////b29v8iIiL/aWlp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cnJy/4eHh///////////////////////&#13;&#10;////////////////////////////////////////////////////////////////////////////&#13;&#10;/////////////////////////4mIiP84b13/acio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asmq/zZuXP+Hhof/&#13;&#10;///////////////////////////////////////////////////////////////////////////9&#13;&#10;/v//T0pJ/8twS///kWT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/kmT/VTAi/73Bw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+2trb/Ghoa/wEBAf8AAAD/BwcH/wAAAP8fHx//v7+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Pz8/1BQUP+ysrL/////////////////////////////////////////////////&#13;&#10;//////////////////////////////////////////////////////////////////////79/v9i&#13;&#10;ZmT/RYt0/2nIqf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Ol/2TBo/8xVEn/u7m5////////////////////////////&#13;&#10;////////////////////////////////////////////////2t3e/1I8NP/ogVj//5Bj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/kGP/3HlR/05BPf/t7+//////////////////////////////////////////////////&#13;&#10;////////////////////////////////////////////////////////////////////////////&#13;&#10;////////////////////////////////////////////////////////////////////////////&#13;&#10;/////////////9HR0f8EBAT/iIiI//////+JiYn/BgYG/729vf/Kysr/GRkZ/1NTU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l5ef9+fn7/////////////////////////////////////////////////////&#13;&#10;//////////////////////////////////////////////////////////////////////+Ihof/&#13;&#10;Nm1b/2rJqv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Ol/2PAof8sS0H/xMHC////////////////////////////////&#13;&#10;////////////////////////////////////////////0tXW/1o+M//vhVv//o9j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2X/rVw9/2ppaf//////////////////////////////////////////////////////////&#13;&#10;////////////////////////////////////////////////////////////////////////////&#13;&#10;////////////////////////////////////////////////////////////////ysrK/wEBAf+D&#13;&#10;g4P//////4WFhf8BAQH/cnJy/1BQUP8AAAD/qamp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cnJy/4eHh///&#13;&#10;////////////////////////////////////////////////////////////////////////////&#13;&#10;/////////////////////////////////////////////4mIiP84b13/acio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asmq/zZuXP+Hhof/////////////////////////////////////////////////////////&#13;&#10;///////////////////9/v//T0pJ/8twS///kWT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/kmT/VTAi/73Bw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4+Pj/5CQkP9fX1//X19f/5OTk//m&#13;&#10;5ub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Pz8/1BQUP+ysrL/////////////////////////////&#13;&#10;////////////////////////////////////////////////////////////////////////////&#13;&#10;//////////////79/v9iZmT/RYt0/2nIqf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Ol/2TBo/8xVEn/u7m5////////&#13;&#10;////////////////////////////////////////////////////////////////////2t3e/1I8&#13;&#10;NP/ogVj//5Bj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l5ef9+fn7/////////////////////////////////&#13;&#10;////////////////////////////////////////////////////////////////////////////&#13;&#10;//////////////+Ihof/Nm1b/2rJqv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Ol/2PAof8sS0H/xMHC////////////&#13;&#10;////////////////////////////////////////////////////////////////0tXW/1o+M//v&#13;&#10;hVv//o9j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2X/rVw9/2ppaf//////////////////////////////////////&#13;&#10;////////////////////////////////////////////////////////////////////////////&#13;&#10;////////////////////////////////////////////////////////////////////////////&#13;&#10;/////////////4yMjP+6urr///////T09P9VVVX/AgIC/woKCv9ubm7/+Pj4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cnJy/4eHh///////////////////////////////////////////////////////////&#13;&#10;/////////////////////////////////////////////////////////////////4mIiP84b13/&#13;&#10;acio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asmq/zZuXP+Hhof/////////////////////////////////////&#13;&#10;///////////////////////////////////////9/v//T0pJ/8twS///kWT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mT/VTAi/73Bw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Pz8/1BQUP+ysrL/////////&#13;&#10;////////////////////////////////////////////////////////////////////////////&#13;&#10;//////////////////////////////////79/v9iZmT/RYt0/2nIqf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Ol/2TB&#13;&#10;o/8xVEn/u7m5////////////////////////////////////////////////////////////////&#13;&#10;////////////2t3e/1I8NP/ogVj//5Bj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/kGP/3HlR/05BPf/t7+//////////&#13;&#10;////////////////////////////////////////////////////////////////////////////&#13;&#10;////////////////////////////////////////////////////////////////////////////&#13;&#10;///////////////////////////////////////////////////////////y8vL/8vLy////////&#13;&#10;////4eHh/39/f/91dXX/wsLC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l5ef9+fn7/////////////&#13;&#10;////////////////////////////////////////////////////////////////////////////&#13;&#10;//////////////////////////////////+Ihof/Nm1b/2rJqv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Ol/2PAof8s&#13;&#10;S0H/xMHC////////////////////////////////////////////////////////////////////&#13;&#10;////////0tXW/1o+M//vhVv//o9j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2X/rVw9/2ppaf//////////////////&#13;&#10;////////////////////////////////////////////////////////////////////////////&#13;&#10;////////////////////////////////////////////////////////////////////////////&#13;&#10;///////////////////////////////////////////////////////+/v7/3d3d/+Hh4f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cnJy/4eHh///////////////////////////////////////&#13;&#10;////////////////////////////////////////////////////////////////////////////&#13;&#10;/////////4mIiP84b13/acio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asmq/zZuXP+Hhof/////////////////&#13;&#10;///////////////////////////////////////////////////////////9/v//T0pJ/8twS///&#13;&#10;kWT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mT/VTAi/73Bw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Ol/2TBo/8xVEn/u7m5////////////////////////////////////////////&#13;&#10;////////////////////////////////2t3e/1I8NP/ogVj//5Bj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/kGP/3HlR&#13;&#10;/05BPf/t7+//////////////////////////////////////////////////////////////////&#13;&#10;////////////////////////////////////////////////////////////////////////////&#13;&#10;////////////////////////////////////////////////////////////////////////////&#13;&#10;///////////////////y8vL/9/f3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l5&#13;&#10;ef9+fn7/////////////////////////////////////////////////////////////////////&#13;&#10;//////////////////////////////////////////////////////+Ihof/Nm1b/2rJqv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Ol/2PAof8sS0H/xMHC////////////////////////////////////////////////&#13;&#10;////////////////////////////0tXW/1o+M//vhVv//o9j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2X/rVw9/2pp&#13;&#10;af//////////////////////////////////////////////////////////////////////////&#13;&#10;////////////////////////////////////////////////////////////////////////////&#13;&#10;/////////////////////////////////////////////////////////////////////+/v7//4&#13;&#10;+Pj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cnJy/4eHh///////////////////&#13;&#10;////////////////////////////////////////////////////////////////////////////&#13;&#10;/////////////////////////////4mIiP84b13/acio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asmq/zZuXP+H&#13;&#10;hof/////////////////////////////////////////////////////////////////////////&#13;&#10;///9/v//T0pJ/8twS///kWT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mT/VTAi/73Bw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v7+/98fHz/EhIS/wAAAP8AAAD/AAAA/wAAAP8AAAD/AAAA/5mZm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Pz8/1BQUP+ysrL/////////////////////////////////////////////&#13;&#10;//////////////////////////////////////////////////////////////////////////79&#13;&#10;/v9iZmT/RYt0/2nIqf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Ol/2TBo/8xVEn/u7m5////////////////////////&#13;&#10;////////////////////////////////////////////////////2t3e/1I8NP/ogVj//5Bj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/kGP/3HlR/05BPf/t7+//////////////////////////////////////////////&#13;&#10;////////////////////////////////////////////////////////////////////////////&#13;&#10;////////////////////////////////////////////////////////////////////////////&#13;&#10;////////////////////////////srKy/0hISP8mJib/c3Nz//////+qqqr/vb29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l5ef9+fn7/////////////////////////////////////////////////&#13;&#10;//////////////////////////////////////////////////////////////////////////+I&#13;&#10;hof/Nm1b/2rJqv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Ol/2PAof8sS0H/xMHC////////////////////////////&#13;&#10;////////////////////////////////////////////////0tXW/1o+M//vhVv//o9j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/k2X/rVw9/2ppaf//////////////////////////////////////////////////////&#13;&#10;////////////////////////////////////////////////////////////////////////////&#13;&#10;//////////////////////////////////////////////////////////////////////////j4&#13;&#10;+P+YmJj/PT09/yMjI/+kpKT//Pz8/5aWlv/Z2d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cnJy/4eH&#13;&#10;h///////////////////////////////////////////////////////////////////////////&#13;&#10;/////////////////////////////////////////////////4mIiP84b13/acio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asmq/zZuXP+Hhof/////////////////////////////////////////////////////&#13;&#10;///////////////////////9/v//T0pJ/8twS///kWT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mT/VTAi/73B&#13;&#10;w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Ol/2TBo/8xVEn/u7m5////&#13;&#10;////////////////////////////////////////////////////////////////////////2t3e&#13;&#10;/1I8NP/ogVj//5Bj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l5ef9+fn7/////////////////////////////&#13;&#10;////////////////////////////////////////////////////////////////////////////&#13;&#10;//////////////////+Ihof/Nm1b/2rJqv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Ol/2PAof8sS0H/xMHC////////&#13;&#10;////////////////////////////////////////////////////////////////////0tXW/1o+&#13;&#10;M//vhVv//o9j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/k2X/rVw9/2ppaf//////////////////////////////////&#13;&#10;////////////////////////////////////////////////////////////////////////////&#13;&#10;////////////////////////////////////////////////////////////////////////////&#13;&#10;////////////+/v7/2RkZP8AAAD/Nzc3/w4ODv+VlZX/6enp/w0NDf84ODj/9PT0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cnJy/4eHh///////////////////////////////////////////////////////&#13;&#10;/////////////////////////////////////////////////////////////////////4mIiP84&#13;&#10;b13/acio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asmq/zZuXP+Hhof/////////////////////////////////&#13;&#10;///////////////////////////////////////////9/v//T0pJ/8twS///kWT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/kmT/VTAi/73Bw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2JiYv8dHR3/8fHx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Pz8/1BQUP+ysrL/////&#13;&#10;////////////////////////////////////////////////////////////////////////////&#13;&#10;//////////////////////////////////////79/v9iZmT/RYt0/2nIqf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Ol&#13;&#10;/2TBo/8xVEn/u7m5////////////////////////////////////////////////////////////&#13;&#10;////////////////2t3e/1I8NP/ogVj//5Bj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/kGP/3HlR/05BPf/t7+//////&#13;&#10;////////////////////////////////////////////////////////////////////////////&#13;&#10;////////////////////////////////////////////////////////////////////////////&#13;&#10;/////////////////////////////////////////////////////////9zc3P8MDAz/bGxs//j4&#13;&#10;+P9oaGj/VlZW///////Q0ND/Dg4O/3d3d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3l5ef9+fn7/////////&#13;&#10;////////////////////////////////////////////////////////////////////////////&#13;&#10;//////////////////////////////////////+Ihof/Nm1b/2rJqv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Ol/2PA&#13;&#10;of8sS0H/xMHC////////////////////////////////////////////////////////////////&#13;&#10;////////////0tXW/1o+M//vhVv//o9j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/k2X/rVw9/2ppaf//////////////&#13;&#10;////////////////////////////////////////////////////////////////////////////&#13;&#10;////////////////////////////////////////////////////////////////////////////&#13;&#10;////////////////////////////////tLS0/wEBAf+ZmZn//f39/zc3N/+Pj4///////6urq/8A&#13;&#10;AAD/qKio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cnJy/4eHh///////////////////////////////////&#13;&#10;////////////////////////////////////////////////////////////////////////////&#13;&#10;/////////////4mIiP84b13/acio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asmq/zZuXP+Hhof/////////////&#13;&#10;///////////////////////////////////////////////////////////////9/v//T0pJ/8tw&#13;&#10;S///kWT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/kmT/VTAi/73Bw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1lZWf88PDz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Pz8/1BQUP+ysrL/////////////////////////////////////////////////////////////&#13;&#10;//////////////////////////////////////////////////////////79/v9iZmT/RYt0/2nI&#13;&#10;qf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Ol/2TBo/8xVEn/u7m5////////////////////////////////////////&#13;&#10;////////////////////////////////////2t3e/1I8NP/ogVj//5Bj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/kGP/&#13;&#10;3HlR/05BPf/t7+//////////////////////////////////////////////////////////////&#13;&#10;////////////////////////////////////////////////////////////////////////////&#13;&#10;////////////////////////////////////////////////////////////////////////////&#13;&#10;/6ioqP8KCgr/6Ojo//////9jY2P/VlZW////////////X19f/zg4OP/+/v7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l5ef9+fn7/////////////////////////////////////////////////////////////////&#13;&#10;//////////////////////////////////////////////////////////+Ihof/Nm1b/2rJqv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Ol/2PAof8sS0H/xMHC////////////////////////////////////////////&#13;&#10;////////////////////////////////0tXW/1o+M//vhVv//o9j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/k2X/rVw9&#13;&#10;/2ppaf//////////////////////////////////////////////////////////////////////&#13;&#10;////////////////////////////////////////////////////////////////////////////&#13;&#10;////////////////////////////////////////////////////bW1t/ysrK////////v7+/zQ0&#13;&#10;NP+Pj4////////39/f8uLi7/aWlp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cnJy/4eHh///////////////&#13;&#10;////////////////////////////////////////////////////////////////////////////&#13;&#10;/////////////////////////////////4mIiP84b13/acio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asmq/zZu&#13;&#10;XP+Hhof/////////////////////////////////////////////////////////////////////&#13;&#10;///////9/v//T0pJ/8twS///kWT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/kmT/VTAi/73Bw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5ubm/8QEBD/2NjY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Pz8/1BQUP+ysrL/////////////////////////////////////////&#13;&#10;////////////////////////////////////////////////////////////////////////////&#13;&#10;//79/v9iZmT/RYt0/2nIqf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Ol/2TBo/8xVEn/u7m5////////////////////&#13;&#10;////////////////////////////////////////////////////////2t3e/1I8NP/ogVj//5Bj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Ol/2PAof8sS0H/xMHC////////////////////////&#13;&#10;////////////////////////////////////////////////////0tXW/1o+M//vhVv//o9j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/k2X/rVw9/2ppaf//////////////////////////////////////////////////&#13;&#10;////////////////////////////////////////////////////////////////////////////&#13;&#10;////////////////////////////////////////////////////////////////////////Wlpa&#13;&#10;/zo6Ov///////Pz8/zQ0NP+Pj4////////7+/v80NDT/aGho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cnJy&#13;&#10;/4eHh///////////////////////////////////////////////////////////////////////&#13;&#10;/////////////////////////////////////////////////////4mIiP84b13/acio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asmq/zZuXP+Hhof/////////////////////////////////////////////////&#13;&#10;///////////////////////////9/v//T0pJ/8twS///kWT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/kmT/VTAi&#13;&#10;/73Bw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Ol/2TBo/8xVEn/u7m5&#13;&#10;////////////////////////////////////////////////////////////////////////////&#13;&#10;2t3e/1I8NP/ogVj//5Bj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l5ef9+fn7/////////////////////////&#13;&#10;////////////////////////////////////////////////////////////////////////////&#13;&#10;//////////////////////+Ihof/Nm1b/2rJqv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Ol/2PAof8sS0H/xMHC////&#13;&#10;////////////////////////////////////////////////////////////////////////0tXW&#13;&#10;/1o+M//vhVv//o9j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/k2X/rVw9/2ppaf//////////////////////////////&#13;&#10;////////////////////////////////////////////////////////////////////////////&#13;&#10;////////////////////////////////////////////////////////////////////////////&#13;&#10;////////////////h4eH/w8PD//i4uL//////zQ0NP+QkJD//////9DQ0P8GBgb/m5ub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cnJy/4eHh///////////////////////////////////////////////////&#13;&#10;/////////////////////////////////////////////////////////////////////////4mI&#13;&#10;iP84b13/acio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asmq/zZuXP+Hhof/////////////////////////////&#13;&#10;///////////////////////////////////////////////9/v//T0pJ/8twS///kWT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/kmT/VTAi/73Bw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Ol/2TBo/8xVEn/u7m5////////////////////////////////////////////////////////&#13;&#10;////////////////////2t3e/1I8NP/ogVj//5Bj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/kGP/3HlR/05BPf/t7+//&#13;&#10;////////////////////////////////////////////////////////////////////////////&#13;&#10;////////////////////////////////////////////////////////////////////////////&#13;&#10;//////////////////////////////////////////////////////////////Ly8v82Njb/ISEh&#13;&#10;/8rKyv9gYGD/VFRU/9vb2/9NTU3/BQUF/8bGx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l5ef9+fn7/////&#13;&#10;////////////////////////////////////////////////////////////////////////////&#13;&#10;//////////////////////////////////////////+Ihof/Nm1b/2rJqv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Ol&#13;&#10;/2PAof8sS0H/xMHC////////////////////////////////////////////////////////////&#13;&#10;////////////////0tXW/1o+M//vhVv//o9j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/k2X/rVw9/2ppaf//////////&#13;&#10;////////////////////////////////////////////////////////////////////////////&#13;&#10;////////////////////////////////////////////////////////////////////////////&#13;&#10;////////////////////////////////////29vb/xQUFP9CQkL/19fX/zMzM/+JiYn/y8vL/y0t&#13;&#10;Lf8dHR3/5eXl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cnJy/4eHh///////////////////////////////&#13;&#10;////////////////////////////////////////////////////////////////////////////&#13;&#10;/////////////////4mIiP84b13/acio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asmq/zZuXP+Hhof/////////&#13;&#10;///////////////////////////////////////////////////////////////////9/v//T0pJ&#13;&#10;/8twS///kWT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/kmT/VTAi/73Bw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rKyv+NjY3/mZmZ/5qamv+YmJj/mJiY/5iYmP+YmJj/mJiY/9bW1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Pz8/1BQUP+ysrL/////////////////////////////////////////////////////////&#13;&#10;//////////////////////////////////////////////////////////////79/v9iZmT/RYt0&#13;&#10;/2nIqf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Ol/2TBo/8xVEn/u7m5////////////////////////////////////&#13;&#10;////////////////////////////////////////2t3e/1I8NP/ogVj//5Bj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/&#13;&#10;kGP/3HlR/05BPf/t7+//////////////////////////////////////////////////////////&#13;&#10;////////////////////////////////////////////////////////////////////////////&#13;&#10;////////////////////////////////////////////////////////////////////////////&#13;&#10;///////////T09P/Kysr/wAAAP8CAgL/BQUF/wYGBv8ICAj/lZWV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l5ef9+fn7/////////////////////////////////////////////////////////////&#13;&#10;//////////////////////////////////////////////////////////////+Ihof/Nm1b/2rJ&#13;&#10;qv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Ol/2PAof8sS0H/xMHC////////////////////////////////////////&#13;&#10;////////////////////////////////////0tXW/1o+M//vhVv//o9j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/k2X/&#13;&#10;rVw9/2ppaf//////////////////////////////////////////////////////////////////&#13;&#10;////////////////////////////////////////////////////////////////////////////&#13;&#10;/////////////////////////////////////////////////////////////6+vr/8UFBT/BAQE&#13;&#10;/wAAAP8KCgr/AAAA/xsbG/+7u7v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cnJy/4eHh///////////&#13;&#10;////////////////////////////////////////////////////////////////////////////&#13;&#10;/////////////////////////////////////4mIiP84b13/acio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asmq&#13;&#10;/zZuXP+Hhof/////////////////////////////////////////////////////////////////&#13;&#10;///////////9/v//T0pJ/8twS///kWT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/kmT/VTAi/73Bw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Pz8/1BQUP+ysrL/////////////////////////////////////&#13;&#10;////////////////////////////////////////////////////////////////////////////&#13;&#10;//////79/v9iZmT/RYt0/2nIqf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Ol/2TBo/8xVEn/u7m5////////////////&#13;&#10;////////////////////////////////////////////////////////////2t3e/1I8NP/ogVj/&#13;&#10;/5Bj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/kGP/3HlR/05BPf/t7+//////////////////////////////////////&#13;&#10;////////////////////////////////////////////////////////////////////////////&#13;&#10;////////////////////////////////////////////////////////////////////////////&#13;&#10;////////////////////////////////////7e3t/5SUlP9eXl7/UFBQ/39/f//Pz8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l5ef9+fn7/////////////////////////////////////////&#13;&#10;////////////////////////////////////////////////////////////////////////////&#13;&#10;//////+Ihof/Nm1b/2rJqv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Ol/2PAof8sS0H/xMHC////////////////////&#13;&#10;////////////////////////////////////////////////////////0tXW/1o+M//vhVv//o9j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/k2X/rVw9/2ppaf//////////////////////////////////////////////&#13;&#10;////////////////////////////////////////////////////////////////////////////&#13;&#10;////////////////////////////////////////////////////////////////////////////&#13;&#10;///////////d3d3/h4eH/1ZWVv9WVlb/i4uL/+Li4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cnJy/4eHh///////////////////////////////////////////////////////////////////&#13;&#10;/////////////////////////////////////////////////////////4mIiP84b13/acio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asmq/zZuXP+Hhof/////////////////////////////////////////////&#13;&#10;///////////////////////////////9/v//T0pJ/8twS///kWT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/kmT/&#13;&#10;VTAi/73Bw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Ol/2TBo/8xVEn/&#13;&#10;u7m5////////////////////////////////////////////////////////////////////////&#13;&#10;////2t3e/1I8NP/ogVj//5Bj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/kGP/3HlR/05BPf/t7+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l5ef9+fn7/////////////////////&#13;&#10;////////////////////////////////////////////////////////////////////////////&#13;&#10;//////////////////////////+Ihof/Nm1b/2rJqv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Ol/2PAof8sS0H/xMHC&#13;&#10;////////////////////////////////////////////////////////////////////////////&#13;&#10;0tXW/1o+M//vhVv//o9j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/k2X/rVw9/2ppaf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cnJy/4eHh///////////////////////////////////////////////&#13;&#10;////////////////////////////////////////////////////////////////////////////&#13;&#10;/4mIiP84b13/acio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asmq/zZuXP+Hhof/////////////////////////&#13;&#10;///////////////////////////////////////////////////9/v//T0pJ/8twS///kWT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/kmT/VTAi/73Bw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Ol/2TBo/8xVEn/u7m5////////////////////////////////////////////////////&#13;&#10;////////////////////////2t3e/1I8NP/ogVj//5Bj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/kGP/3HlR/05BPf/t&#13;&#10;7+//////////////////////////////////////////////////////////////////////////&#13;&#10;////////////////////////////////////////////////////////////////////////////&#13;&#10;////////////////////////////////////////////////////////////////////////////&#13;&#10;8/Pz/9zc3P/Pz8//z8/P/8/Pz//Pz8//zs7O/+fn5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l5ef9+fn7/&#13;&#10;////////////////////////////////////////////////////////////////////////////&#13;&#10;//////////////////////////////////////////////+Ihof/Nm1b/2rJqv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Ol/2PAof8sS0H/xMHC////////////////////////////////////////////////////////&#13;&#10;////////////////////0tXW/1o+M//vhVv//o9j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/k2X/rVw9/2ppaf//////&#13;&#10;////////////////////////////////////////////////////////////////////////////&#13;&#10;////////////////////////////////////////////////////////////////////////////&#13;&#10;///////////////////////////////////////////////////t7e3/2NjY/87Ozv/Pz8//z8/P&#13;&#10;/8/Pz//Pz8//8PDw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cnJy/4eHh///////////////////////////&#13;&#10;////////////////////////////////////////////////////////////////////////////&#13;&#10;/////////////////////4mIiP84b13/acio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asmq/zZuXP+Hhof/////&#13;&#10;///////////////////////////////////////////////////////////////////////9/v//&#13;&#10;T0pJ/8twS///kWT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/kmT/VTAi/73Bw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qqqq/0dH&#13;&#10;R//Y2Nj//////8HBwf9ycnL/c3Nz/3Nzc/9zc3P/c3Nz/3Nzc/9zc3P/cnJy/8fHx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Pz8/1BQUP+ysrL/////////////////////////////////////////////////////&#13;&#10;//////////////////////////////////////////////////////////////////79/v9iZmT/&#13;&#10;RYt0/2nIqf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Ol/2TBo/8xVEn/u7m5////////////////////////////////&#13;&#10;////////////////////////////////////////////2t3e/1I8NP/ogVj//5Bj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GP/3HlR/05BPf/t7+//////////////////////////////////////////////////////&#13;&#10;////////////////////////////////////////////////////////////////////////////&#13;&#10;////////////////////////////////////////////////////////////////////////////&#13;&#10;//////////////+mpqb/JSUl/wAAAP8AAAD/AAAA/wAAAP8AAAD/AAAA/2xsb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l5ef9+fn7/////////////////////////////////////////////////////////&#13;&#10;//////////////////////////////////////////////////////////////////+Ihof/Nm1b&#13;&#10;/2rJqv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Ol/2PAof8sS0H/xMHC////////////////////////////////////&#13;&#10;////////////////////////////////////////0tXW/1o+M//vhVv//o9j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/&#13;&#10;k2X/rVw9/2ppaf//////////////////////////////////////////////////////////////&#13;&#10;////////////////////////////////////////////////////////////////////////////&#13;&#10;/////////////////////////////////////////////////////////////Pz8/4KCgv8XFxf/&#13;&#10;AAAA/wAAAP8AAAD/AAAA/wAAAP8AAAD/nZ2d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cnJy/4eHh///////&#13;&#10;////////////////////////////////////////////////////////////////////////////&#13;&#10;/////////////////////////////////////////4mIiP84b13/acio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asmq/zZuXP+Hhof/////////////////////////////////////////////////////////////&#13;&#10;///////////////9/v//T0pJ/8twS///kWT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/kmT/VTAi/73Bw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Pz8/1BQUP+ysrL/////////////////////////////////&#13;&#10;////////////////////////////////////////////////////////////////////////////&#13;&#10;//////////79/v9iZmT/RYt0/2nIqf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Ol/2TBo/8xVEn/u7m5////////////&#13;&#10;////////////////////////////////////////////////////////////////2t3e/1I8NP/o&#13;&#10;gVj//5Bj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l5ef9+fn7/////////////////////////////////////&#13;&#10;////////////////////////////////////////////////////////////////////////////&#13;&#10;//////////+Ihof/Nm1b/2rJqv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Ol/2PAof8sS0H/xMHC////////////////&#13;&#10;////////////////////////////////////////////////////////////0tXW/1o+M//vhVv/&#13;&#10;/o9j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/k2X/rVw9/2ppaf//////////////////////////////////////////&#13;&#10;////////////////////////////////////////////////////////////////////////////&#13;&#10;////////////////////////////////////////////////////////////////////////////&#13;&#10;////qamp/wAAAP84ODj/lJSU/7Ozs/+3t7f/t7e3/7e3t/+3t7f/4+Pj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cnJy/4eHh///////////////////////////////////////////////////////////////&#13;&#10;/////////////////////////////////////////////////////////////4mIiP84b13/acio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asmq/zZuXP+Hhof/////////////////////////////////////////&#13;&#10;///////////////////////////////////9/v//T0pJ/8twS///kWT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/&#13;&#10;kmT/VTAi/73Bw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Pz8/1BQUP+ysrL/////////////&#13;&#10;////////////////////////////////////////////////////////////////////////////&#13;&#10;//////////////////////////////79/v9iZmT/RYt0/2nIqf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Ol/2TBo/8x&#13;&#10;VEn/u7m5////////////////////////////////////////////////////////////////////&#13;&#10;////////2t3e/1I8NP/ogVj//5Bj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GP/3HlR/05BPf/t7+//////////////&#13;&#10;////////////////////////////////////////////////////////////////////////////&#13;&#10;////////////////////////////////////////////////////////////////////////////&#13;&#10;/////////////////////////////////////////////////5ycnP8CAgL/0NDQ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l5ef9+fn7/////////////////&#13;&#10;////////////////////////////////////////////////////////////////////////////&#13;&#10;//////////////////////////////+Ihof/Nm1b/2rJqv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Ol/2PAof8sS0H/&#13;&#10;xMHC////////////////////////////////////////////////////////////////////////&#13;&#10;////0tXW/1o+M//vhVv//o9j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/k2X/rVw9/2ppaf//////////////////////&#13;&#10;////////////////////////////////////////////////////////////////////////////&#13;&#10;////////////////////////////////////////////////////////////////////////////&#13;&#10;////////////////////////YWFh/xwcHP/v7+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cnJy/4eHh///////////////////////////////////////////&#13;&#10;////////////////////////////////////////////////////////////////////////////&#13;&#10;/////4mIiP84b13/acio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asmq/zZuXP+Hhof/////////////////////&#13;&#10;///////////////////////////////////////////////////////9/v//T0pJ/8twS///kWT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/kmT/VTAi/73Bw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Ol/2TBo/8xVEn/u7m5////////////////////////////////////////////////&#13;&#10;////////////////////////////2t3e/1I8NP/ogVj//5Bj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Ol/2PAof8sS0H/xMHC////////////////////////////////////////////////////&#13;&#10;////////////////////////0tXW/1o+M//vhVv//o9j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/k2X/rVw9/2ppaf//&#13;&#10;////////////////////////////////////////////////////////////////////////////&#13;&#10;////////////////////////////////////////////////////////////////////////////&#13;&#10;////////////////////////////////////////////VlZW/z4+P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cnJy/4eHh///////////////////////&#13;&#10;////////////////////////////////////////////////////////////////////////////&#13;&#10;/////////////////////////4mIiP84b13/acio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asmq/zZuXP+Hhof/&#13;&#10;///////////////////////////////////////////////////////////////////////////9&#13;&#10;/v//T0pJ/8twS///kWT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/kmT/VTAi/73Bw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Ol/2TBo/8xVEn/u7m5////////////////////////////&#13;&#10;////////////////////////////////////////////////2t3e/1I8NP/ogVj//5Bj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Ol/2PAof8sS0H/xMHC////////////////////////////////&#13;&#10;////////////////////////////////////////////0tXW/1o+M//vhVv//o9j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2X/rVw9/2ppaf//////////////////////////////////////////////////////////&#13;&#10;////////////////////////////////////////////////////////////////////////////&#13;&#10;////////////////////////////////////////////////////////////////lZWV/xMTE//e&#13;&#10;3t7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cnJy/4eHh///&#13;&#10;////////////////////////////////////////////////////////////////////////////&#13;&#10;/////////////////////////////////////////////4mIiP84b13/acio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asmq/zZuXP+Hhof/////////////////////////////////////////////////////////&#13;&#10;///////////////////9/v//T0pJ/8twS///kWT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/kmT/VTAi/73Bw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Ol/2TBo/8xVEn/u7m5////////&#13;&#10;////////////////////////////////////////////////////////////////////2t3e/1I8&#13;&#10;NP/ogVj//5Bj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Ol/2PAof8sS0H/xMHC////////////&#13;&#10;////////////////////////////////////////////////////////////////0tXW/1o+M//v&#13;&#10;hVv//o9j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asmq/zZuXP+Hhof/////////////////////////////////////&#13;&#10;///////////////////////////////////////9/v//T0pJ/8twS///kWT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mT/VTAi/73Bw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Ly8v9xcXH/&#13;&#10;srKy////////////iYmJ/6urq///////////////////////+/v7/319ff/Ly8v//////35+fv/P&#13;&#10;z8//6enp/35+fv/s7Oz//////////////////////////////////////1FRUf+ysrL/////////&#13;&#10;////////////////////////////////////////////////////////////////////////////&#13;&#10;//////////////////////////////////79/v9iZmT/RYt0/2nIqf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Ol/2TB&#13;&#10;o/8xVEn/u7m5////////////////////////////////////////////////////////////////&#13;&#10;////////////2t3e/1I8NP/ogVj//5Bj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Ol/2PAof8s&#13;&#10;S0H/xMHC////////////////////////////////////////////////////////////////////&#13;&#10;////////0tXW/1o+M//vhVv//o9j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asmq/zZuXP+Hhof/////////////////&#13;&#10;///////////////////////////////////////////////////////////9/v//T0pJ/8twS///&#13;&#10;kWT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mT/VTAi/73Bw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56env92dnb/+Pj4///////19fX/cHBw/35+fv98fHz/cXFx/62trf/7+/v//////5ub&#13;&#10;m/+Tk5P/ysrK/3Z2dv/r6+v/oaGh/62trf/////////////////////////////////u7u7/4uLi&#13;&#10;/0tLS/+zs7P/////////////////////////////////////////////////////////////////&#13;&#10;//////////////////////////////////////////////////////79/v9iZmT/RYt0/2nIqf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Ol/2TBo/8xVEn/u7m5////////////////////////////////////////////&#13;&#10;////////////////////////////////2t3e/1I8NP/ogVj//5Bj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Ol/2PAof8sS0H/xMHC////////////////////////////////////////////////&#13;&#10;////////////////////////////0tXW/1o+M//vhVv//o9j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asmq/zZuXP+H&#13;&#10;hof/////////////////////////////////////////////////////////////////////////&#13;&#10;///9/v//T0pJ/8twS///kWT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mT/VTAi/73Bw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Ol/2TBo/8xVEn/u7m5////////////////////////&#13;&#10;////////////////////////////////////////////////////2t3e/1I8NP/ogVj//5Bj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/kGP/3HlR/05BPf/t7+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Ol/2PAof8sS0H/xMHC////////////////////////////&#13;&#10;////////////////////////////////////////////////0tXW/1o+M//vhVv//o9j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/k2X/rVw9/2ppaf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9/f3/3d3d/+lpaX///////////+hoaH/kJCQ//Ly8v/q6ur//f39////////////lpaW/6enp///&#13;&#10;////jo6O/7Ozs//y8vL/f39//+Dg4P//////////////////////////////////////dHR0/4eH&#13;&#10;h///////////////////////////////////////////////////////////////////////////&#13;&#10;/////////////////////////////////////////////////4mIiP84b13/acio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asmq/zZuXP+Hhof/////////////////////////////////////////////////////&#13;&#10;///////////////////////9/v//T0pJ/8twS///kWT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mT/VTAi/73B&#13;&#10;w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sLCw/29vb//39/f////////////9/f3/&#13;&#10;8fHx//7+/v///////////6ioqP9tbW3/+Pj4//////////////////////+ZmZn/tra2/9nZ2f93&#13;&#10;d3f/ioqK/4iIiP/z8/P////////////z8/P/6enp/01NTf+zs7P/////////////////////////&#13;&#10;////////////////////////////////////////////////////////////////////////////&#13;&#10;//////////////////79/v9iZmT/RYt0/2nIqf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Ol/2TBo/8xVEn/u7m5////&#13;&#10;////////////////////////////////////////////////////////////////////////2t3e&#13;&#10;/1I8NP/ogVj//5Bj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Ol/2PAof8sS0H/xMHC////////&#13;&#10;////////////////////////////////////////////////////////////////////0tXW/1o+&#13;&#10;M//vhVv//o9j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asmq/zZuXP+Hhof/////////////////////////////////&#13;&#10;///////////////////////////////////////////9/v//T0pJ/8twS///kWT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/kmT/VTAi/73Bw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8/Pz/fX19/6Ojo///&#13;&#10;///////////////09PT/4uLi//39/f///////////76+vv9nZ2f/9PT0/////////////////9zc&#13;&#10;3P9/f3//8/Pz/5eXl/+srKz//////39/f//FxcX//////////////////v7+/1BQUP+ysrL/////&#13;&#10;////////////////////////////////////////////////////////////////////////////&#13;&#10;//////////////////////////////////////79/v9iZmT/RYt0/2nIqf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Ol&#13;&#10;/2TBo/8xVEn/u7m5////////////////////////////////////////////////////////////&#13;&#10;////////////////2t3e/1I8NP/ogVj//5Bj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Ol/2PA&#13;&#10;of8sS0H/xMHC////////////////////////////////////////////////////////////////&#13;&#10;////////////0tXW/1o+M//vhVv//o9j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asmq/zZuXP+Hhof/////////////&#13;&#10;///////////////////////////////////////////////////////////////9/v//T0pJ/8tw&#13;&#10;S///kWT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/kmT/VTAi/73Bw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Ol/2TBo/8xVEn/u7m5////////////////////////////////////////&#13;&#10;////////////////////////////////////2t3e/1I8NP/ogVj//5Bj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Ol/2PAof8sS0H/xMHC////////////////////////////////////////////&#13;&#10;////////////////////////////////0tXW/1o+M//vhVv//o9j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asmq/zZu&#13;&#10;XP+Hhof/////////////////////////////////////////////////////////////////////&#13;&#10;///////9/v//T0pJ/8twS///kWT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/kmT/VTAi/73Bw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Ol/2TBo/8xVEn/u7m5////////////////////&#13;&#10;////////////////////////////////////////////////////////2t3e/1I8NP/ogVj//5Bj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/kGP/3HlR/05BPf/t7+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Ol/2PAof8sS0H/xMHC////////////////////////&#13;&#10;////////////////////////////////////////////////////0tXW/1o+M//vhVv//o9j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/k2X/rVw9/2ppaf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+S&#13;&#10;kpL/jY2N//7+/v////////////T09P/Hx8f/8vLy////////////2dnZ/15eXv/g4OD/////////&#13;&#10;////////5ubm/35+fv/s7Oz/r6+v/5SUlP//////nJyc/6Ghof//////////////////////cnJy&#13;&#10;/4eHh///////////////////////////////////////////////////////////////////////&#13;&#10;/////////////////////////////////////////////////////4mIiP84b13/acio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asmq/zZuXP+Hhof/////////////////////////////////////////////////&#13;&#10;///////////////////////////9/v//T0pJ/8twS///kWT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/kmT/VTAi&#13;&#10;/73Bw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Ol/2TBo/8xVEn/u7m5&#13;&#10;////////////////////////////////////////////////////////////////////////////&#13;&#10;2t3e/1I8NP/ogVj//5Bj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/kGP/3HlR/05BPf/t7+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29vb/n5+f/+Hh4f//////////////////////&#13;&#10;+fn5/6ysrP9+fn7/gYGB/7e3t//9/f3/////////////////zc3N/5SUlP/+/v7///////n5+f+a&#13;&#10;mpr/enp6/5OTk//09PT//////////////////////3l5ef9+fn7/////////////////////////&#13;&#10;////////////////////////////////////////////////////////////////////////////&#13;&#10;//////////////////////+Ihof/Nm1b/2rJqv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Ol/2PAof8sS0H/xMHC////&#13;&#10;////////////////////////////////////////////////////////////////////////0tXW&#13;&#10;/1o+M//vhVv//o9j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/k2X/rVw9/2ppaf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asmq/zZuXP+Hhof/////////////////////////////&#13;&#10;///////////////////////////////////////////////9/v//T0pJ/8twS///kWT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/kmT/VTAi/73Bw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Ol/2TBo/8xVEn/u7m5////////////////////////////////////////////////////////&#13;&#10;////////////////////2t3e/1I8NP/ogVj//5Bj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Ol&#13;&#10;/2PAof8sS0H/xMHC////////////////////////////////////////////////////////////&#13;&#10;////////////////0tXW/1o+M//vhVv//o9j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asmq/zZuXP+Hhof/////////&#13;&#10;///////////////////////////////////////////////////////////////////9/v//T0pJ&#13;&#10;/8twS///kWT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/kmT/VTAi/73Bw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46Ojv8LCwv/2NjY///////////////////////V1dX/BwcH/5qam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Pz8/1BQUP+ysrL/////////////////////////////////////////////////////////&#13;&#10;//////////////////////////////////////////////////////////////79/v9iZmT/RYt0&#13;&#10;/2nIqf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Ol/2TBo/8xVEn/u7m5////////////////////////////////////&#13;&#10;////////////////////////////////////////2t3e/1I8NP/ogVj//5Bj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/&#13;&#10;kGP/3HlR/05BPf/t7+//////////////////////////////////////////////////////////&#13;&#10;////////////////////////////////////////////////////////////////////////////&#13;&#10;//////////////////////////////////////////////////////+CgoL/ERER/xISEv8SEhL/&#13;&#10;EhIS/xISEv8SEhL/EhIS/xISEv8SEhL/EhIS/xISEv8SEhL/EBAQ/3d3d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l5ef9+fn7/////////////////////////////////////////////////////////////&#13;&#10;//////////////////////////////////////////////////////////////+Ihof/Nm1b/2rJ&#13;&#10;qv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Ol/2PAof8sS0H/xMHC////////////////////////////////////////&#13;&#10;////////////////////////////////////0tXW/1o+M//vhVv//o9j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asmq&#13;&#10;/zZuXP+Hhof/////////////////////////////////////////////////////////////////&#13;&#10;///////////9/v//T0pJ/8twS///kWT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/kmT/VTAi/73Bw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Ol/2TBo/8xVEn/u7m5////////////////&#13;&#10;////////////////////////////////////////////////////////////2t3e/1I8NP/ogVj/&#13;&#10;/5Bj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l5ef9+fn7/////////////////////////////////////////&#13;&#10;////////////////////////////////////////////////////////////////////////////&#13;&#10;//////+Ihof/Nm1b/2rJqv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Ol/2PAof8sS0H/xMHC////////////////////&#13;&#10;////////////////////////////////////////////////////////0tXW/1o+M//vhVv//o9j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/k2X/rVw9/2ppaf//////////////////////////////////////////////&#13;&#10;////////////////////////////////////////////////////////////////////////////&#13;&#10;/////////////////////////////////////////////////+3t7f/m5ub/5+fn/+fn5//n5+f/&#13;&#10;5+fn/+fn5//n5+f/5+fn/+fn5//n5+f/5+fn/+fn5//m5ub/9fX1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cnJy/4eHh///////////////////////////////////////////////////////////////////&#13;&#10;/////////////////////////////////////////////////////////4mIiP84b13/acio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asmq/zZuXP+Hhof/////////////////////////////////////////////&#13;&#10;///////////////////////////////9/v//T0pJ/8twS///kWT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/kmT/&#13;&#10;VTAi/73Bw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Ol/2TBo/8xVEn/&#13;&#10;u7m5////////////////////////////////////////////////////////////////////////&#13;&#10;////2t3e/1I8NP/ogVj//5Bj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/kGP/3HlR/05BPf/t7+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l5ef9+fn7/////////////////////&#13;&#10;////////////////////////////////////////////////////////////////////////////&#13;&#10;//////////////////////////+Ihof/Nm1b/2rJqv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Ol/2PAof8sS0H/xMHC&#13;&#10;////////////////////////////////////////////////////////////////////////////&#13;&#10;0tXW/1o+M//vhVv//o9j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/k2X/rVw9/2ppaf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cnJy/4eHh///////////////////////////////////////////////&#13;&#10;////////////////////////////////////////////////////////////////////////////&#13;&#10;/4mIiP84b13/acio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asmq/zZuXP+Hhof/////////////////////////&#13;&#10;///////////////////////////////////////////////////9/v//T0pJ/8twS///kWT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/kmT/VTAi/73Bw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Ol/2TBo/8xVEn/u7m5////////////////////////////////////////////////////&#13;&#10;////////////////////////2t3e/1I8NP/ogVj//5Bj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/kGP/3HlR/05BPf/t&#13;&#10;7+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l5ef9+fn7/&#13;&#10;////////////////////////////////////////////////////////////////////////////&#13;&#10;//////////////////////////////////////////////+Ihof/Nm1b/2rJqv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Ol/2PAof8sS0H/xMHC////////////////////////////////////////////////////////&#13;&#10;////////////////////0tXW/1o+M//vhVv//o9j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/k2X/rVw9/2ppaf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cnJy/4eHh///////////////////////////&#13;&#10;////////////////////////////////////////////////////////////////////////////&#13;&#10;/////////////////////4mIiP84b13/acio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asmq/zZuXP+Hhof/////&#13;&#10;///////////////////////////////////////////////////////////////////////9/v//&#13;&#10;T0pJ/8twS///kWT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/kmT/VTAi/73Bw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/v7/8tLS3/FhYW/5ycnP/a2tr/2dnZ/5qamv8UFBT/MzMz//Ly8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Pz8/1BQUP+ysrL/////////////////////////////////////////////////////&#13;&#10;//////////////////////////////////////////////////////////////////79/v9iZmT/&#13;&#10;RYt0/2nIqf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Ol/2TBo/8xVEn/u7m5////////////////////////////////&#13;&#10;////////////////////////////////////////////2t3e/1I8NP/ogVj//5Bj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GP/3HlR/05BPf/t7+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l5ef9+fn7/////////////////////////////////////////////////////////&#13;&#10;//////////////////////////////////////////////////////////////////+Ihof/Nm1b&#13;&#10;/2rJqv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Ol/2PAof8sS0H/xMHC////////////////////////////////////&#13;&#10;////////////////////////////////////////0tXW/1o+M//vhVv//o9j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/&#13;&#10;k2X/rVw9/2ppaf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cnJy/4eHh///////&#13;&#10;////////////////////////////////////////////////////////////////////////////&#13;&#10;/////////////////////////////////////////4mIiP84b13/acio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asmq/zZuXP+Hhof/////////////////////////////////////////////////////////////&#13;&#10;///////////////9/v//T0pJ/8twS///kWT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/kmT/VTAi/73Bw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Pz8//NTU1/wAAAP8FBQX/BAQE/wAAAP84ODj/&#13;&#10;09PT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Pz8/1BQUP+ysrL/////////////////////////////////&#13;&#10;////////////////////////////////////////////////////////////////////////////&#13;&#10;//////////79/v9iZmT/RYt0/2nIqf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Ol/2TBo/8xVEn/u7m5////////////&#13;&#10;////////////////////////////////////////////////////////////////2t3e/1I8NP/o&#13;&#10;gVj//5Bj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GP/3HlR/05BPf/t7+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l5ef9+fn7/////////////////////////////////////&#13;&#10;////////////////////////////////////////////////////////////////////////////&#13;&#10;//////////+Ihof/Nm1b/2rJqv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Ol/2PAof8sS0H/xMHC////////////////&#13;&#10;////////////////////////////////////////////////////////////0tXW/1o+M//vhVv/&#13;&#10;/o9j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/k2X/rVw9/2ppaf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cnJy/4eHh///////////////////////////////////////////////////////////////&#13;&#10;/////////////////////////////////////////////////////////////4mIiP84b13/acio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asmq/zZuXP+Hhof/////////////////////////////////////////&#13;&#10;///////////////////////////////////9/v//T0pJ/8twS///kWT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/&#13;&#10;kmT/VTAi/73Bw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9PT0/7CwsP97&#13;&#10;e3v/fHx8/7Gxsf/29vb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Pz8/1BQUP+ysrL/////////////&#13;&#10;////////////////////////////////////////////////////////////////////////////&#13;&#10;//////////////////////////////79/v9iZmT/RYt0/2nIqf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Ol/2TBo/8x&#13;&#10;VEn/u7m5////////////////////////////////////////////////////////////////////&#13;&#10;////////2t3e/1I8NP/ogVj//5Bj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GP/3HlR/05BPf/t7+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l5ef9+fn7/////////////////&#13;&#10;////////////////////////////////////////////////////////////////////////////&#13;&#10;//////////////////////////////+Ihof/Nm1b/2rJqv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Ol/2PAof8sS0H/&#13;&#10;xMHC////////////////////////////////////////////////////////////////////////&#13;&#10;////0tXW/1o+M//vhVv//o9j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/k2X/rVw9/2ppaf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cnJy/4eHh///////////////////////////////////////////&#13;&#10;////////////////////////////////////////////////////////////////////////////&#13;&#10;/////4mIiP84b13/acio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asmq/zZuXP+Hhof/////////////////////&#13;&#10;///////////////////////////////////////////////////////9/v//T0pJ/8twS///kWT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/kmT/VTAi/73Bw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Ol/2TBo/8xVEn/u7m5////////////////////////////////////////////////&#13;&#10;////////////////////////////2t3e/1I8NP/ogVj//5Bj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GP/3HlR/05B&#13;&#10;Pf/t7+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l5ef9+&#13;&#10;fn7/////////////////////////////////////////////////////////////////////////&#13;&#10;//////////////////////////////////////////////////+Ihof/Nm1b/2rJqv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Ol/2PAof8sS0H/xMHC////////////////////////////////////////////////////&#13;&#10;////////////////////////0tXW/1o+M//vhVv//o9j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/k2X/rVw9/2ppa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cnJy/4eHh///////////////////////&#13;&#10;////////////////////////////////////////////////////////////////////////////&#13;&#10;/////////////////////////4mIiP84b13/acio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asmq/zZuXP+Hhof/&#13;&#10;///////////////////////////////////////////////////////////////////////////9&#13;&#10;/v//T0pJ/8twS///kWT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/kmT/VTAi/73Bw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4eHh/8eHh7/9fX1///////////////////////9/f3/LCws/3l5ef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Pz8/1BQUP+ysrL/////////////////////////////////////////////////&#13;&#10;//////////////////////////////////////////////////////////////////////79/v9i&#13;&#10;ZmT/RYt0/2nIqf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Ol/2TBo/8xVEn/u7m5////////////////////////////&#13;&#10;////////////////////////////////////////////////2t3e/1I8NP/ogVj//5Bj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/kGP/3HlR/05BPf/t7+//////////////////////////////////////////////////&#13;&#10;////////////////////////////////////////////////////////////////////////////&#13;&#10;////////////////////////////////////////////////////////////////////////////&#13;&#10;/////////////////////////////+bm5v/CwsL/t7e3/9fX1//+/v7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l5ef9+fn7/////////////////////////////////////////////////////&#13;&#10;//////////////////////////////////////////////////////////////////////+Ihof/&#13;&#10;Nm1b/2rJqv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Ol/2PAof8sS0H/xMHC////////////////////////////////&#13;&#10;////////////////////////////////////////////0tXW/1o+M//vhVv//o9j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2X/rVw9/2ppaf//////////////////////////////////////////////////////////&#13;&#10;////////////////////////////////////////////////////////////////////////////&#13;&#10;///////////////////////////////////////////////////////////////////////////b&#13;&#10;29v/gICA/0tLS/9MTEz/goKC/97e3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cnJy/4eHh///&#13;&#10;////////////////////////////////////////////////////////////////////////////&#13;&#10;/////////////////////////////////////////////4mIiP84b13/acio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asmq/zZuXP+Hhof/////////////////////////////////////////////////////////&#13;&#10;///////////////////9/v//T0pJ/8twS///kWT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/kmT/VTAi/73Bw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7+/v/+vr6/4aGhv8hISH/7+/v//r6+v/6+vr/+vr6//r6+v/i&#13;&#10;4uL/JCQk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Pz8/1BQUP+ysrL/////////////////////////////&#13;&#10;////////////////////////////////////////////////////////////////////////////&#13;&#10;//////////////79/v9iZmT/RYt0/2nIqf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Ol/2TBo/8xVEn/u7m5////////&#13;&#10;////////////////////////////////////////////////////////////////////2t3e/1I8&#13;&#10;NP/ogVj//5Bj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l5ef9+fn7/////////////////////////////////&#13;&#10;////////////////////////////////////////////////////////////////////////////&#13;&#10;//////////////+Ihof/Nm1b/2rJqv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Ol/2PAof8sS0H/xMHC////////////&#13;&#10;////////////////////////////////////////////////////////////////0tXW/1o+M//v&#13;&#10;hVv//o9j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2X/rVw9/2ppaf//////////////////////////////////////&#13;&#10;////////////////////////////////////////////////////////////////////////////&#13;&#10;////////////////////////////////////////////////////////////////////////////&#13;&#10;/////////////7CwsP8TExP/AAAA/yQkJP8jIyP/AAAA/xcXF/+5ubn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cnJy/4eHh///////////////////////////////////////////////////////////&#13;&#10;/////////////////////////////////////////////////////////////////4mIiP84b13/&#13;&#10;acio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asmq/zZuXP+Hhof/////////////////////////////////////&#13;&#10;///////////////////////////////////////9/v//T0pJ/8twS///kWT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mT/VTAi/73Bw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Ol/2TB&#13;&#10;o/8xVEn/u7m5////////////////////////////////////////////////////////////////&#13;&#10;////////////2t3e/1I8NP/ogVj//5Bj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/kGP/3HlR/05BPf/t7+//////////&#13;&#10;////////////////////////////////////////////////////////////////////////////&#13;&#10;////////////////////////////////////////////////////////////////////////////&#13;&#10;//////////////////////////////////////////////////////////+CgoL/AAAA/0dHR/+e&#13;&#10;np7/ra2t/3BwcP8HBwf/MDAw/+/v7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l5ef9+fn7/////////////&#13;&#10;////////////////////////////////////////////////////////////////////////////&#13;&#10;//////////////////////////////////+Ihof/Nm1b/2rJqv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Ol/2PAof8s&#13;&#10;S0H/xMHC////////////////////////////////////////////////////////////////////&#13;&#10;////////0tXW/1o+M//vhVv//o9j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2X/rVw9/2ppaf//////////////////&#13;&#10;////////////////////////////////////////////////////////////////////////////&#13;&#10;////////////////////////////////////////////////////////////////////////////&#13;&#10;////////////////////////////4eHh/xkZGf8uLi7/xMTE//T09P/z8/P/wMDA/yoqKv8eHh7/&#13;&#10;5+fn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cnJy/4eHh///////////////////////////////////////&#13;&#10;////////////////////////////////////////////////////////////////////////////&#13;&#10;/////////4mIiP84b13/acio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asmq/zZuXP+Hhof/////////////////&#13;&#10;///////////////////////////////////////////////////////////9/v//T0pJ/8twS///&#13;&#10;kWT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mT/VTAi/73Bw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v7+/+NjY3/dXV1&#13;&#10;/z09Pf8PDw//bW1t/3Nzc/9ycnL/cnJy/3Fxcf9+fn7/uLi4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Pz8&#13;&#10;/1BQUP+ysrL/////////////////////////////////////////////////////////////////&#13;&#10;//////////////////////////////////////////////////////79/v9iZmT/RYt0/2nIqf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Ol/2TBo/8xVEn/u7m5////////////////////////////////////////////&#13;&#10;////////////////////////////////2t3e/1I8NP/ogVj//5Bj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/kGP/3HlR&#13;&#10;/05BPf/t7+//////////////////////////////////////////////////////////////////&#13;&#10;////////////////////////////////////////////////////////////////////////////&#13;&#10;/////////////////////////////////////////////////////////////////////////9ra&#13;&#10;2v8JCQn/aGho//7+/v////////////////+4uLj/AgIC/46Oj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l5&#13;&#10;ef9+fn7/////////////////////////////////////////////////////////////////////&#13;&#10;//////////////////////////////////////////////////////+Ihof/Nm1b/2rJqv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Ol/2PAof8sS0H/xMHC////////////////////////////////////////////////&#13;&#10;////////////////////////////0tXW/1o+M//vhVv//o9j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2X/rVw9/2pp&#13;&#10;af//////////////////////////////////////////////////////////////////////////&#13;&#10;////////////////////////////////////////////////////////////////////////////&#13;&#10;////////////////////////////////////////////////j4+P/wsLC//W1tb/////////////&#13;&#10;/////////9DQ0P8FBQX/n5+f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cnJy/4eHh///////////////////&#13;&#10;////////////////////////////////////////////////////////////////////////////&#13;&#10;/////////////////////////////4mIiP84b13/acio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asmq/zZuXP+H&#13;&#10;hof/////////////////////////////////////////////////////////////////////////&#13;&#10;///9/v//T0pJ/8twS///kWT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mT/VTAi/73Bw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4qKiv8eHh7/+/v7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Pz8/1BQUP+ysrL/////////////////////////////////////////////&#13;&#10;//////////////////////////////////////////////////////////////////////////79&#13;&#10;/v9iZmT/RYt0/2nIqf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Ol/2TBo/8xVEn/u7m5////////////////////////&#13;&#10;////////////////////////////////////////////////////2t3e/1I8NP/ogVj//5Bj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/kGP/3HlR/05BPf/t7+//////////////////////////////////////////////&#13;&#10;////////////////////////////////////////////////////////////////////////////&#13;&#10;////////////////////////////////////////////////////////////////////////////&#13;&#10;/////////////////6urq/8GBgb/4ODg////////////////////////////SEhI/05OT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l5ef9+fn7/////////////////////////////////////////////////&#13;&#10;//////////////////////////////////////////////////////////////////////////+I&#13;&#10;hof/Nm1b/2rJqv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Ol/2PAof8sS0H/xMHC////////////////////////////&#13;&#10;////////////////////////////////////////////////0tXW/1o+M//vhVv//o9j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/k2X/rVw9/2ppaf//////////////////////////////////////////////////////&#13;&#10;////////////////////////////////////////////////////////////////////////////&#13;&#10;////////////////////////////////////////////////////////////////////Xl5e/zU1&#13;&#10;Nf////////////////////////////39/f8xMTH/a2tr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cnJy/4eH&#13;&#10;h///////////////////////////////////////////////////////////////////////////&#13;&#10;/////////////////////////////////////////////////4mIiP84b13/acio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asmq/zZuXP+Hhof/////////////////////////////////////////////////////&#13;&#10;///////////////////////9/v//T0pJ/8twS///kWT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mT/VTAi/73B&#13;&#10;w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9PT0/+srKz/+/v7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Pz8/1BQUP+ysrL/////////////////////////&#13;&#10;////////////////////////////////////////////////////////////////////////////&#13;&#10;//////////////////79/v9iZmT/RYt0/2nIqf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Ol/2TBo/8xVEn/u7m5////&#13;&#10;////////////////////////////////////////////////////////////////////////2t3e&#13;&#10;/1I8NP/ogVj//5Bj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Ol/2PAof8sS0H/xMHC////////&#13;&#10;////////////////////////////////////////////////////////////////////0tXW/1o+&#13;&#10;M//vhVv//o9j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/k2X/rVw9/2ppaf//////////////////////////////////&#13;&#10;////////////////////////////////////////////////////////////////////////////&#13;&#10;////////////////////////////////////////////////////////////////////////////&#13;&#10;////////////Y2Nj/zAwMP////////////////////////////z8/P8sLCz/cXFx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cnJy/4eHh///////////////////////////////////////////////////////&#13;&#10;/////////////////////////////////////////////////////////////////////4mIiP84&#13;&#10;b13/acio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asmq/zZuXP+Hhof/////////////////////////////////&#13;&#10;///////////////////////////////////////////9/v//T0pJ/8twS///kWT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/kmT/VTAi/73Bw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Pz8/1BQUP+ysrL/////&#13;&#10;////////////////////////////////////////////////////////////////////////////&#13;&#10;//////////////////////////////////////79/v9iZmT/RYt0/2nIqf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Ol&#13;&#10;/2TBo/8xVEn/u7m5////////////////////////////////////////////////////////////&#13;&#10;////////////////2t3e/1I8NP/ogVj//5Bj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/kGP/3HlR/05BPf/t7+//////&#13;&#10;////////////////////////////////////////////////////////////////////////////&#13;&#10;////////////////////////////////////////////////////////////////////////////&#13;&#10;/////////////////////////////////////////////////////////7W1tf8CAgL/zc3N////&#13;&#10;///////////////////+/v7/NjY2/1paW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3l5ef9+fn7/////////&#13;&#10;////////////////////////////////////////////////////////////////////////////&#13;&#10;//////////////////////////////////////+Ihof/Nm1b/2rJqv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Ol/2PA&#13;&#10;of8sS0H/xMHC////////////////////////////////////////////////////////////////&#13;&#10;////////////0tXW/1o+M//vhVv//o9j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/k2X/rVw9/2ppaf//////////////&#13;&#10;////////////////////////////////////////////////////////////////////////////&#13;&#10;////////////////////////////////////////////////////////////////////////////&#13;&#10;////////////////////////////////mZmZ/wYGBv/ExMT//////////////////////76+vv8C&#13;&#10;AgL/p6en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cnJy/4eHh///////////////////////////////////&#13;&#10;////////////////////////////////////////////////////////////////////////////&#13;&#10;/////////////4mIiP84b13/acio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asmq/zZuXP+Hhof/////////////&#13;&#10;///////////////////////////////////////////////////////////////9/v//T0pJ/8tw&#13;&#10;S///kWT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/kmT/VTAi/73Bw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Pz8/1BQUP+ysrL/////////////////////////////////////////////////////////////&#13;&#10;//////////////////////////////////////////////////////////79/v9iZmT/RYt0/2nI&#13;&#10;qf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Ol/2TBo/8xVEn/u7m5////////////////////////////////////////&#13;&#10;////////////////////////////////////2t3e/1I8NP/ogVj//5Bj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/kGP/&#13;&#10;3HlR/05BPf/t7+//////////////////////////////////////////////////////////////&#13;&#10;////////////////////////////////////////////////////////////////////////////&#13;&#10;////////////////////////////////////////////////////////////////////////////&#13;&#10;/+np6f8dHR3/PT09/+Li4v////////////n5+f+FhYX/AAAA/6qqq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l5ef9+fn7/////////////////////////////////////////////////////////////////&#13;&#10;//////////////////////////////////////////////////////////+Ihof/Nm1b/2rJqv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Ol/2PAof8sS0H/xMHC////////////////////////////////////////////&#13;&#10;////////////////////////////////0tXW/1o+M//vhVv//o9j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/k2X/rVw9&#13;&#10;/2ppaf//////////////////////////////////////////////////////////////////////&#13;&#10;////////////////////////////////////////////////////////////////////////////&#13;&#10;////////////////////////////////////////////////////7Ozs/ygoKP8bGxv/paWl/+Dg&#13;&#10;4P/f39//oaGh/xcXF/8wMDD/8PDw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cnJy/4eHh///////////////&#13;&#10;////////////////////////////////////////////////////////////////////////////&#13;&#10;/////////////////////////////////4mIiP84b13/acio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asmq/zZu&#13;&#10;XP+Hhof/////////////////////////////////////////////////////////////////////&#13;&#10;///////9/v//T0pJ/8twS///kWT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/kmT/VTAi/73Bw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Pz8/1BQUP+ysrL/////////////////////////////////////////&#13;&#10;////////////////////////////////////////////////////////////////////////////&#13;&#10;//79/v9iZmT/RYt0/2nIqf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Ol/2TBo/8xVEn/u7m5////////////////////&#13;&#10;////////////////////////////////////////////////////////2t3e/1I8NP/ogVj//5Bj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/kGP/3HlR/05BPf/t7+//////////////////////////////////////////&#13;&#10;////////////////////////////////////////////////////////////////////////////&#13;&#10;////////////////////////////////////////////////////////////////////////////&#13;&#10;//////////////////////////+urq7/BgYG/xQUFP9aWlr/aWlp/zExMf8AAAD/XFxc//z8/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l5ef9+fn7/////////////////////////////////////////////&#13;&#10;////////////////////////////////////////////////////////////////////////////&#13;&#10;//+Ihof/Nm1b/2rJqv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Ol/2PAof8sS0H/xMHC////////////////////////&#13;&#10;////////////////////////////////////////////////////0tXW/1o+M//vhVv//o9j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/k2X/rVw9/2ppaf//////////////////////////////////////////////////&#13;&#10;////////////////////////////////////////////////////////////////////////////&#13;&#10;////////////////////////////////////////////////////////////////////////////&#13;&#10;/8nJyf8tLS3/AAAA/wkJCf8ICAj/AAAA/zIyMv/Q0N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cnJy&#13;&#10;/4eHh///////////////////////////////////////////////////////////////////////&#13;&#10;/////////////////////////////////////////////////////4mIiP84b13/acio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asmq/zZuXP+Hhof/////////////////////////////////////////////////&#13;&#10;///////////////////////////9/v//T0pJ/8twS///kWT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/kmT/VTAi&#13;&#10;/73Bw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Pz8/1BQUP+ysrL/////////////////////&#13;&#10;////////////////////////////////////////////////////////////////////////////&#13;&#10;//////////////////////79/v9iZmT/RYt0/2nIqf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Ol/2TBo/8xVEn/u7m5&#13;&#10;////////////////////////////////////////////////////////////////////////////&#13;&#10;2t3e/1I8NP/ogVj//5Bj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l5ef9+fn7/////////////////////////&#13;&#10;////////////////////////////////////////////////////////////////////////////&#13;&#10;//////////////////////+Ihof/Nm1b/2rJqv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Ol/2PAof8sS0H/xMHC////&#13;&#10;////////////////////////////////////////////////////////////////////////0tXW&#13;&#10;/1o+M//vhVv//o9j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/k2X/rVw9/2ppaf//////////////////////////////&#13;&#10;////////////////////////////////////////////////////////////////////////////&#13;&#10;////////////////////////////////////////////////////////////////////////////&#13;&#10;///////////////////////////w8PD/p6en/3Jycv90dHT/qamp//Ly8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cnJy/4eHh///////////////////////////////////////////////////&#13;&#10;/////////////////////////////////////////////////////////////////////////4mI&#13;&#10;iP84b13/acio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asmq/zZuXP+Hhof/////////////////////////////&#13;&#10;///////////////////////////////////////////////9/v//T0pJ/8twS///kWT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/kmT/VTAi/73Bw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/kGP/3HlR/05BPf/t7+//&#13;&#10;////////////////////////////////////////////////////////////////////////////&#13;&#10;////////////////////////////////////////////////////////////////////////////&#13;&#10;/////////////////////////////////////////////////////////////+rq6v+rq6v/+fn5&#13;&#10;///////w8PD/7Ozs//r6+v//////rKys/8XFxf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l5ef9+fn7/////&#13;&#10;////////////////////////////////////////////////////////////////////////////&#13;&#10;//////////////////////////////////////////+Ihof/Nm1b/2rJqv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Ol&#13;&#10;/2PAof8sS0H/xMHC////////////////////////////////////////////////////////////&#13;&#10;////////////////0tXW/1o+M//vhVv//o9j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/k2X/rVw9/2ppaf//////////&#13;&#10;////////////////////////////////////////////////////////////////////////////&#13;&#10;////////////////////////////////////////////////////////////////////////////&#13;&#10;////////////////////////////////////19fX/7Ozs/////////////////////////////r6&#13;&#10;+v+cnJz/2tra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cnJy/4eHh///////////////////////////////&#13;&#10;////////////////////////////////////////////////////////////////////////////&#13;&#10;/////////////////4mIiP84b13/acio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asmq/zZuXP+Hhof/////////&#13;&#10;///////////////////////////////////////////////////////////////////9/v//T0pJ&#13;&#10;/8twS///kWT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/kmT/VTAi/73Bw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6+vr/+vr6//r6+v/6+vr/+vr6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Pz8/1BQUP+ysrL/////////////////////////////////////////////////////////&#13;&#10;//////////////////////////////////////////////////////////////79/v9iZWT/RYt0&#13;&#10;/2nIqf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Ol/2TBov8xVEn/u7m5////////////////////////////////////&#13;&#10;////////////////////////////////////////2t3e/1I8NP/ogVj//5Bj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/&#13;&#10;kGP/3HlR/05BPf/t7+//////////////////////////////////////////////////////////&#13;&#10;////////////////////////////////////////////////////////////////////////////&#13;&#10;////////////////////////////////////////////////////////////////////////////&#13;&#10;/////729vf8JCQn/2NjY////////////////////////////Wlpa/0tLS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l5ef9+fn7/////////////////////////////////////////////////////////////&#13;&#10;//////////////////////////////////////////////////////////////+Ihof/Nm1b/2rJ&#13;&#10;qv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Ol/2PAof8sS0H/xMHC////////////////////////////////////////&#13;&#10;////////////////////////////////////0tXW/1o+M//vhVv//o9j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/k2X/&#13;&#10;rVw9/2ppaf//////////////////////////////////////////////////////////////////&#13;&#10;////////////////////////////////////////////////////////////////////////////&#13;&#10;////////////////////////////////////////////////////////hYWF/yEhIf/29vb/////&#13;&#10;//////////////////v7+/8qKir/fX19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cnJy/4eHh///////////&#13;&#10;////////////////////////////////////////////////////////////////////////////&#13;&#10;/////////////////////////////////////4mIiP84b13/acio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asmq&#13;&#10;/zZuXP+Hhof/////////////////////////////////////////////////////////////////&#13;&#10;///////////9/v//T0pJ/8twS///kWT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/kmT/VTAi/73Bw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Ol/2PAof8sS0H/xMHC////////////////////&#13;&#10;////////////////////////////////////////////////////////0tXW/1o+M//vhVv//o9j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/k2X/rVw9/2ppaf//////////////////////////////////////////////&#13;&#10;////////////////////////////////////////////////////////////////////////////&#13;&#10;//////////////////////////////////////////////////////////////////7+/v/+/v7/&#13;&#10;hYWF/yMjI//09PT//v7+//7+/v/+/v7//v7+/+bm5v8lJSX/YmJi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cnJy/4eHh///////////////////////////////////////////////////////////////////&#13;&#10;/////////////////////////////////////////////////////////4mIiP84b13/acio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asmq/zZuXP+Hhof/////////////////////////////////////////////&#13;&#10;///////////////////////////////9/v//T0pJ/8twS///kWT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/kmT/&#13;&#10;VTAi/73Bw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/kGP/3HlR/05BPf/t7+//////////////////&#13;&#10;////////////////////////////////////////////////////////////////////////////&#13;&#10;////////////////////////////////////////////////////////////////////////////&#13;&#10;//////////////////////////////////9wcHD/Hx8f/xkZGf8BAQH/HBwc/yMjI/8jIyP/IyMj&#13;&#10;/yIiIv8WFhb/AAAA/3p6e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l5ef9+fn7/////////////////////&#13;&#10;////////////////////////////////////////////////////////////////////////////&#13;&#10;//////////////////////////+Ihof/Nm1b/2rJqv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Ol/2PAof8sS0H/xMHC&#13;&#10;////////////////////////////////////////////////////////////////////////////&#13;&#10;0tXW/1o+M//vhVv//o9j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/k2X/rVw9/2ppaf//////////////////////////&#13;&#10;////////////////////////////////////////////////////////////////////////////&#13;&#10;////////////////////////////////////////////////////////////////////////////&#13;&#10;////+Pj4/0tLS/8gICD/EhIS/wQEBP8gICD/IyMj/yMjI/8jIyP/ISEh/w8PD/8AAAD/pqam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cnJy/4eHh///////////////////////////////////////////////&#13;&#10;////////////////////////////////////////////////////////////////////////////&#13;&#10;/4mIiP84b13/acio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asmq/zZuXP+Hhof/////////////////////////&#13;&#10;///////////////////////////////////////////////////9/v//T0pJ/8twS///kWT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/kmT/VTAi/73Bw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Jycv8L&#13;&#10;Cwv/xs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/kGP/3HlR/05BPf/t&#13;&#10;7+//////////////////////////////////////////////////////////////////////////&#13;&#10;////////////////////////////////////////////////////////////////////////////&#13;&#10;//////////////////////////////////////////////////////+enp7/a2tr/05OTv8FBQX/&#13;&#10;Wlpa/2tra/9qamr/ampq/2pqav9xcXH/oKCg//b29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l5ef9+fn7/&#13;&#10;////////////////////////////////////////////////////////////////////////////&#13;&#10;//////////////////////////////////////////////+Ihof/Nm1b/2rJqv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Ol/2PAof8sS0H/xMHC////////////////////////////////////////////////////////&#13;&#10;////////////////////0tXW/1o+M//vhVv//o9j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/k2X/rVw9/2ppaf//////&#13;&#10;////////////////////////////////////////////////////////////////////////////&#13;&#10;////////////////////////////////////////////////////////////////////////////&#13;&#10;////////////////////////+vr6/4aGhv9tbW3/ODg4/w8PD/9mZmb/ampq/2pqav9qamr/aWlp&#13;&#10;/3Z2dv+ysrL//v7+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cnJy/4eHh///////////////////////////&#13;&#10;////////////////////////////////////////////////////////////////////////////&#13;&#10;/////////////////////4mIiP84b13/acio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asmq/zZuXP+Hhof/////&#13;&#10;///////////////////////////////////////////////////////////////////////9/v//&#13;&#10;T0pJ/8twS///kWT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/kmT/VTAi/73Bw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1VVVf85OT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Pz8/1BQUP+ysrL/////////////////////////////////////////////////////&#13;&#10;//////////////////////////////////////////////////////////////////7+/f9jZGb/&#13;&#10;Y3GS/5Kl0f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HM/42fyv9AR1f/urq4////////////////////////////////&#13;&#10;////////////////////////////////////////////2t3e/1I8NP/ogVj//5Bj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GP/3HlR/05BPf/t7+//////////////////////////////////////////////////////&#13;&#10;////////////////////////////////////////////////////////////////////////////&#13;&#10;////////////////////////////////////////////////////////////////////////////&#13;&#10;/////////8HBwf8FBQX/3d3d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l5ef9+fn7/////////////////////////////////////////////////////////&#13;&#10;//////////////////////////////////////////////////////////////////+Ihof/Nm1b&#13;&#10;/2rJqv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Ol/2PAof8sS0H/xMHC////////////////////////////////////&#13;&#10;////////////////////////////////////////0tXW/1o+M//vhVv//o9j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/&#13;&#10;k2X/rVw9/2ppaf//////////////////////////////////////////////////////////////&#13;&#10;////////////////////////////////////////////////////////////////////////////&#13;&#10;////////////////////////////////////////////////////////////hoaG/x8fH//8/Pz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cnJy/4eHh///////&#13;&#10;////////////////////////////////////////////////////////////////////////////&#13;&#10;/////////////////////////////////////////4mIiP84b13/acio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asmq/zZuXP+Hhof/////////////////////////////////////////////////////////////&#13;&#10;///////////////9/v//T0pJ/8twS///kWT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/kmT/VTAi/73Bw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p6ev8iIiL/9/f3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Pz8/1BQUP+ysrL/////////////////////////////////&#13;&#10;////////////////////////////////////////////////////////////////////////////&#13;&#10;//////////7+/f9jZGb/Y3GS/5Kl0f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HM/42fyv9AR1f/urq4////////////&#13;&#10;////////////////////////////////////////////////////////////////2t3e/1I8NP/o&#13;&#10;gVj//5Bj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GP/3HlR/05BPf/t7+//////////////////////////////////&#13;&#10;////////////////////////////////////////////////////////////////////////////&#13;&#10;////////////////////////////////////////////////////////////////////////////&#13;&#10;/////////////////////////////+Tk5P+cnJz/7+/v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l5ef9+fn7/////////////////////////////////////&#13;&#10;////////////////////////////////////////////////////////////////////////////&#13;&#10;//////////+Ihof/Nm1b/2rJqv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Ol/2PAof8sS0H/xMHC////////////////&#13;&#10;////////////////////////////////////////////////////////////0tXW/1o+M//vhVv/&#13;&#10;/o9j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/k2X/rVw9/2ppaf//////////////////////////////////////////&#13;&#10;////////////////////////////////////////////////////////////////////////////&#13;&#10;////////////////////////////////////////////////////////////////////////////&#13;&#10;////zs7O/6ampv/7+/v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cnJy/4eHh///////////////////////////////////////////////////////////////&#13;&#10;/////////////////////////////////////////////////////////////4mIiP84b13/acio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asmq/zZuXP+Hhof/////////////////////////////////////////&#13;&#10;///////////////////////////////////9/v//T0pJ/8twS///kWT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/&#13;&#10;kmT/VTAi/73Bw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Hh4f8eHh7/aWlp/+3t7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Pz8/1BQUP+ysrL/////////////&#13;&#10;////////////////////////////////////////////////////////////////////////////&#13;&#10;//////////////////////////////7+/f9jZGb/Y3GS/5Kl0f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HM/42fyv9A&#13;&#10;R1f/urq4////////////////////////////////////////////////////////////////////&#13;&#10;////////2t3e/1I8NP/ogVj//5Bj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GP/3HlR/05BPf/t7+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/k2X/rVw9/2ppaf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cnJy/4eHh///////////////////////////////////////////&#13;&#10;////////////////////////////////////////////////////////////////////////////&#13;&#10;/////4mIiP84b13/acio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asmq/zZuXP+Hhof/////////////////////&#13;&#10;///////////////////////////////////////////////////////9/v//T0pJ/8twS///kWT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/kmT/VTAi/73Bw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HM/42fyv9AR1f/urq4////////////////////////////////////////////////&#13;&#10;////////////////////////////2t3e/1I8NP/ogVj//5Bj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GP/3HlR/05B&#13;&#10;Pf/t7+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/k2X/rVw9/2ppa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cnJy/4eHh///////////////////////&#13;&#10;////////////////////////////////////////////////////////////////////////////&#13;&#10;/////////////////////////4mIiP84b13/acio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asmq/zZuXP+Hhof/&#13;&#10;///////////////////////////////////////////////////////////////////////////9&#13;&#10;/v//T0pJ/8twS///kWT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/kmT/VTAi/73Bw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6Ghof81NTX/QEBA/z09Pf84ODj/Nzc3/zc3N/83Nzf/Nzc3/6+vr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Pz8/1BQUP+ysrL/////////////////////////////////////////////////&#13;&#10;//////////////////////////////////////////////////////////////////////7+/f9j&#13;&#10;ZGb/Y3GS/5Kl0f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HM/42fyv9AR1f/urq4////////////////////////////&#13;&#10;////////////////////////////////////////////////2t3e/1I8NP/ogVj//5Bj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/kGP/3HlR/05BPf/t7+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2X/rVw9/2ppaf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cnJy/4eHh///&#13;&#10;////////////////////////////////////////////////////////////////////////////&#13;&#10;/////////////////////////////////////////////4mIiP84b13/acio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asmq/zZuXP+Hhof/////////////////////////////////////////////////////////&#13;&#10;///////////////////9/v//T0pJ/8twS///kWT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/kmT/VTAi/73Bw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7+/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Pz8/1BQUP+ysrL/////////////////////////////&#13;&#10;////////////////////////////////////////////////////////////////////////////&#13;&#10;//////////////7+/f9jZGb/Y3GS/5Kl0f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2X/rVw9/2ppaf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cnJy/4eHh///////////////////////////////////////////////////////////&#13;&#10;/////////////////////////////////////////////////////////////////4mIiP84b13/&#13;&#10;acio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asmq/zZuXP+Hhof/////////////////////////////////////&#13;&#10;///////////////////////////////////////9/v//T0pJ/8twS///kWT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mT/VTAi/73Bw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8/Pz/7Cw&#13;&#10;sP+AgID/goKC/7Gxsf/19fX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Pz8/1BQUP+ysrL/////////&#13;&#10;////////////////////////////////////////////////////////////////////////////&#13;&#10;//////////////////////////////////7+/f9jZGb/Y3GS/5Kl0f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2X/rVw9/2ppaf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cnJy/4eHh///////////////////////////////////////&#13;&#10;////////////////////////////////////////////////////////////////////////////&#13;&#10;/////////4mIiP84b13/acio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asmq/zZuXP+Hhof/////////////////&#13;&#10;///////////////////////////////////////////////////////////9/v//T0pJ/8twS///&#13;&#10;kWT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mT/VTAi/73Bw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Ozs7/MzMz/wAAAP8GBgb/BgYG/wAAAP81NTX/09PT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Pz8&#13;&#10;/1BQUP+ysrL/////////////////////////////////////////////////////////////////&#13;&#10;//////////////////////////////////////////////////////7+/f9jZGb/Y3GS/5Kl0f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l5&#13;&#10;ef9+fn7/////////////////////////////////////////////////////////////////////&#13;&#10;//////////////////////////////////////////////////////+Ih4b/Tlly/5Om0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6HM/4udyf84P03/wsLA////////////////////////////////////////////////&#13;&#10;////////////////////////////0tXW/1o+M//vhVv//o9j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2X/rVw9/2pp&#13;&#10;af//////////////////////////////////////////////////////////////////////////&#13;&#10;////////////////////////////////////////////////////////////////////////////&#13;&#10;//////////////////////////////////////////////////////////////////////39/f/9&#13;&#10;/f3//f39//39/f/9/f3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cnJy/4eHh///////////////////&#13;&#10;////////////////////////////////////////////////////////////////////////////&#13;&#10;/////////////////////////////4mIiP84b13/acio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asmq/zZuXP+H&#13;&#10;hof/////////////////////////////////////////////////////////////////////////&#13;&#10;///9/v//T0pJ/8twS///kWT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mT/VTAi/73Bw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7u7v8uLi7/ExMT/5ycnP/a2tr/2dnZ/5mZmf8SEhL/MjIy//Dw8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Pz8/1BQUP+ysrL/////////////////////////////////////////////&#13;&#10;//////////////////////////////////////////////////////////////////////////7+&#13;&#10;/f9jZGb/Y3GS/5Kl0f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l5ef9+fn7/////////////////////////////////////////////////&#13;&#10;//////////////////////////////////////////////////////////////////////////+I&#13;&#10;h4b/Tlly/5Om0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6HM/4udyf84P03/wsLA////////////////////////////&#13;&#10;////////////////////////////////////////////////0tXW/1o+M//vhVv//o9j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/k2X/rVw9/2ppaf//////////////////////////////////////////////////////&#13;&#10;////////////////////////////////////////////////////////////////////////////&#13;&#10;/////////////////////////////////////////////////////////////////////////8nJ&#13;&#10;yf9hYWH/ODg4/y8vL/8vLy//Ly8v/y8vL/8vLy//srKy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cnJy/4eH&#13;&#10;h///////////////////////////////////////////////////////////////////////////&#13;&#10;/////////////////////////////////////////////////4mIiP84b13/acio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asmq/zZuXP+Hhof/////////////////////////////////////////////////////&#13;&#10;///////////////////////9/v//T0pJ/8twS///kWT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/kmT/VTAi/73B&#13;&#10;w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l5ef9+fn7/////////////////////////////&#13;&#10;////////////////////////////////////////////////////////////////////////////&#13;&#10;//////////////////+Ih4b/Tlly/5Om0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6HM/4udyf84P03/wsLA////////&#13;&#10;////////////////////////////////////////////////////////////////////0tXW/1o+&#13;&#10;M//vhVv//o9j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/k2X/rVw9/2ppaf//////////////////////////////////&#13;&#10;////////////////////////////////////////////////////////////////////////////&#13;&#10;////////////////////////////////////////////////////////////////////////////&#13;&#10;////////////zs7O/xEREf8CAgL/PT09/1VVVf9ZWVn/WFhY/1hYWP9YWFj/vr6+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cnJy/4eHh///////////////////////////////////////////////////////&#13;&#10;/////////////////////////////////////////////////////////////////////4mIiP84&#13;&#10;b13/acio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asmq/zZuXP+Hhof/////////////////////////////////&#13;&#10;///////////////////////////////////////////9/v//T0pJ/8twS///kWT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/kmT/VTAi/73Bw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HM&#13;&#10;/42fyv9AR1f/urq4////////////////////////////////////////////////////////////&#13;&#10;////////////////3dzb/zxASP+Bkrv/kKLN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6HM/4ud&#13;&#10;yf84P03/wsLA////////////////////////////////////////////////////////////////&#13;&#10;////////////0tXW/1o+M//vhVv//o9j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/k2X/rVw9/2ppaf//////////////&#13;&#10;////////////////////////////////////////////////////////////////////////////&#13;&#10;////////////////////////////////////////////////////////////////////////////&#13;&#10;////////////////////////////////cnJy/wsLC//CwsL//v7+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cnJy/4eHh///////////////////////////////////&#13;&#10;////////////////////////////////////////////////////////////////////////////&#13;&#10;/////////////4mIiP84b13/acio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asmq/zZuXP+Hhof/////////////&#13;&#10;///////////////////////////////////////////////////////////////9/v//T0pJ/8tw&#13;&#10;S///kWT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/kmT/VTAi/73Bw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HM/42fyv9AR1f/urq4////////////////////////////////////////&#13;&#10;////////////////////////////////////3dzb/zxASP+Bkrv/kKLN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6HM/4udyf84P03/wsLA////////////////////////////////////////////&#13;&#10;////////////////////////////////0tXW/1o+M//vhVv//o9j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/k2X/rVw9&#13;&#10;/2ppaf//////////////////////////////////////////////////////////////////////&#13;&#10;////////////////////////////////////////////////////////////////////////////&#13;&#10;////////////////////////////////////////////////////U1NT/zs7O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cnJy/4eHh///////////////&#13;&#10;////////////////////////////////////////////////////////////////////////////&#13;&#10;/////////////////////////////////4mIiP84b13/acio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asmq/zZu&#13;&#10;XP+Hhof/////////////////////////////////////////////////////////////////////&#13;&#10;///////9/v//T0pJ/8twS///kWT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/kmT/VTAi/73Bw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HM/42fyv9AR1f/urq4////////////////////&#13;&#10;////////////////////////////////////////////////////////3dzb/zxASP+Bkrv/kKLN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asmq/zZuXP+Hhof/////////////////////////////////////////////////&#13;&#10;///////////////////////////9/v//T0pJ/8twS///kWT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/kmT/VTAi&#13;&#10;/73Bw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HM/42fyv9AR1f/urq4&#13;&#10;////////////////////////////////////////////////////////////////////////////&#13;&#10;3dzb/zxASP+Bkrv/kKLN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asmq/zZuXP+Hhof/////////////////////////////&#13;&#10;///////////////////////////////////////////////9/v//T0pJ/8twS///kWT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/kmT/VTAi/73Bw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HM/42fyv9AR1f/urq4////////////////////////////////////////////////////////&#13;&#10;////////////////////3dzb/zxASP+Bkrv/kKLN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asmq/zZuXP+Hhof/////////&#13;&#10;///////////////////////////////////////////////////////////////////9/v//T0pJ&#13;&#10;/8twS///kWT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/kmT/VTAi/73Bw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HM/42fyv9AR1f/urq4////////////////////////////////////&#13;&#10;////////////////////////////////////////3dzb/zxASP+Bkrv/kKLN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asmq&#13;&#10;/zZuXP+Hhof/////////////////////////////////////////////////////////////////&#13;&#10;///////////9/v//T0pJ/8twS///kWT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/kmT/VTAi/73Bw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HM/42fyv9AR1f/urq4////////////////&#13;&#10;////////////////////////////////////////////////////////////3dzb/zxASP+Bkrv/&#13;&#10;kKLN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6HM/4udyf84P03/wsLA////////////////////&#13;&#10;////////////////////////////////////////////////////////1dTT/z5CTv+Fl8D/j6HM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asmq/zZuXP+Hhof/////////////////////////////////////////////&#13;&#10;///////////////////////////////9/v//T0pJ/8twS///kWT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/kmT/&#13;&#10;VTAi/73Bw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HM/42fyv9AR1f/&#13;&#10;urq4////////////////////////////////////////////////////////////////////////&#13;&#10;////3dzb/zxASP+Bkrv/kKLN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6HM/4udyf84P03/wsLA&#13;&#10;////////////////////////////////////////////////////////////////////////////&#13;&#10;1dTT/z5CTv+Fl8D/j6HM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/kmT/VTAi/73Bw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HM/42fyv9AR1f/urq4////////////////////////////////////////////////////&#13;&#10;////////////////////////3dzb/zxASP+Bkrv/kKLN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6HM/4udyf84P03/wsLA////////////////////////////////////////////////////////&#13;&#10;////////////////////1dTT/z5CTv+Fl8D/j6HM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/kmT/VTAi/73Bw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HM/42fyv9AR1f/urq4////////////////////////////////&#13;&#10;////////////////////////////////////////////3dzb/zxASP+Bkrv/kKLN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6HM/4udyf84P03/wsLA////////////////////////////////////&#13;&#10;////////////////////////////////////////1dTT/z5CTv+Fl8D/j6HM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/kmT/VTAi/73Bw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HM/42fyv9AR1f/urq4////////////&#13;&#10;////////////////////////////////////////////////////////////////3dzb/zxASP+B&#13;&#10;krv/kKLN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6HM/4udyf84P03/wsLA////////////////&#13;&#10;////////////////////////////////////////////////////////////1dTT/z5CTv+Fl8D/&#13;&#10;j6HM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/&#13;&#10;kmT/VTAi/73Bw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HM/42fyv9A&#13;&#10;R1f/urq4////////////////////////////////////////////////////////////////////&#13;&#10;////////3dzb/zxASP+Bkrv/kKLN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6HM/4udyf84P03/&#13;&#10;wsLA////////////////////////////////////////////////////////////////////////&#13;&#10;////1dTT/z5CTv+Fl8D/j6HM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/kmT/VTAi/73Bw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HM/42fyv9AR1f/urq4////////////////////////////////////////////////&#13;&#10;////////////////////////////3dzb/zxASP+Bkrv/kKLN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6HM/4udyf84P03/wsLA////////////////////////////////////////////////////&#13;&#10;////////////////////////1dTT/z5CTv+Fl8D/j6HM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k6bS/05Zc/+Hh4b/&#13;&#10;///////////////////////////////////////////////////////////////////////////9&#13;&#10;/v//T0pJ/8twS///kWT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/kmT/VTAi/73Bw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39/f/Jycn/u7u7/2VlZf8ZGRn/tLS0/7y8vP+8vLz/vLy8/7y8vP+ampr/CgoK/25ub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Pz8/1BQUP+ysrL/////////////////////////////////////////////////&#13;&#10;//////////////////////////////////////////////////////////////////////7+/f9j&#13;&#10;ZGb/Y3GS/5Kl0f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HM/42fyv9AR1f/urq4////////////////////////////&#13;&#10;////////////////////////////////////////////////3dzb/zxASP+Bkrv/kKLN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Qos7/eYmv/0FDSP/v7+7/////////////////////////////////////////////////&#13;&#10;////////////////////////////////////////////////////////////////////////////&#13;&#10;////////////////////////////////////////////////////////////////////////////&#13;&#10;/////////////6ysrP8GBgb/3t7e////////////////////////////RkZG/09PT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l5ef9+fn7/////////////////////////////////////////////////////&#13;&#10;//////////////////////////////////////////////////////////////////////+Ih4b/&#13;&#10;Tlly/5Om0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6HM/4udyf84P03/wsLA////////////////////////////////&#13;&#10;////////////////////////////////////////////1dTT/z5CTv+Fl8D/j6HM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k6bS/05Zc/+Hh4b/////////////////////////////////////////////////////////&#13;&#10;///////////////////9/v//T0pJ/8twS///kWT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/kmT/VTAi/73Bw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HM/42fyv9AR1f/urq4////////&#13;&#10;////////////////////////////////////////////////////////////////////3dzb/zxA&#13;&#10;SP+Bkrv/kKLN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l5ef9+fn7/////////////////////////////////&#13;&#10;////////////////////////////////////////////////////////////////////////////&#13;&#10;//////////////+Ih4b/Tlly/5Om0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6HM/4udyf84P03/wsLA////////////&#13;&#10;////////////////////////////////////////////////////////////////1dTT/z5CTv+F&#13;&#10;l8D/j6HM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TpdL/XGmI/2lpav//////////////////////////////////////&#13;&#10;////////////////////////////////////////////////////////////////////////////&#13;&#10;////////////////////////////////////////////////////////////////////////////&#13;&#10;////////3Nzc/xEREf8+Pj7/09PT//v7+//7+/v/0NDQ/zg4OP8YGBj/4uLi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cnJy/4eHh///////////////////////////////////////////////////////////&#13;&#10;/////////////////////////////////////////////////////////////////4mIiP9PWnT/&#13;&#10;kqTR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k6bS/05Zc/+Hh4b/////////////////////////////////////&#13;&#10;///////////////////////////////////////9/v//T0pJ/8twS///kWT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/kmT/VTAi/73Bw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7+/v/U1NT/zMzM/2tra/8YGBj/wcHB/8rK&#13;&#10;yv/Jycn/ycnJ/8nJyf/T09P/8/Pz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Pz8/1BQUP+ysrL/////////&#13;&#10;////////////////////////////////////////////////////////////////////////////&#13;&#10;//////////////////////////////////7+/f9jZGb/Y3GS/5Kl0f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HM/42f&#13;&#10;yv9AR1f/urq4////////////////////////////////////////////////////////////////&#13;&#10;////////////3dzb/zxASP+Bkrv/kKLN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Qos7/eYmv/0FDSP/v7+7/////////&#13;&#10;////////////////////////////////////////////////////////////////////////////&#13;&#10;////////////////////////////////////////////////////////////////////////////&#13;&#10;//////////////////////////////////////////////////////////+Li4v/AAAA/zw8PP+P&#13;&#10;j4//nZ2d/2JiYv8CAgL/ODg4//Ly8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l5ef9+fn7/////////////&#13;&#10;////////////////////////////////////////////////////////////////////////////&#13;&#10;//////////////////////////////////+Ih4b/Tlly/5Om0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6HM/4udyf84&#13;&#10;P03/wsLA////////////////////////////////////////////////////////////////////&#13;&#10;////////1dTT/z5CTv+Fl8D/j6HM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TpdL/XGmI/2lpav//////////////////&#13;&#10;////////////////////////////////////////////////////////////////////////////&#13;&#10;////////////////////////////////////////////////////////////////////////////&#13;&#10;/////////////////////////////////6ioqP8MDAz/AwMD/y4uLv8tLS3/AQEB/xAQEP+xsb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cnJy/4eHh///////////////////////////////////////&#13;&#10;////////////////////////////////////////////////////////////////////////////&#13;&#10;/////////4mIiP9PWnT/kqTR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k6bS/05Zc/+Hh4b/////////////////&#13;&#10;///////////////////////////////////////////////////////////9/v//T0pJ/8twS///&#13;&#10;kWT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/kmT/VTAi/73Bw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5iYmP85OTn/+/v7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Pz8&#13;&#10;/1BQUP+ysrL/////////////////////////////////////////////////////////////////&#13;&#10;//////////////////////////////////////////////////////7+/f9jZGb/Y3GS/5Kl0f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HM/42fyv9AR1f/urq4////////////////////////////////////////////&#13;&#10;////////////////////////////////3dzb/zxASP+Bkrv/kKLN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Qos7/eYmv&#13;&#10;/0FDSP/v7+7/////////////////////////////////////////////////////////////////&#13;&#10;////////////////////////////////////////////////////////////////////////////&#13;&#10;////////////////////////////////////////////////////////////////////////////&#13;&#10;///8/Pz/k5OT/x0dHf8AAAD/AAAA/wwMDP9cXFz/4+Pj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l5&#13;&#10;ef9+fn7/////////////////////////////////////////////////////////////////////&#13;&#10;//////////////////////////////////////////////////////+Ih4b/Tlly/5Om0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6HM/4udyf84P03/wsLA////////////////////////////////////////////////&#13;&#10;////////////////////////////1dTT/z5CTv+Fl8D/j6HM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TpdL/XGmI/2lp&#13;&#10;av//////////////////////////////////////////////////////////////////////////&#13;&#10;////////////////////////////////////////////////////////////////////////////&#13;&#10;///////////////////////////////////////////////////////////R0dH/cnJy/zs7O/89&#13;&#10;PT3/dHR0/9XV1f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cnJy/4eHh///////////////////&#13;&#10;////////////////////////////////////////////////////////////////////////////&#13;&#10;/////////////////////////////4mIiP9PWnT/kqTR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k6bS/05Zc/+H&#13;&#10;h4b/////////////////////////////////////////////////////////////////////////&#13;&#10;///9/v//T0pJ/8twS///kWT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8jmL//I5i//yOYv/8jmL//I5i//yOYv/8&#13;&#10;jmL//I5i//yOYv/8jmL//I5i//yOYv/8jmL//I5i//yOYv/8jmL//I5i//yOYv/8jmL//I5i//yO&#13;&#10;Yv/8jmL//I5i//yOYv/8jmL//I5i//yOYv/8jmL//I5i//yOYv/8jmL//I5i//yOYv/8jmL//I5i&#13;&#10;//yOYv/8jmL//I5i//yOYv/8jmL//I5i//yOYv/8jmL//I5i//yOYv/8jmL//I5i//yOYv/8jmL/&#13;&#10;/I5i//yOYv/8jmL//I5i//yOYv/8jmL//I5i//yOYv//kmT/VTAi/73Bw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f39//x8f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Pz8/1BQUP+ysrL/////////////////////////////////////////////&#13;&#10;//////////////////////////////////////////////////////////////////////////7+&#13;&#10;/f9jZGb/Y3GS/5Kl0f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HM/42fyv9AR1f/urq4////////////////////////&#13;&#10;////////////////////////////////////////////////////3dzb/zxASP+Bkrv/kKLN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Qos7/eYmv/0FDSP/v7+7/////////////////////////////////////////////&#13;&#10;////////////////////////////////////////////////////////////////////////////&#13;&#10;////////////////////////////////////////////////////////////////////////////&#13;&#10;/////////////////////////////////+7u7v/Ly8v/wsLC/+Dg4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l5ef9+fn7/////////////////////////////////////////////////&#13;&#10;//////////////////////////////////////////////////////////////////////////+I&#13;&#10;h4b/Tlly/5Om0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6HM/4udyf84P03/wsLA////////////////////////////&#13;&#10;////////////////////////////////////////////////1dTT/z5CTv+Fl8D/j6HM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TpdL/XGmI/2lpa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cnJy/4eH&#13;&#10;h///////////////////////////////////////////////////////////////////////////&#13;&#10;/////////////////////////////////////////////////4mIiP9PWnT/kqTR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HM/42fyv9AR1f/urq4////&#13;&#10;////////////////////////////////////////////////////////////////////////3dzb&#13;&#10;/zxASP+Bkrv/kKLN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Qos7/eYmv/0FDSP/v7+7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l5ef9+fn7/////////////////////////////&#13;&#10;////////////////////////////////////////////////////////////////////////////&#13;&#10;//////////////////+Ih4b/Tlly/5Om0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6HM/4udyf84P03/wsLA////////&#13;&#10;////////////////////////////////////////////////////////////////////1dTT/z5C&#13;&#10;Tv+Fl8D/j6HM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TpdL/XGmI/2lpav//////////////////////////////////&#13;&#10;////////////////////////////////////////////////////////////////////////////&#13;&#10;///////////////////////////////////////////////////////////////////19fX/2tra&#13;&#10;//39/f//////+/v7//X19f/19fX/9fX1//b29v/29vb/9fX1//X19f/19fX//Pz8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cnJy/4eHh///////////////////////////////////////////////////////&#13;&#10;/////////////////////////////////////////////////////////////////////4mIiP9P&#13;&#10;WnT/kqTR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HM&#13;&#10;/42fyv9AR1f/urq4////////////////////////////////////////////////////////////&#13;&#10;////////////////3dzb/zxASP+Bkrv/kKLN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Qos7/eYmv/0FDSP/v7+7/////&#13;&#10;////////////////////////////////////////////////////////////////////////////&#13;&#10;////////////////////////////////////////////////////////////////////////////&#13;&#10;////////////////////////////////////1NTU/1lZWf/AwMD//////+Hh4f+AgID/fn5+/39/&#13;&#10;f/9/f3//f39//39/f/9/f3//e3t7/7i4u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3l5ef9+fn7/////////&#13;&#10;////////////////////////////////////////////////////////////////////////////&#13;&#10;//////////////////////////////////////+Ih4b/Tlly/5Om0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6HM/4ud&#13;&#10;yf84P03/wsLA////////////////////////////////////////////////////////////////&#13;&#10;////////////1dTT/z5CTv+Fl8D/j6HM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TpdL/XGmI/2lpav//////////////&#13;&#10;////////////////////////////////////////////////////////////////////////////&#13;&#10;////////////////////////////////////////////////////////////////////////////&#13;&#10;//////////96enr/BQUF/729vf//////mpqa/xcXF/8ZGRn/GRkZ/xkZGf8ZGRn/GRkZ/xkZGf8X&#13;&#10;Fxf/qKio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cnJy/4eHh///////////////////////////////////&#13;&#10;////////////////////////////////////////////////////////////////////////////&#13;&#10;/////////////4mIiP9PWnT/kqTR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v7+//29vb/9vb2//b29v/29vb/7u7u/8LCwv83Nzf/Nzc3//Dw8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Pz8/1BQUP+ysrL/////////////////////////////////////////////////////////////&#13;&#10;//////////////////////////////////////////////////////////7+/f9jZGb/Y3GS/5Kl&#13;&#10;0f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HM/42fyv9AR1f/urq4////////////////////////////////////////&#13;&#10;////////////////////////////////////3dzb/zxASP+Bkrv/kKLN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Qos7/&#13;&#10;eYmv/0FDSP/v7+7/////////////////////////////////////////////////////////////&#13;&#10;////////////////////////////////////////////////////////////////////////////&#13;&#10;////////////////////////////////////////////////////////ra2t/wAAAP+NjY3/////&#13;&#10;/8XFxf8XFxf/FhYW/xYWFv8WFhb/FhYW/xYWFv8WFhb/FRUV/3l5ef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l5ef9+fn7/////////////////////////////////////////////////////////////////&#13;&#10;//////////////////////////////////////////////////////////+Ih4b/Tlly/5Om0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6HM/4udyf84P03/wsLA////////////////////////////////////////////&#13;&#10;////////////////////////////////1dTT/z5CTv+Fl8D/j6HM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TpdL/XGmI&#13;&#10;/2lpav//////////////////////////////////////////////////////////////////////&#13;&#10;////////////////////////////////////////////////////////////////////////////&#13;&#10;//////////////////////////////+srKz/TExM/9ra2v//////wsLC/3h4eP94eHj/eHh4/3h4&#13;&#10;eP94eHj/eHh4/3h4eP94eHj/y8vL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cnJy/4eHh///////////////&#13;&#10;////////////////////////////////////////////////////////////////////////////&#13;&#10;/////////////////////////////////4mIiP9PWnT/kqTR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HM/42fyv9AR1f/urq4////////////////////&#13;&#10;////////////////////////////////////////////////////////3dzb/zxASP+Bkrv/kKLN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Qos7/eYmv/0FDSP/v7+7/////////////////////////////////////////&#13;&#10;////////////////////////////////////////////////////////////////////////////&#13;&#10;////////////////////////////////////////////////////////////////////////////&#13;&#10;+fn5/87Ozv/z8/P///////z8/P/y8vL/7Ozs/+vr6//r6+v/6+vr/+vr6//r6+v/8fHx//j4+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l5ef9+fn7/////////////////////////////////////////////&#13;&#10;////////////////////////////////////////////////////////////////////////////&#13;&#10;//+Ih4b/Tlly/5Om0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6HM/4udyf84P03/wsLA////////////////////////&#13;&#10;////////////////////////////////////////////////////1dTT/z5CTv+Fl8D/j6HM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TpdL/XGmI/2lpa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cnJy&#13;&#10;/4eHh///////////////////////////////////////////////////////////////////////&#13;&#10;/////////////////////////////////////////////////////4mIiP9PWnT/kqTR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k6bS/05Zc/+Hh4b/////////////////////////////////////////////////&#13;&#10;///////////////////////////+/v7/SktN/3B/o/+Ro8/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RpND/MDZF&#13;&#10;/8HAv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HM/42fyv9AR1f/urq4&#13;&#10;////////////////////////////////////////////////////////////////////////////&#13;&#10;3dzb/zxASP+Bkrv/kKLN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l5ef9+fn7/////////////////////////&#13;&#10;////////////////////////////////////////////////////////////////////////////&#13;&#10;//////////////////////+Ih4b/Tlly/5Om0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6HM/4udyf84P03/wsLA////&#13;&#10;////////////////////////////////////////////////////////////////////////1dTT&#13;&#10;/z5CTv+Fl8D/j6HM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TpdL/XGmI/2lpav//////////////////////////////&#13;&#10;////////////////////////////////////////////////////////////////////////////&#13;&#10;////////////////////////////////////////////////////////////////////////////&#13;&#10;////////////////sbGx/25ubv/6+vr///////////////////////T09P9WVlb/tra2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cnJy/4eHh///////////////////////////////////////////////////&#13;&#10;/////////////////////////////////////////////////////////////////////////4mI&#13;&#10;iP9PWnT/kqTR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k6bS/05Zc/+Hh4b/////////////////////////////&#13;&#10;///////////////////////////////////////////////+/v7/SktN/3B/o/+Ro8/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RpND/MDZF/8HAv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HM/42fyv9AR1f/urq4////////////////////////////////////////////////////////&#13;&#10;////////////////////3dzb/zxASP+Bkrv/kKLN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Qos7/eYmv/0FDSP/v7+7/&#13;&#10;////////////////////////////////////////////////////////////////////////////&#13;&#10;////////////////////////////////////////////////////////////////////////////&#13;&#10;/////////////////////////////////////////////////////////////76+vv8NDQ3/2dnZ&#13;&#10;////////////////////////////V1dX/1FRUf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l5ef9+fn7/////&#13;&#10;////////////////////////////////////////////////////////////////////////////&#13;&#10;//////////////////////////////////////////+Ih4b/Tlly/5Om0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6HM&#13;&#10;/4udyf84P03/wsLA////////////////////////////////////////////////////////////&#13;&#10;////////////////1dTT/z5CTv+Fl8D/j6HM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TpdL/XGmI/2lpav//////////&#13;&#10;////////////////////////////////////////////////////////////////////////////&#13;&#10;////////////////////////////////////////////////////////////////////////////&#13;&#10;////////////////////////////////////hoaG/x4eHv/7+/v/////////////////////////&#13;&#10;//8zMzP/a2tr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cnJy/4eHh///////////////////////////////&#13;&#10;////////////////////////////////////////////////////////////////////////////&#13;&#10;/////////////////4mIiP9PWnT/kqTR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k6bS/05Zc/+Hh4b/////////&#13;&#10;///////////////////////////////////////////////////////////////////+/v7/SktN&#13;&#10;/3B/o/+Ro8/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RpND/MDZF/8HAv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93d3f+np6f/p6en/6enp/+np6f/o6Oj/4WFhf8rKyv/AAAA/7m5uf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Pz8/1BQUP+ysrL/////////////////////////////////////////////////////////&#13;&#10;//////////////////////////////////////////////////////////////7+/f9jZGb/Y3GS&#13;&#10;/5Kl0f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HM/42fyv9AR1f/urq4////////////////////////////////////&#13;&#10;////////////////////////////////////////3dzb/zxASP+Bkrv/kKLN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Q&#13;&#10;os7/eYmv/0FDSP/v7+7/////////////////////////////////////////////////////////&#13;&#10;////////////////////////////////////////////////////////////////////////////&#13;&#10;////////////////////////////////////////////////////////////////////////////&#13;&#10;/////8DAwP8LCwv/3Nzc///////////////////////6+vr/V1dX/zExMf/9/f3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l5ef9+fn7/////////////////////////////////////////////////////////////&#13;&#10;//////////////////////////////////////////////////////////////+Ih4b/Tlly/5Om&#13;&#10;0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6HM/4udyf84P03/wsLA////////////////////////////////////////&#13;&#10;////////////////////////////////////1dTT/z5CTv+Fl8D/j6HM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TpdL/&#13;&#10;XGmI/2lpav//////////////////////////////////////////////////////////////////&#13;&#10;////////////////////////////////////////////////////////////////////////////&#13;&#10;/////////////////////////////////////////f39/9DQ0P/Dw8P/Z2dn/xsbG/+8vLz/xcXF&#13;&#10;/8XFxf/FxcX/xMTE/6Ghof8MDAz/bm5u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cnJy/4eHh///////////&#13;&#10;////////////////////////////////////////////////////////////////////////////&#13;&#10;/////////////////////////////////////4mIiP9PWnT/kqTR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k6bS&#13;&#10;/05Zc/+Hh4b/////////////////////////////////////////////////////////////////&#13;&#10;///////////+/v7/SktN/3B/o/+Ro8/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RpND/MDZF/8HAv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HM/42fyv9AR1f/urq4////////////////&#13;&#10;////////////////////////////////////////////////////////////3dzb/zxASP+Bkrv/&#13;&#10;kKLN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l5ef9+fn7/////////////////////////////////////////&#13;&#10;////////////////////////////////////////////////////////////////////////////&#13;&#10;//////+Ih4b/Tlly/5Om0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6HM/4udyf84P03/wsLA////////////////////&#13;&#10;////////////////////////////////////////////////////////1dTT/z5CTv+Fl8D/j6HM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TpdL/XGmI/2lpav//////////////////////////////////////////////&#13;&#10;////////////////////////////////////////////////////////////////////////////&#13;&#10;////////////////////////////////////////////////////////////9/f3/y0tLf8AAAD/&#13;&#10;AAAA/wAAAP8AAAD/AAAA/wAAAP8AAAD/AAAA/wAAAP8kJCT/0NDQ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cnJy/4eHh///////////////////////////////////////////////////////////////////&#13;&#10;/////////////////////////////////////////////////////////4mIiP9PWnT/kqTR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k6bS/05Zc/+Hh4b/////////////////////////////////////////////&#13;&#10;///////////////////////////////+/v7/SktN/3B/o/+Ro8/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RpND/&#13;&#10;MDZF/8HAv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Hx8f/f39//39/f/9/f3//g4OD/&#13;&#10;4ODg/+Pj4//z8/P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Pz8/1BQUP+ysrL/////////////////&#13;&#10;////////////////////////////////////////////////////////////////////////////&#13;&#10;//////////////////////////7+/f9jZGb/Y3GS/5Kl0f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HM/42fyv9AR1f/&#13;&#10;urq4////////////////////////////////////////////////////////////////////////&#13;&#10;////3dzb/zxASP+Bkrv/kKLN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Qos7/eYmv/0FDSP/v7+7/////////////////&#13;&#10;////////////////////////////////////////////////////////////////////////////&#13;&#10;////////////////////////////////////////////////////////////////////////////&#13;&#10;//////////////////////////////////+Ojo7/UlJS/zw8PP8EBAT/RUVF/1JSUv9RUVH/UVFR&#13;&#10;/1FRUf9XV1f/h4eH//Dw8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l5ef9+fn7/////////////////////&#13;&#10;////////////////////////////////////////////////////////////////////////////&#13;&#10;//////////////////////////+Ih4b/Tlly/5Om0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6HM/4udyf84P03/wsLA&#13;&#10;////////////////////////////////////////////////////////////////////////////&#13;&#10;1dTT/z5CTv+Fl8D/j6HM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TpdL/XGmI/2lpav//////////////////////////&#13;&#10;////////////////////////////////////////////////////////////////////////////&#13;&#10;////////////////////////////////////////////////////////////////////////////&#13;&#10;/////f39/8zMzP/CwsL/Y2Nj/xgYGP+4uLj/wMDA/8DAwP/AwMD/v7+//8vLy//v7+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cnJy/4eHh///////////////////////////////////////////////&#13;&#10;////////////////////////////////////////////////////////////////////////////&#13;&#10;/4mIiP9PWnT/kqTR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k6bS/05Zc/+Hh4b/////////////////////////&#13;&#10;///////////////////////////////////////////////////+/v7/SktN/3B/o/+Ro8/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RpND/MDZF/8HAv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Pz8/1BQUP+y&#13;&#10;srL/////////////////////////////////////////////////////////////////////////&#13;&#10;//////////////////////////////////////////////7+/f9jZGb/Y3GS/5Kl0f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HM/42fyv9AR1f/urq4////////////////////////////////////////////////////&#13;&#10;////////////////////////3dzb/zxASP+Bkrv/kKLN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Qos7/eYmv/0FDSP/v&#13;&#10;7+7/////////////////////////////////////////////////////////////////////////&#13;&#10;////////////////////////////////////////////////////////////////////////////&#13;&#10;/////////////////////////////////////////////////////////////////76+vv8EBAT/&#13;&#10;29vb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l5ef9+fn7/&#13;&#10;////////////////////////////////////////////////////////////////////////////&#13;&#10;//////////////////////////////////////////////+Ih4b/Tlly/5Om0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6HM/4udyf84P03/wsLA////////////////////////////////////////////////////////&#13;&#10;////////////////////1dTT/z5CTv+Fl8D/j6HM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TpdL/XGmI/2lpav//////&#13;&#10;////////////////////////////////////////////////////////////////////////////&#13;&#10;////////////////////////////////////////////////////////////////////////////&#13;&#10;////////////////////////////////////////k5OT/zc3N//8/Pz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cnJy/4eHh///////////////////////////&#13;&#10;////////////////////////////////////////////////////////////////////////////&#13;&#10;/////////////////////4mIiP9PWnT/kqTR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k6bS/05Zc/+Hh4b/////&#13;&#10;///////////////////////////////////////////////////////////////////////+/v7/&#13;&#10;SktN/3B/o/+Ro8/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RpND/MDZF/8HAv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0dHR/3BwcP88PDz/PT09/3Fxcf/T09P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Pz8/1BQUP+ysrL/////////////////////////////////////////////////////&#13;&#10;//////////////////////////////////////////////////////////////////7+/f9jZGb/&#13;&#10;Y3GS/5Kl0f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HM/42fyv9AR1f/urq4////////////////////////////////&#13;&#10;////////////////////////////////////////////3dzb/zxASP+Bkrv/kKLN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Qos7/eYmv/0FDSP/v7+7/////////////////////////////////////////////////////&#13;&#10;////////////////////////////////////////////////////////////////////////////&#13;&#10;////////////////////////////////////////////////////////////////////////////&#13;&#10;/////////+Dg4P+Ojo7/8PDw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l5ef9+fn7/////////////////////////////////////////////////////////&#13;&#10;//////////////////////////////////////////////////////////////////+Ih4b/Tlly&#13;&#10;/5Om0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6HM/4udyf84P03/wsLA////////////////////////////////////&#13;&#10;////////////////////////////////////////1dTT/z5CTv+Fl8D/j6HM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T&#13;&#10;pdL/XGmI/2lpav//////////////////////////////////////////////////////////////&#13;&#10;////////////////////////////////////////////////////////////////////////////&#13;&#10;////////////////////////////////////////////////////////////9PT0/+3t7f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cnJy/4eHh///////&#13;&#10;////////////////////////////////////////////////////////////////////////////&#13;&#10;/////////////////////////////////////////4mIiP9PWnT/kqTR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k6bS/05Zc/+Hh4b/////////////////////////////////////////////////////////////&#13;&#10;///////////////+/v7/SktN/3B/o/+Ro8/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RpND/MDZF/8HAv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+np6f/CwsL/wUFBf8xMTH/MDAw/wQEBP8MDAz/&#13;&#10;ra2t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Pz8/1BQUP+ysrL/////////////////////////////////&#13;&#10;////////////////////////////////////////////////////////////////////////////&#13;&#10;//////////7+/f9jZGb/Y3GS/5Kl0f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HM/42fyv9AR1f/urq4////////////&#13;&#10;////////////////////////////////////////////////////////////////3dzb/zxASP+B&#13;&#10;krv/kKLN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l5ef9+fn7/////////////////////////////////////&#13;&#10;////////////////////////////////////////////////////////////////////////////&#13;&#10;//////////+Ih4b/Tlly/5Om0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6HM/4udyf84P03/wsLA////////////////&#13;&#10;////////////////////////////////////////////////////////////1dTT/z5CTv+Fl8D/&#13;&#10;j6HM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TpdL/XGmI/2lpav//////////////////////////////////////////&#13;&#10;////////////////////////////////////////////////////////////////////////////&#13;&#10;////////////////////////////////////////////////////////////////////////////&#13;&#10;////y8vL/4qKiv+IiIj/h4eH/4eHh/+IiIj/iYmJ/4mJif98fHz/zMzM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cnJy/4eHh///////////////////////////////////////////////////////////////&#13;&#10;/////////////////////////////////////////////////////////////4mIiP9PWnT/kqTR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k6bS/05Zc/+Hh4b/////////////////////////////////////////&#13;&#10;///////////////////////////////////+/v7/SktN/3B/o/+Ro8/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R&#13;&#10;pND/MDZF/8HAv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HM/42fyv9A&#13;&#10;R1f/urq4////////////////////////////////////////////////////////////////////&#13;&#10;////////3dzb/zxASP+Bkrv/kKLN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Qos7/eYmv/0FDSP/v7+7/////////////&#13;&#10;////////////////////////////////////////////////////////////////////////////&#13;&#10;////////////////////////////////////////////////////////////////////////////&#13;&#10;/////////////////////////////////////////////////8HBwf8JCQn/CAgI/wgICP8ICAj/&#13;&#10;CAgI/wsLC/8RERH/Dg4O/29vb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l5ef9+fn7/////////////////&#13;&#10;////////////////////////////////////////////////////////////////////////////&#13;&#10;//////////////////////////////+Ih4b/Tlly/5Om0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6HM/4udyf84P03/&#13;&#10;wsLA////////////////////////////////////////////////////////////////////////&#13;&#10;////1dTT/z5CTv+Fl8D/j6HM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TpdL/XGmI/2lpav//////////////////////&#13;&#10;////////////////////////////////////////////////////////////////////////////&#13;&#10;////////////////////////////////////////////////////////////////////////////&#13;&#10;////////////////////////kpKS/w0NDf8NDQ3/DQ0N/w0NDf8KCgr/AAAA/wAAAP8ICAj/paWl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cnJy/4eHh///////////////////////////////////////////&#13;&#10;////////////////////////////////////////////////////////////////////////////&#13;&#10;/////4mIiP9PWnT/kqTR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k6bS/05Zc/+Hh4b/////////////////////&#13;&#10;///////////////////////////////////////////////////////+/v7/SktN/3B/o/+Ro8/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RpND/MDZF/8HAv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HM/42fyv9AR1f/urq4////////////////////////////////////////////////&#13;&#10;////////////////////////////3dzb/zxASP+Bkrv/kKLN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Qos7/eYmv/0FD&#13;&#10;SP/v7+7/////////////////////////////////////////////////////////////////////&#13;&#10;////////////////////////////////////////////////////////////////////////////&#13;&#10;/////////////////////////////////////////////////////////////////////+Xl5f+X&#13;&#10;l5f/lpaW/5aWlv+Xl5f/kZGR/2VlZf8JCQn/Hh4e/8TEx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l5ef9+&#13;&#10;fn7/////////////////////////////////////////////////////////////////////////&#13;&#10;//////////////////////////////////////////////////+Ih4b/Tlly/5Om0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6HM/4udyf84P03/wsLA////////////////////////////////////////////////////&#13;&#10;////////////////////////1dTT/z5CTv+Fl8D/j6HM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TpdL/XGmI/2lpav//&#13;&#10;////////////////////////////////////////////////////////////////////////////&#13;&#10;////////////////////////////////////////////////////////////////////////////&#13;&#10;////////////////////////////////////////////+fn5//Hx8f/x8fH/8fHx//Ly8v/q6ur/&#13;&#10;urq6/zExMf87Ozv/8fHx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cnJy/4eHh///////////////////////&#13;&#10;////////////////////////////////////////////////////////////////////////////&#13;&#10;/////////////////////////4mIiP9PWnT/kqTR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k6bS/05Zc/+Hh4b/&#13;&#10;///////////////////////////////////////////////////////////////////////////+&#13;&#10;/v7/SktN/3B/o/+Ro8/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RpND/MDZF/8HAv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19fX/80NDT////////////////////////////+/v7/NDQ0/2dnZ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Pz8/1BQUP+ysrL/////////////////////////////////////////////////&#13;&#10;//////////////////////////////////////////////////////////////////////7+/f9j&#13;&#10;ZGb/Y3GS/5Kl0f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HM/42fyv9AR1f/urq4////////////////////////////&#13;&#10;////////////////////////////////////////////////3dzb/zxASP+Bkrv/kKLN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Qos7/eYmv/0FDSP/v7+7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+/v7//ERER/6enp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l5ef9+fn7/////////////////////////////////////////////////////&#13;&#10;//////////////////////////////////////////////////////////////////////+Ih4b/&#13;&#10;Tlly/5Om0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6HM/4udyf84P03/wsLA////////////////////////////////&#13;&#10;////////////////////////////////////////////1dTT/z5CTv+Fl8D/j6HM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TpdL/XGmI/2lpav//////////////////////////////////////////////////////////&#13;&#10;////////////////////////////////////////////////////////////////////////////&#13;&#10;////////////////////////////////////////////////////////////////////////////&#13;&#10;/////////////////////////9zc3P8NDQ3/oaGh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cnJy/4eHh///&#13;&#10;////////////////////////////////////////////////////////////////////////////&#13;&#10;/////////////////////////////////////////////4mIiP9PWnT/kqTR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k6bS/05Zc/+Hh4b/////////////////////////////////////////////////////////&#13;&#10;///////////////////+/v7/SktN/3B/o/+Ro8/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RpND/MDZF/8HAv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HM/42fyv9AR1f/urq4////////&#13;&#10;////////////////////////////////////////////////////////////////////3dzb/zxA&#13;&#10;SP+Bkrv/kKLN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Qos7/eYmv/0FDSP/v7+7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6HM/4udyf84P03/wsLA////////////&#13;&#10;////////////////////////////////////////////////////////////////1dTT/z5CTv+F&#13;&#10;l8D/j6HM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TpdL/XGmI/2lpav//////////////////////////////////////&#13;&#10;////////////////////////////////////////////////////////////////////////////&#13;&#10;////////////////////////////////////////////////////////////////////////////&#13;&#10;//////////////////////////////////////////////////87Ozv/YWFh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cnJy/4eHh///////////////////////////////////////////////////////////&#13;&#10;/////////////////////////////////////////////////////////////////4mIiP9PWnT/&#13;&#10;kqTR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k6bS/05Zc/+Hh4b/////////////////////////////////////&#13;&#10;///////////////////////////////////////+/v7/SktN/3B/o/+Ro8/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RpND/MDZF/8HAv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HM/42f&#13;&#10;yv9AR1f/urq4////////////////////////////////////////////////////////////////&#13;&#10;////////////3dzb/zxASP+Bkrv/kKLN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Qos7/eYmv/0FDSP/v7+7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6HM/4udyf84&#13;&#10;P03/wsLA////////////////////////////////////////////////////////////////////&#13;&#10;////////1dTT/z5CTv+Fl8D/j6HM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TpdL/XGmI/2lpav//////////////////&#13;&#10;////////////////////////////////////////////////////////////////////////////&#13;&#10;////////////////////////////////////////////////////////////////////////////&#13;&#10;/////////////////////////////////////////////////////////////////+fn5/8WFhb/&#13;&#10;cHBw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cnJy/4eHh///////////////////////////////////////&#13;&#10;////////////////////////////////////////////////////////////////////////////&#13;&#10;/////////4mIiP9PWnT/kqTR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k6bS/05Zc/+Hh4b/////////////////&#13;&#10;///////////////////////////////////////////////////////////+/v7/SktN/3B/o/+R&#13;&#10;o8/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RpND/MDZF/8HAv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HM/42fyv9AR1f/urq4////////////////////////////////////////////&#13;&#10;////////////////////////////////3dzb/zxASP+Bkrv/kKLN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Qos7/eYmv&#13;&#10;/0FDSP/v7+7/////////////////////////////////////////////////////////////////&#13;&#10;////////////////////////////////////////////////////////////////////////////&#13;&#10;////////////////////////////////////////////////////////////////////////////&#13;&#10;///5+fn/+Pj4//j4+P/4+Pj/9/f3/+vr6/+urq7/CwsL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l5&#13;&#10;ef9+fn7/////////////////////////////////////////////////////////////////////&#13;&#10;//////////////////////////////////////////////////////+Ih4b/Tlly/5Om0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6HM/4udyf84P03/wsLA////////////////////////////////////////////////&#13;&#10;////////////////////////////1dTT/z5CTv+Fl8D/j6HM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TpdL/XGmI/2lp&#13;&#10;av//////////////////////////////////////////////////////////////////////////&#13;&#10;////////////////////////////////////////////////////////////////////////////&#13;&#10;////////////////////////////////////////////////4ODg/6+vr/+vr6//r6+v/7CwsP+r&#13;&#10;q6v/jY2N/zExMf8AAAD/uLi4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cnJy/4eHh///////////////////&#13;&#10;////////////////////////////////////////////////////////////////////////////&#13;&#10;/////////////////////////////4mIiP9PWnT/kqTR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k6bS/05Zc/+H&#13;&#10;h4b/////////////////////////////////////////////////////////////////////////&#13;&#10;///+/v7/SktN/3B/o/+Ro8/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RpND/MDZF/8HAv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nZ2f/&#13;&#10;IyMj/yQkJP8kJCT/JCQk/ycnJ/8WFhb/AAAA/wAAAP8cHBz/Ghoa/wAAAP8AAAD/FRUV/6urq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Pz8/1BQUP+ysrL/////////////////////////////////////////////&#13;&#10;//////////////////////////////////////////////////////////////////////////7+&#13;&#10;/f9jZGb/Y3GS/5Kl0f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HM/42fyv9AR1f/urq4////////////////////////&#13;&#10;////////////////////////////////////////////////////3dzb/zxASP+Bkrv/kKLN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Qos7/eYmv/0FDSP/v7+7/////////////////////////////////////////////&#13;&#10;////////////////////////////////////////////////////////////////////////////&#13;&#10;////////////////////////////////////////////////////////////////////////////&#13;&#10;/////////////////8vLy/8mJib/JCQk/yQkJP8kJCT/IyMj/xYWFv8AAAD/Ghoa/87Oz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l5ef9+fn7/////////////////////////////////////////////////&#13;&#10;//////////////////////////////////////////////////////////////////////////+I&#13;&#10;h4b/Tlly/5Om0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6HM/4udyf84P03/wsLA////////////////////////////&#13;&#10;////////////////////////////////////////////////1dTT/z5CTv+Fl8D/j6HM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TpdL/XGmI/2lpav//////////////////////////////////////////////////////&#13;&#10;////////////////////////////////////////////////////////////////////////////&#13;&#10;////////////////////////////////////////////////////////////////////jIyM/wAA&#13;&#10;AP8AAAD/AAAA/wAAAP8AAAD/AQEB/yAgIP+Pj4///f39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cnJy/4eH&#13;&#10;h///////////////////////////////////////////////////////////////////////////&#13;&#10;/////////////////////////////////////////////////4mIiP9PWnT/kqTR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k6bS/05Zc/+Hh4b/////////////////////////////////////////////////////&#13;&#10;///////////////////////+/v7/SktN/3B/o/+Ro8/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RpND/MDZF/8HA&#13;&#10;v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HM/42fyv9AR1f/urq4////&#13;&#10;////////////////////////////////////////////////////////////////////////3dzb&#13;&#10;/zxASP+Bkrv/kKLN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l5ef9+fn7/////////////////////////////&#13;&#10;////////////////////////////////////////////////////////////////////////////&#13;&#10;//////////////////+Ih4b/Tlly/5Om0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6HM/4udyf84P03/wsLA////////&#13;&#10;////////////////////////////////////////////////////////////////////1dTT/z5C&#13;&#10;Tv+Fl8D/j6HM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TpdL/XGmI/2lpav//////////////////////////////////&#13;&#10;////////////////////////////////////////////////////////////////////////////&#13;&#10;////////////////////////////////////////////////////////////////////////////&#13;&#10;////////////7u7u/9nZ2f/Z2dn/2dnZ/9nZ2f/Z2dn/3Nzc/+/v7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cnJy/4eHh///////////////////////////////////////////////////////&#13;&#10;/////////////////////////////////////////////////////////////////////4mIiP9P&#13;&#10;WnT/kqTR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k6bS/05Zc/+Hh4b/////////////////////////////////&#13;&#10;///////////////////////////////////////////+/v7/SktN/3B/o/+Ro8/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RpND/MDZF/8HAv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Pz8/1BQUP+ysrL/////&#13;&#10;////////////////////////////////////////////////////////////////////////////&#13;&#10;//////////////////////////////////////7+/f9jZGb/Y3GS/5Kl0f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HM&#13;&#10;/42fyv9AR1f/urq4////////////////////////////////////////////////////////////&#13;&#10;////////////////3dzb/zxASP+Bkrv/kKLN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Qos7/eYmv/0FDSP/v7+7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3l5ef9+fn7/////////&#13;&#10;////////////////////////////////////////////////////////////////////////////&#13;&#10;//////////////////////////////////////+Ih4b/Tlly/5Om0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6HM/4ud&#13;&#10;yf84P03/wsLA////////////////////////////////////////////////////////////////&#13;&#10;////////////1dTT/z5CTv+Fl8D/j6HM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TpdL/XGmI/2lpa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cnJy/4eHh///////////////////////////////////&#13;&#10;////////////////////////////////////////////////////////////////////////////&#13;&#10;/////////////4mIiP9PWnT/kqTR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k6bS/05Zc/+Hh4b/////////////&#13;&#10;///////////////////////////////////////////////////////////////+/v7/SktN/3B/&#13;&#10;o/+Ro8/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RpND/MDZF/8HAv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Pz8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Pz8/1BQUP+ysrL/////////////////////////////////////////////////////////////&#13;&#10;//////////////////////////////////////////////////////////7+/f9jZGb/Y3GS/5Kl&#13;&#10;0f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HM/42fyv9AR1f/urq4////////////////////////////////////////&#13;&#10;////////////////////////////////////3dzb/zxASP+Bkrv/kKLN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Qos7/&#13;&#10;eYmv/0FDSP/v7+7/////////////////////////////////////////////////////////////&#13;&#10;////////////////////////////////////////////////////////////////////////////&#13;&#10;////////////////////////////////////////////////////////////////////////////&#13;&#10;////////////6enp/4eHh/9MTEz/QUFB/2xsbP/FxcX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l5ef9+fn7/////////////////////////////////////////////////////////////////&#13;&#10;//////////////////////////////////////////////////////////+Ih4b/Tlly/5Om0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6HM/4udyf84P03/wsLA////////////////////////////////////////////&#13;&#10;////////////////////////////////1dTT/z5CTv+Fl8D/j6HM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TpdL/XGmI&#13;&#10;/2lpav//////////////////////////////////////////////////////////////////////&#13;&#10;////////////////////////////////////////////////////////////////////////////&#13;&#10;///////////////////////////////////////////////////////////////W1tb/eHh4/0RE&#13;&#10;RP9GRkb/enp6/9ra2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cnJy/4eHh///////////////&#13;&#10;////////////////////////////////////////////////////////////////////////////&#13;&#10;/////////////////////////////////4mIiP9PWnT/kqTR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k6bS/05Z&#13;&#10;c/+Hh4b/////////////////////////////////////////////////////////////////////&#13;&#10;///////+/v7/SktN/3B/o/+Ro8/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RpND/MDZF/8HAv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HM/42fyv9AR1f/urq4////////////////////&#13;&#10;////////////////////////////////////////////////////////3dzb/zxASP+Bkrv/kKLN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Qos7/eYmv/0FDSP/v7+7/////////////////////////////////////////&#13;&#10;////////////////////////////////////////////////////////////////////////////&#13;&#10;////////////////////////////////////////////////////////////////////////////&#13;&#10;///////////////////////////Q0ND/JiYm/wAAAP8jIyP/Li4u/wkJCf8EBAT/jIyM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l5ef9+fn7/////////////////////////////////////////////&#13;&#10;////////////////////////////////////////////////////////////////////////////&#13;&#10;//+Ih4b/Tlly/5Om0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6HM/4udyf84P03/wsLA////////////////////////&#13;&#10;////////////////////////////////////////////////////1dTT/z5CTv+Fl8D/j6HM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TpdL/XGmI/2lpav//////////////////////////////////////////////////&#13;&#10;////////////////////////////////////////////////////////////////////////////&#13;&#10;////////////////////////////////////////////////////////////////////////////&#13;&#10;/6urq/8PDw//AgIC/yoqKv8oKCj/AAAA/xISEv+1tbX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cnJy&#13;&#10;/4eHh///////////////////////////////////////////////////////////////////////&#13;&#10;/////////////////////////////////////////////////////4mIiP9PWnT/kqTR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k6bS/05Zc/+Hh4b/////////////////////////////////////////////////&#13;&#10;///////////////////////////+/v7/SktN/3B/o/+Ro8/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RpND/MDZF&#13;&#10;/8HAv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HM/42fyv9AR1f/urq4&#13;&#10;////////////////////////////////////////////////////////////////////////////&#13;&#10;3dzb/zxASP+Bkrv/kKLN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l5ef9+fn7/////////////////////////&#13;&#10;////////////////////////////////////////////////////////////////////////////&#13;&#10;//////////////////////+Ih4b/Tlly/5Om0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6HM/4udyf84P03/wsLA////&#13;&#10;////////////////////////////////////////////////////////////////////////1dTT&#13;&#10;/z5CTv+Fl8D/j6HM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TpdL/XGmI/2lpav//////////////////////////////&#13;&#10;////////////////////////////////////////////////////////////////////////////&#13;&#10;////////////////////////////////////////////////////////////////////////////&#13;&#10;////////////////3t7e/xYWFv8zMzP/ycnJ//b29v/19fX/xsbG/y0tLf8bGxv/5eXl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cnJy/4eHh///////////////////////////////////////////////////&#13;&#10;/////////////////////////////////////////////////////////////////////////4mI&#13;&#10;iP9PWnT/kqTR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k6bS/05Zc/+Hh4b/////////////////////////////&#13;&#10;///////////////////////////////////////////////+/v7/SktN/3B/o/+Ro8/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RpND/MDZF/8HAv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b29v////////////T09P/4+Pj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Pz8/1BQUP+ysrL/&#13;&#10;////////////////////////////////////////////////////////////////////////////&#13;&#10;//////////////////////////////////////////7+/f9jZGb/Y3GS/5Kl0f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HM/42fyv9AR1f/urq4////////////////////////////////////////////////////////&#13;&#10;////////////////////3dzb/zxASP+Bkrv/kKLN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Qos7/eYmv/0FDSP/v7+7/&#13;&#10;////////////////////////////////////////////////////////////////////////////&#13;&#10;////////////////////////////////////////////////////////////////////////////&#13;&#10;/////////////////////////////////////////////////////////////8HBwf8AAAD/sLCw&#13;&#10;///////////////////////y8vL/ICAg/2pqa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l5ef9+fn7/////&#13;&#10;////////////////////////////////////////////////////////////////////////////&#13;&#10;//////////////////////////////////////////+Ih4b/Tlly/5Om0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6HM&#13;&#10;/4udyf84P03/wsLA////////////////////////////////////////////////////////////&#13;&#10;////////////////1dTT/z5CTv+Fl8D/j6HM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TpdL/XGmI/2lpav//////////&#13;&#10;////////////////////////////////////////////////////////////////////////////&#13;&#10;////////////////////////////////////////////////////////////////////////////&#13;&#10;////////////////////////////////////jIyM/wwMDP/Z2dn//////////////////////9TU&#13;&#10;1P8GBgb/nZ2d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cnJy/4eHh///////////////////////////////&#13;&#10;////////////////////////////////////////////////////////////////////////////&#13;&#10;/////////////////4mIiP9PWnT/kqTR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k6bS/05Zc/+Hh4b/////////&#13;&#10;///////////////////////////////////////////////////////////////////+/v7/SktN&#13;&#10;/3B/o/+Ro8/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RpND/MDZF/8HAv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BwcP9QUFD//v7+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Pz8/1BQUP+ysrL/////////////////////////////////////////////////////////&#13;&#10;//////////////////////////////////////////////////////////////7+/f9jZGb/Y3GS&#13;&#10;/5Kl0f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HM/42fyv9AR1f/urq4////////////////////////////////////&#13;&#10;////////////////////////////////////////3dzb/zxASP+Bkrv/kKLN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Q&#13;&#10;os7/eYmv/0FDSP/v7+7/////////////////////////////////////////////////////////&#13;&#10;////////////////////////////////////////////////////////////////////////////&#13;&#10;////////////////////////////////////////////////////////////////////////////&#13;&#10;/////5mZmf8ODg7/8fHx////////////////////////////ZGRk/zo6Ov/+/v7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l5ef9+fn7/////////////////////////////////////////////////////////////&#13;&#10;//////////////////////////////////////////////////////////////+Ih4b/Tlly/5Om&#13;&#10;0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6HM/4udyf84P03/wsLA////////////////////////////////////////&#13;&#10;////////////////////////////////////1dTT/z5CTv+Fl8D/j6HM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TpdL/&#13;&#10;XGmI/2lpav//////////////////////////////////////////////////////////////////&#13;&#10;////////////////////////////////////////////////////////////////////////////&#13;&#10;////////////////////////////////////////////////////////XV1d/zY2Nv//////////&#13;&#10;//////////////////7+/v8yMjL/ampq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cnJy/4eHh///////////&#13;&#10;////////////////////////////////////////////////////////////////////////////&#13;&#10;/////////////////////////////////////4mIiP9PWnT/kqTR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k6bS&#13;&#10;/05Zc/+Hh4b/////////////////////////////////////////////////////////////////&#13;&#10;///////////+/v7/SktN/3B/o/+Ro8/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RpND/MDZF/8HAv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15eXv8WFhb/9vb2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Pz8/1BQUP+ysrL/////////////////////////////////////&#13;&#10;////////////////////////////////////////////////////////////////////////////&#13;&#10;//////7+/f9jZGb/Y3GS/5Kl0f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HM/42fyv9AR1f/urq4////////////////&#13;&#10;////////////////////////////////////////////////////////////3dzb/zxASP+Bkrv/&#13;&#10;kKLN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6HM/4udyf84P03/wsLA////////////////////&#13;&#10;////////////////////////////////////////////////////////1dTT/z5CTv+Fl8D/j6HM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TpdL/XGmI/2lpav//////////////////////////////////////////////&#13;&#10;////////////////////////////////////////////////////////////////////////////&#13;&#10;////////////////////////////////////////////////////////////////////////////&#13;&#10;XFxc/y8vL/////////////////////////////v7+/8rKyv/aWlp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cnJy/4eHh///////////////////////////////////////////////////////////////////&#13;&#10;/////////////////////////////////////////////////////////4mIiP9PWnT/kqTR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k6bS/05Zc/+Hh4b/////////////////////////////////////////////&#13;&#10;///////////////////////////////+/v7/SktN/3B/o/+Ro8/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RpND/&#13;&#10;MDZF/8HAv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7CwsP8GBgb/mZmZ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Pz8/1BQUP+ysrL/////////////////&#13;&#10;////////////////////////////////////////////////////////////////////////////&#13;&#10;//////////////////////////7+/f9jZGb/Y3GS/5Kl0f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HM/42fyv9AR1f/&#13;&#10;urq4////////////////////////////////////////////////////////////////////////&#13;&#10;////3dzb/zxASP+Bkrv/kKLN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Qos7/eYmv/0FDSP/v7+7/////////////////&#13;&#10;////////////////////////////////////////////////////////////////////////////&#13;&#10;////////////////////////////////////////////////////////////////////////////&#13;&#10;/////////////////////////////////////////////83Nzf8DAwP/nJyc////////////////&#13;&#10;///////m5ub/FBQU/3l5ef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l5ef9+fn7/////////////////////&#13;&#10;////////////////////////////////////////////////////////////////////////////&#13;&#10;//////////////////////////+Ih4b/Tlly/5Om0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6HM/4udyf84P03/wsLA&#13;&#10;////////////////////////////////////////////////////////////////////////////&#13;&#10;1dTT/z5CTv+Fl8D/j6HM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TpdL/XGmI/2lpav//////////////////////////&#13;&#10;////////////////////////////////////////////////////////////////////////////&#13;&#10;////////////////////////////////////////////////////////////////////////////&#13;&#10;////////////////////nJyc/wYGBv/Jycn//////////////////////8PDw/8CAgL/qqqq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cnJy/4eHh///////////////////////////////////////////////&#13;&#10;////////////////////////////////////////////////////////////////////////////&#13;&#10;/4mIiP9PWnT/kqTR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k6bS/05Zc/+Hh4b/////////////////////////&#13;&#10;///////////////////////////////////////////////////+/v7/SktN/3B/o/+Ro8/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RpND/MDZF/8HAv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HM/42fyv9AR1f/urq4////////////////////////////////////////////////////&#13;&#10;////////////////////////3dzb/zxASP+Bkrv/kKLN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6HM/4udyf84P03/wsLA////////////////////////////////////////////////////////&#13;&#10;////////////////////1dTT/z5CTv+Fl8D/j6HM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TpdL/XGmI/2lpav//////&#13;&#10;////////////////////////////////////////////////////////////////////////////&#13;&#10;////////////////////////////////////////////////////////////////////////////&#13;&#10;//////////////7+/v/7+/v/+/v7//v7+//7+/v/8fHx/zg4OP8mJib/vb29//T09P/z8/P/ubm5&#13;&#10;/yIiIv8/Pz//9fX1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cnJy/4eHh///////////////////////////&#13;&#10;////////////////////////////////////////////////////////////////////////////&#13;&#10;/////////////////////4mIiP9PWnT/kqTR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k6bS/05Zc/+Hh4b/////&#13;&#10;///////////////////////////////////////////////////////////////////////+/v7/&#13;&#10;SktN/3B/o/+Ro8/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RpND/MDZF/8HAv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HM/42fyv9AR1f/urq4////////////////////////////////&#13;&#10;////////////////////////////////////////////3dzb/zxASP+Bkrv/kKLN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6HM/4udyf84P03/wsLA////////////////////////////////////&#13;&#10;////////////////////////////////////////1dTT/z5CTv+Fl8D/j6HM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T&#13;&#10;pdL/XGmI/2lpav//////////////////////////////////////////////////////////////&#13;&#10;////////////////////////////////////////////////////////////////////////////&#13;&#10;/////////////////////////////////2tra/8rKyv/LCws/ywsLP8sLCz/Ly8v/xoaGv8AAAD/&#13;&#10;AAAA/yIiIv8hISH/AAAA/wAAAP8aGhr/sbGx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cnJy/4eHh///////&#13;&#10;////////////////////////////////////////////////////////////////////////////&#13;&#10;/////////////////////////////////////////4mIiP9PWnT/kqTR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k6bS/05Zc/+Hh4b/////////////////////////////////////////////////////////////&#13;&#10;///////////////+/v7/SktN/3B/o/+Ro8/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RpND/MDZF/8HAv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HM/42fyv9AR1f/urq4////////////&#13;&#10;////////////////////////////////////////////////////////////////3dzb/zxASP+B&#13;&#10;krv/kKLN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6HM/4udyf84P03/wsLA////////////////&#13;&#10;////////////////////////////////////////////////////////////1dTT/z5CTv+Fl8D/&#13;&#10;j6HM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k6bS/05Zc/+Hh4b/////////////////////////////////////////&#13;&#10;///////////////////////////////////+/v7/SktN/3B/o/+Ro8/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R&#13;&#10;pND/MDZF/8HAv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HM/42fyv9A&#13;&#10;R1f/urq4////////////////////////////////////////////////////////////////////&#13;&#10;////////3dzb/zxASP+Bkrv/kKLN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Qos7/eYmv/0FDSP/v7+7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Xl5f+xsbH/+/v7////////////k5OT/4SE&#13;&#10;hP//////qamp/4eHh//x8fH/5ubm//v7+////////////52dnf+cnJz//////5GRkf+rq6v/9vb2&#13;&#10;/3t7e//h4eH//////////////////////////////////////3t7e/9+fn7/////////////////&#13;&#10;////////////////////////////////////////////////////////////////////////////&#13;&#10;//////////////////////////////+Ih4b/Tlly/5Om0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6HM/4udyf84P03/&#13;&#10;wsLA////////////////////////////////////////////////////////////////////////&#13;&#10;////1dTT/z5CTv+Fl8D/j6HM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TpdL/XGmI/2lpa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k6bS/05Zc/+Hh4b/////////////////////&#13;&#10;///////////////////////////////////////////////////////+/v7/SktN/3B/o/+Ro8/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RpND/MDZF/8HAv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HM/42fyv9AR1f/urq4////////////////////////////////////////////////&#13;&#10;////////////////////////////3dzb/zxASP+Bkrv/kKLN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6HM/4udyf84P03/wsLA////////////////////////////////////////////////////&#13;&#10;////////////////////////1dTT/z5CTv+Fl8D/j6HM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k6bS/05Zc/+Hh4b/&#13;&#10;///////////////////////////////////////////////////////////////////////////+&#13;&#10;/v7/SktN/3B/o/+Ro8/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RpND/MDZF/8HAv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HM/42fyv9AR1f/urq4////////////////////////////&#13;&#10;////////////////////////////////////////////////3dzb/zxASP+Bkrv/kKLN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6HM/4udyf84P03/wsLA////////////////////////////////&#13;&#10;////////////////////////////////////////////1dTT/z5CTv+Fl8D/j6HM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k6bS/05Zc/+Hh4b/////////////////////////////////////////////////////////&#13;&#10;///////////////////+/v7/SktN/3B/o/+Ro8/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RpND/MDZF/8HAv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HM/42fyv9AR1f/urq4////////&#13;&#10;////////////////////////////////////////////////////////////////////3dzb/zxA&#13;&#10;SP+Bkrv/kKLN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6HM/4udyf84P03/wsLA////////////&#13;&#10;////////////////////////////////////////////////////////////////1dTT/z5CTv+F&#13;&#10;l8D/j6HM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k6bS/05Zc/+Hh4b/////////////////////////////////////&#13;&#10;///////////////////////////////////////+/v7/SktN/3B/o/+Ro8/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RpND/MDZF/8HAv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HM/42f&#13;&#10;yv9AR1f/urq4////////////////////////////////////////////////////////////////&#13;&#10;////////////3dzb/zxASP+Bkrv/kKLN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6HM/4udyf84&#13;&#10;P03/wsLA////////////////////////////////////////////////////////////////////&#13;&#10;////////1dTT/z5CTv+Fl8D/j6HM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k6bS/05Zc/+Hh4b/////////////////&#13;&#10;///////////////////////////////////////////////////////////+/v7/SktN/3B/o/+R&#13;&#10;o8/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RpND/MDZF/8HAv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HM/42fyv9AR1f/urq4////////////////////////////////////////////&#13;&#10;////////////////////////////////3dzb/zxASP+Bkrv/kKLN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6HM/4udyf84P03/wsLA////////////////////////////////////////////////&#13;&#10;////////////////////////////1dTT/z5CTv+Fl8D/j6HM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k6bS/05Zc/+H&#13;&#10;h4b/////////////////////////////////////////////////////////////////////////&#13;&#10;///+/v7/SktN/3B/o/+Ro8/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RpND/MDZF/8HAv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HM/42fyv9AR1f/urq4////////////////////////&#13;&#10;////////////////////////////////////////////////////3dzb/zxASP+Bkrv/kKLN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6HM/4udyf84P03/wsLA////////////////////////////&#13;&#10;////////////////////////////////////////////////1dTT/z5CTv+Fl8D/j6HM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k6bS/05Zc/+Hh4b/////////////////////////////////////////////////////&#13;&#10;///////////////////////+/v7/SktN/3B/o/+Ro8/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RpND/MDZF/8HA&#13;&#10;v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HM/42fyv9AR1f/urq4////&#13;&#10;////////////////////////////////////////////////////////////////////////3dzb&#13;&#10;/zxASP+Bkrv/kKLN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6HM/4udyf84P03/wsLA////////&#13;&#10;////////////////////////////////////////////////////////////////////1dTT/z5C&#13;&#10;Tv+Fl8D/j6HM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k6bS/05Zc/+Hh4b/////////////////////////////////&#13;&#10;///////////////////////////////////////////+/v7/SktN/3B/o/+Ro8/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RpND/MDZF/8HAv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HM&#13;&#10;/42fyv9AR1f/urq4////////////////////////////////////////////////////////////&#13;&#10;////////////////3dzb/zxASP+Bkrv/kKLN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Qos7/eYmv/0FDSP/v7+7/////&#13;&#10;////////////////////////////////////////////////////////////////////////////&#13;&#10;////////////////////////////////////////////////////////////////////////////&#13;&#10;//////////////////////////////////////////////////////////Dw8P9dXV3/AAAA/0xM&#13;&#10;TP+QkJD/np6e/52dnf+dnZ3/m5ub/8fHx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3l5ef9+fn7/////////&#13;&#10;////////////////////////////////////////////////////////////////////////////&#13;&#10;//////////////////////////////////////+Ih4b/Tlly/5Om0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6HM/4ud&#13;&#10;yf84P03/wsLA////////////////////////////////////////////////////////////////&#13;&#10;////////////1dTT/z5CTv+Fl8D/j6HM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k6bS/05Zc/+Hh4b/////////////&#13;&#10;///////////////////////////////////////////////////////////////+/v7/SktN/3B/&#13;&#10;o/+Ro8/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RpND/MDZF/8HAv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7Gxsf8AAAD/LCws/4aGhv+lpaX/qamp/6mpqf+pqan/qamp/9zc3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Pz8/1BQUP+ysrL/////////////////////////////////////////////////////////////&#13;&#10;//////////////////////////////////////////////////////////7+/f9jZGb/Y3GS/5Kl&#13;&#10;0f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HM/42fyv9AR1f/urq4////////////////////////////////////////&#13;&#10;////////////////////////////////////3dzb/zxASP+Bkrv/kKLN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Qos7/&#13;&#10;eYmv/0FDSP/v7+7/////////////////////////////////////////////////////////////&#13;&#10;////////////////////////////////////////////////////////////////////////////&#13;&#10;////////////////////////////////////////////////////////////////////////////&#13;&#10;/8DAwP8LCwv/CwsL/wcHB/8JCQn/CwsL/wsLC/8LCwv/CAgI/3Jyc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l5ef9+fn7/////////////////////////////////////////////////////////////////&#13;&#10;//////////////////////////////////////////////////////////+Ih4b/Tlly/5Om0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6HM/4udyf84P03/wsLA////////////////////////////////////////////&#13;&#10;////////////////////////////////1dTT/z5CTv+Fl8D/j6HM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k6bS/05Z&#13;&#10;c/+Hh4b/////////////////////////////////////////////////////////////////////&#13;&#10;///////+/v7/SktN/3B/o/+Ro8/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RpND/MDZF/8HAv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VlZf8YGBj/6Ojo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Pz8/1BQUP+ysrL/////////////////////////////////////////&#13;&#10;////////////////////////////////////////////////////////////////////////////&#13;&#10;//7+/f9jZGb/Y3GS/5Kl0f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HM/42fyv9AR1f/urq4////////////////////&#13;&#10;////////////////////////////////////////////////////////3dzb/zxASP+Bkrv/kKLN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Qos7/eYmv/0FDSP/v7+7/////////////////////////////////////////&#13;&#10;////////////////////////////////////////////////////////////////////////////&#13;&#10;////////////////////////////////////////////////////////////////////////////&#13;&#10;//////////////////////X19f/b29v/2NjY/9vb2//b29v/29vb/9vb2//b29v/4eHh//Dw8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l5ef9+fn7/////////////////////////////////////////////&#13;&#10;////////////////////////////////////////////////////////////////////////////&#13;&#10;//+Ih4b/Tlly/5Om0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6HM/4udyf84P03/wsLA////////////////////////&#13;&#10;////////////////////////////////////////////////////1dTT/z5CTv+Fl8D/j6HM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TpdL/XGmI/2lpav//////////////////////////////////////////////////&#13;&#10;////////////////////////////////////////////////////////////////////////////&#13;&#10;////////////////////////////////////////////////////////////////////////7Ozs&#13;&#10;/9TU1P/Z2dn/29vb/9vb2//b29v/29vb/9vb2//X19f/8vLy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cnJy&#13;&#10;/4eHh///////////////////////////////////////////////////////////////////////&#13;&#10;/////////////////////////////////////////////////////4mIiP9PWnT/kqTR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k6bS/05Zc/+Hh4b/////////////////////////////////////////////////&#13;&#10;///////////////////////////+/v7/SktN/3B/o/+Ro8/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RpND/MDZF&#13;&#10;/8HAv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1dXV/88PDz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Pz8/1BQUP+ysrL/////////////////////&#13;&#10;////////////////////////////////////////////////////////////////////////////&#13;&#10;//////////////////////7+/f9jZGb/Y3GS/5Kl0f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HM/42fyv9AR1f/urq4&#13;&#10;////////////////////////////////////////////////////////////////////////////&#13;&#10;3dzb/zxASP+Bkrv/kKLN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l5ef9+fn7/////////////////////////&#13;&#10;////////////////////////////////////////////////////////////////////////////&#13;&#10;//////////////////////+Ih4b/Tlly/5Om0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6HM/4udyf84P03/wsLA////&#13;&#10;////////////////////////////////////////////////////////////////////////1dTT&#13;&#10;/z5CTv+Fl8D/j6HM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TpdL/XGmI/2lpav//////////////////////////////&#13;&#10;////////////////////////////////////////////////////////////////////////////&#13;&#10;////////////////////////////////////////////////////////////////////////////&#13;&#10;////////////////r6+v/21tbf/+/v7///////////////////////n5+f9VVVX/tLS0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cnJy/4eHh///////////////////////////////////////////////////&#13;&#10;/////////////////////////////////////////////////////////////////////////4mI&#13;&#10;iP9PWnT/kqTR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k6bS/05Zc/+Hh4b/////////////////////////////&#13;&#10;///////////////////////////////////////////////+/v7/SktN/3B/o/+Ro8/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RpND/MDZF/8HAv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5KSkv8UFBT/&#13;&#10;4+Pj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Pz8/1BQUP+ysrL/&#13;&#10;////////////////////////////////////////////////////////////////////////////&#13;&#10;//////////////////////////////////////////7+/f9jZGb/Y3GS/5Kl0f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HM/42fyv9AR1f/urq4////////////////////////////////////////////////////////&#13;&#10;////////////////////3dzb/zxASP+Bkrv/kKLN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Qos7/eYmv/0FDSP/v7+7/&#13;&#10;////////////////////////////////////////////////////////////////////////////&#13;&#10;////////////////////////////////////////////////////////////////////////////&#13;&#10;/////////////////////////////////////////////////////////////729vf8LCwv/2NjY&#13;&#10;////////////////////////////WFhY/05OT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l5ef9+fn7/////&#13;&#10;////////////////////////////////////////////////////////////////////////////&#13;&#10;//////////////////////////////////////////+Ih4b/Tlly/5Om0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6HM&#13;&#10;/4udyf84P03/wsLA////////////////////////////////////////////////////////////&#13;&#10;////////////////1dTT/z5CTv+Fl8D/j6HM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TpdL/XGmI/2lpav//////////&#13;&#10;////////////////////////////////////////////////////////////////////////////&#13;&#10;////////////////////////////////////////////////////////////////////////////&#13;&#10;////////////////////////////////////hoaG/x4eHv/8/Pz/////////////////////////&#13;&#10;//80NDT/aWlp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cnJy/4eHh///////////////////////////////&#13;&#10;////////////////////////////////////////////////////////////////////////////&#13;&#10;/////////////////4mIiP9PWnT/kqTR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k6bS/05Zc/+Hh4b/////////&#13;&#10;///////////////////////////////////////////////////////////////////+/v7/SktN&#13;&#10;/3B/o/+Ro8/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RpND/MDZF/8HAv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3t7f8wMDD/OTk5/8PDw//q6ur/8PDw//Dw8P/w8PD/8PDw//n5+f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Pz8/1BQUP+ysrL/////////////////////////////////////////////////////////&#13;&#10;//////////////////////////////////////////////////////////////7+/f9jZGb/Y3GS&#13;&#10;/5Kl0f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HM/42fyv9AR1f/urq4////////////////////////////////////&#13;&#10;////////////////////////////////////////3dzb/zxASP+Bkrv/kKLN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Q&#13;&#10;os7/eYmv/0FDSP/v7+7/////////////////////////////////////////////////////////&#13;&#10;////////////////////////////////////////////////////////////////////////////&#13;&#10;////////////////////////////////////////////////////////////////////////////&#13;&#10;/////76+vv8LCwv/2tra///////////////////////29vb/U1NT/zExMf/9/f3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l5ef9+fn7/////////////////////////////////////////////////////////////&#13;&#10;//////////////////////////////////////////////////////////////+Ih4b/Tlly/5Om&#13;&#10;0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6HM/4udyf84P03/wsLA////////////////////////////////////////&#13;&#10;////////////////////////////////////1dTT/z5CTv+Fl8D/j6HM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TpdL/&#13;&#10;XGmI/2lpav//////////////////////////////////////////////////////////////////&#13;&#10;////////////////////////////////////////////////////////////////////////////&#13;&#10;/////////////////////////////////////////f39/8jIyP+6urr/Y2Nj/xoaGv+0tLT/vLy8&#13;&#10;/7y8vP+8vLz/u7u7/5iYmP8JCQn/cHBw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cnJy/4eHh///////////&#13;&#10;////////////////////////////////////////////////////////////////////////////&#13;&#10;/////////////////////////////////////4mIiP9PWnT/kqTR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k6bS&#13;&#10;/05Zc/+Hh4b/////////////////////////////////////////////////////////////////&#13;&#10;///////////+/v7/SktN/3B/o/+Ro8/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RpND/MDZF/8HAv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HM/42fyv9AR1f/urq4////////////////&#13;&#10;////////////////////////////////////////////////////////////3dzb/zxASP+Bkrv/&#13;&#10;kKLN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l5ef9+fn7/////////////////////////////////////////&#13;&#10;////////////////////////////////////////////////////////////////////////////&#13;&#10;//////+Ih4b/Tlly/5Om0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6HM/4udyf84P03/wsLA////////////////////&#13;&#10;////////////////////////////////////////////////////////1dTT/z5CTv+Fl8D/j6HM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TpdL/XGmI/2lpav//////////////////////////////////////////////&#13;&#10;////////////////////////////////////////////////////////////////////////////&#13;&#10;////////////////////////////////////////////////////////////9/f3/y4uLv8AAAD/&#13;&#10;AAAA/wAAAP8AAAD/AAAA/wAAAP8AAAD/AAAA/wAAAP8qKir/1NTU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cnJy/4eHh///////////////////////////////////////////////////////////////////&#13;&#10;/////////////////////////////////////////////////////////4mIiP9PWnT/kqTR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k6bS/05Zc/+Hh4b/////////////////////////////////////////////&#13;&#10;///////////////////////////////+/v7/SktN/3B/o/+Ro8/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RpND/&#13;&#10;MDZF/8HAv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HM/42fyv9AR1f/&#13;&#10;urq4////////////////////////////////////////////////////////////////////////&#13;&#10;////3dzb/zxASP+Bkrv/kKLN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Qos7/eYmv/0FDSP/v7+7/////////////////&#13;&#10;////////////////////////////////////////////////////////////////////////////&#13;&#10;////////////////////////////////////////////////////////////////////////////&#13;&#10;//////////////////////////////////+ZmZn/YmJi/0hISP8FBQX/UlJS/2JiYv9hYWH/YWFh&#13;&#10;/2BgYP9oaGj/l5eX//T09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l5ef9+fn7/////////////////////&#13;&#10;////////////////////////////////////////////////////////////////////////////&#13;&#10;//////////////////////////+Ih4b/Tlly/5Om0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6HM/4udyf84P03/wsLA&#13;&#10;////////////////////////////////////////////////////////////////////////////&#13;&#10;1dTT/z5CTv+Fl8D/j6HM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TpdL/XGmI/2lpav//////////////////////////&#13;&#10;////////////////////////////////////////////////////////////////////////////&#13;&#10;////////////////////////////////////////////////////////////////////////////&#13;&#10;/////f39/9TU1P/MzMz/aGho/xkZGf/CwsL/ysrK/8rKyv/Kysr/ycnJ/9TU1P/09PT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cnJy/4eHh///////////////////////////////////////////////&#13;&#10;////////////////////////////////////////////////////////////////////////////&#13;&#10;/4mIiP9PWnT/kqTR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k6bS/05Zc/+Hh4b/////////////////////////&#13;&#10;///////////////////////////////////////////////////+/v7/SktN/3B/o/+Ro8/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RpND/MDZF/8HAv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Pz8/1BQUP+y&#13;&#10;srL/////////////////////////////////////////////////////////////////////////&#13;&#10;//////////////////////////////////////////////7+/f9jZGb/Y3GS/5Kl0f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HM/42fyv9AR1f/urq4////////////////////////////////////////////////////&#13;&#10;////////////////////////3dzb/zxASP+Bkrv/kKLN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Qos7/eYmv/0FDSP/v&#13;&#10;7+7/////////////////////////////////////////////////////////////////////////&#13;&#10;////////////////////////////////////////////////////////////////////////////&#13;&#10;/////////////////////////////////////////////////////////////////8DAwP8FBQX/&#13;&#10;3Nzc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l5ef9+fn7/&#13;&#10;////////////////////////////////////////////////////////////////////////////&#13;&#10;//////////////////////////////////////////////+Ih4b/Tlly/5Om0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6HM/4udyf84P03/wsLA////////////////////////////////////////////////////////&#13;&#10;////////////////////1dTT/z5CTv+Fl8D/j6HM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TpdL/XGmI/2lpav//////&#13;&#10;////////////////////////////////////////////////////////////////////////////&#13;&#10;////////////////////////////////////////////////////////////////////////////&#13;&#10;////////////////////////////////////////lpaW/zs7O//8/Pz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cnJy/4eHh///////////////////////////&#13;&#10;////////////////////////////////////////////////////////////////////////////&#13;&#10;/////////////////////4mIiP9PWnT/kqTR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k6bS/05Zc/+Hh4b/////&#13;&#10;///////////////////////////////////////////////////////////////////////+/v7/&#13;&#10;SktN/3B/o/+Ro8/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RpND/MDZF/8HAv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0NDQ/3BwcP87Ozv/PDw8/3Fxcf/T09P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Pz8/1BQUP+ysrL/////////////////////////////////////////////////////&#13;&#10;//////////////////////////////////////////////////////////////////7+/f9jZGb/&#13;&#10;Y3GS/5Kl0f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HM/42fyv9AR1f/urq4////////////////////////////////&#13;&#10;////////////////////////////////////////////3dzb/zxASP+Bkrv/kKLN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Qos7/eYmv/0FDSP/v7+7/////////////////////////////////////////////////////&#13;&#10;////////////////////////////////////////////////////////////////////////////&#13;&#10;////////////////////////////////////////////////////////////////////////////&#13;&#10;/////////+Li4v+Tk5P/7+/v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l5ef9+fn7/////////////////////////////////////////////////////////&#13;&#10;//////////////////////////////////////////////////////////////////+Ih4b/Tlly&#13;&#10;/5Om0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6HM/4udyf84P03/wsLA////////////////////////////////////&#13;&#10;////////////////////////////////////////1dTT/z5CTv+Fl8D/j6HM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T&#13;&#10;pdL/XGmI/2lpav//////////////////////////////////////////////////////////////&#13;&#10;////////////////////////////////////////////////////////////////////////////&#13;&#10;////////////////////////////////////////////////////////////8/Pz/+jo6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cnJy/4eHh///////&#13;&#10;////////////////////////////////////////////////////////////////////////////&#13;&#10;/////////////////////////////////////////4mIiP9PWnT/kqTR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k6bS/05Zc/+Hh4b/////////////////////////////////////////////////////////////&#13;&#10;///////////////+/v7/SktN/3B/o/+Ro8/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RpND/MDZF/8HAv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+np6f/CwsL/wQEBP8xMTH/MTEx/wMDA/8NDQ3/&#13;&#10;ra2t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Pz8/1BQUP+ysrL/////////////////////////////////&#13;&#10;////////////////////////////////////////////////////////////////////////////&#13;&#10;//////////7+/f9jZGb/Y3GS/5Kl0f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HM/42fyv9AR1f/urq4////////////&#13;&#10;////////////////////////////////////////////////////////////////3dzb/zxASP+B&#13;&#10;krv/kKLN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l5ef9+fn7/////////////////////////////////////&#13;&#10;////////////////////////////////////////////////////////////////////////////&#13;&#10;//////////+Ih4b/Tlly/5Om0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6HM/4udyf84P03/wsLA////////////////&#13;&#10;////////////////////////////////////////////////////////////1dTT/z5CTv+Fl8D/&#13;&#10;j6HM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TpdL/XGmI/2lpav//////////////////////////////////////////&#13;&#10;////////////////////////////////////////////////////////////////////////////&#13;&#10;////////////////////////////////////////////////////////////////////////////&#13;&#10;///////////////4+Pj/5+fn/9/f3//g4OD/4ODg/+Dg4P/g4OD/9vb2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cnJy/4eHh///////////////////////////////////////////////////////////////&#13;&#10;/////////////////////////////////////////////////////////////4mIiP9PWnT/kqTR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k6bS/05Zc/+Hh4b/////////////////////////////////////////&#13;&#10;///////////////////////////////////+/v7/SktN/3B/o/+Ro8/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R&#13;&#10;pND/MDZF/8HAv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HM/42fyv9A&#13;&#10;R1f/urq4////////////////////////////////////////////////////////////////////&#13;&#10;////////3dzb/zxASP+Bkrv/kKLN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Qos7/eYmv/0FDSP/v7+7/////////////&#13;&#10;////////////////////////////////////////////////////////////////////////////&#13;&#10;////////////////////////////////////////////////////////////////////////////&#13;&#10;//////////////////////////////////////////////////////+2trb/NjY2/wkJCf8EBAT/&#13;&#10;BAQE/wQEBP8EBAT/BAQE/3Fxcf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l5ef9+fn7/////////////////&#13;&#10;////////////////////////////////////////////////////////////////////////////&#13;&#10;//////////////////////////////+Ih4b/Tlly/5Om0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6HM/4udyf84P03/&#13;&#10;wsLA////////////////////////////////////////////////////////////////////////&#13;&#10;////1dTT/z5CTv+Fl8D/j6HM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TpdL/XGmI/2lpav//////////////////////&#13;&#10;////////////////////////////////////////////////////////////////////////////&#13;&#10;////////////////////////////////////////////////////////////////////////////&#13;&#10;/////////////////////////////5WVlf8nJyf/CAgI/wQEBP8EBAT/BAQE/wQEBP8EBAT/oKC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cnJy/4eHh///////////////////////////////////////////&#13;&#10;////////////////////////////////////////////////////////////////////////////&#13;&#10;/////4mIiP9PWnT/kqTR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k6bS/05Zc/+Hh4b/////////////////////&#13;&#10;///////////////////////////////////////////////////////+/v7/SktN/3B/o/+Ro8/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RpND/MDZF/8HAv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HM/42fyv9AR1f/urq4////////////////////////////////////////////////&#13;&#10;////////////////////////////3dzb/zxASP+Bkrv/kKLN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Qos7/eYmv/0FD&#13;&#10;SP/v7+7/////////////////////////////////////////////////////////////////////&#13;&#10;////////////////////////////////////////////////////////////////////////////&#13;&#10;/////////////////////////////////////////////////////////////////////9vb2/8R&#13;&#10;ERH/EhIS/3BwcP+YmJj/oKCg/6CgoP+goKD/oKCg/8jI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l5ef9+&#13;&#10;fn7/////////////////////////////////////////////////////////////////////////&#13;&#10;//////////////////////////////////////////////////+Ih4b/Tlly/5Om0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6HM/4udyf84P03/wsLA////////////////////////////////////////////////////&#13;&#10;////////////////////////1dTT/z5CTv+Fl8D/j6HM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TpdL/XGmI/2lpav//&#13;&#10;////////////////////////////////////////////////////////////////////////////&#13;&#10;////////////////////////////////////////////////////////////////////////////&#13;&#10;////////////////////////////////////////////s7Oz/wAAAP8nJyf/fX19/5ycnP+goKD/&#13;&#10;oKCg/6CgoP+goKD/2tra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cnJy/4eHh///////////////////////&#13;&#10;////////////////////////////////////////////////////////////////////////////&#13;&#10;/////////////////////////4mIiP9PWnT/kqTR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k6bS/05Zc/+Hh4b/&#13;&#10;///////////////////////////////////////////////////////////////////////////+&#13;&#10;/v7/SktN/3B/o/+Ro8/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RpND/MDZF/8HAv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15eXv80NDT////////////////////////////+/v7/NTU1/2dnZ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Pz8/1BQUP+ysrL/////////////////////////////////////////////////&#13;&#10;//////////////////////////////////////////////////////////////////////7+/f9j&#13;&#10;ZGb/Y3GS/5Kl0f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HM/42fyv9AR1f/urq4////////////////////////////&#13;&#10;////////////////////////////////////////////////3dzb/zxASP+Bkrv/kKLN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Qos7/eYmv/0FDSP/v7+7/////////////////////////////////////////////////&#13;&#10;////////////////////////////////////////////////////////////////////////////&#13;&#10;////////////////////////////////////////////////////////////////////////////&#13;&#10;/////////////5+fn/8AAAD/xMTE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l5ef9+fn7/////////////////////////////////////////////////////&#13;&#10;//////////////////////////////////////////////////////////////////////+Ih4b/&#13;&#10;Tlly/5Om0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6HM/4udyf84P03/wsLA////////////////////////////////&#13;&#10;////////////////////////////////////////////1dTT/z5CTv+Fl8D/j6HM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TpdL/XGmI/2lpav//////////////////////////////////////////////////////////&#13;&#10;////////////////////////////////////////////////////////////////////////////&#13;&#10;////////////////////////////////////////////////////////////////ZWVl/xcXF//m&#13;&#10;5ub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cnJy/4eHh///&#13;&#10;////////////////////////////////////////////////////////////////////////////&#13;&#10;/////////////////////////////////////////////4mIiP9PWnT/kqTR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k6bS/05Zc/+Hh4b/////////////////////////////////////////////////////////&#13;&#10;///////////////////+/v7/SktN/3B/o/+Ro8/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RpND/MDZF/8HAv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HM/42fyv9AR1f/urq4////////&#13;&#10;////////////////////////////////////////////////////////////////////3dzb/zxA&#13;&#10;SP+Bkrv/kKLN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Qos7/eYmv/0FDSP/v7+7/////////////////////////////&#13;&#10;////////////////////////////////////////////////////////////////////////////&#13;&#10;////////////////////////////////////////////////////////////////////////////&#13;&#10;/////////////////////////////////4+Pj/8SEhL/+Pj4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l5ef9+fn7/////////////////////////////////&#13;&#10;////////////////////////////////////////////////////////////////////////////&#13;&#10;//////////////+Ih4b/Tlly/5Om0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6HM/4udyf84P03/wsLA////////////&#13;&#10;////////////////////////////////////////////////////////////////1dTT/z5CTv+F&#13;&#10;l8D/j6HM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TpdL/XGmI/2lpav//////////////////////////////////////&#13;&#10;////////////////////////////////////////////////////////////////////////////&#13;&#10;////////////////////////////////////////////////////////////////////////////&#13;&#10;////////VFRU/z4+P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cnJy/4eHh///////////////////////////////////////////////////////////&#13;&#10;/////////////////////////////////////////////////////////////////4mIiP9PWnT/&#13;&#10;kqTR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k6bS/05Zc/+Hh4b/////////////////////////////////////&#13;&#10;///////////////////////////////////////+/v7/SktN/3B/o/+Ro8/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RpND/MDZF/8HAv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HM/42f&#13;&#10;yv9AR1f/urq4////////////////////////////////////////////////////////////////&#13;&#10;////////////3dzb/zxASP+Bkrv/kKLN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Qos7/eYmv/0FDSP/v7+7/////////&#13;&#10;////////////////////////////////////////////////////////////////////////////&#13;&#10;////////////////////////////////////////////////////////////////////////////&#13;&#10;/////////////////////////////////////////////////////8HBwf8HBwf/xMTE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l5ef9+fn7/////////////&#13;&#10;////////////////////////////////////////////////////////////////////////////&#13;&#10;//////////////////////////////////+Ih4b/Tlly/5Om0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6HM/4udyf84&#13;&#10;P03/wsLA////////////////////////////////////////////////////////////////////&#13;&#10;////////1dTT/z5CTv+Fl8D/j6HM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TpdL/XGmI/2lpav//////////////////&#13;&#10;////////////////////////////////////////////////////////////////////////////&#13;&#10;////////////////////////////////////////////////////////////////////////////&#13;&#10;////////////////////////////jIyM/xcXF//o6Oj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cnJy/4eHh///////////////////////////////////////&#13;&#10;////////////////////////////////////////////////////////////////////////////&#13;&#10;/////////4mIiP9PWnT/kqTR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k6bS/05Zc/+Hh4b/////////////////&#13;&#10;///////////////////////////////////////////////////////////+/v7/SktN/3B/o/+R&#13;&#10;o8/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RpND/MDZF/8HAv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HM/42fyv9AR1f/urq4////////////////////////////////////////////&#13;&#10;////////////////////////////////3dzb/zxASP+Bkrv/kKLN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Qos7/eYmv&#13;&#10;/0FDSP/v7+7/////////////////////////////////////////////////////////////////&#13;&#10;////////////////////////////////////////////////////////////////////////////&#13;&#10;//////////////////////////////////////////////////////////////////////////v7&#13;&#10;+/9VVVX/ISEh/7a2tv/q6ur/9PT0//T09P/09PT/9PT0//n5+f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l5&#13;&#10;ef9+fn7/////////////////////////////////////////////////////////////////////&#13;&#10;//////////////////////////////////////////////////////+Ih4b/Tlly/5Om0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6HM/4udyf84P03/wsLA////////////////////////////////////////////////&#13;&#10;////////////////////////////1dTT/z5CTv+Fl8D/j6HM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TpdL/XGmI/2lp&#13;&#10;av//////////////////////////////////////////////////////////////////////////&#13;&#10;////////////////////////////////////////////////////////////////////////////&#13;&#10;////////////////////////////////////////////////7Ozs/y0tLf9AQED/ysrK/+7u7v/0&#13;&#10;9PT/9PT0//T09P/09PT/+/v7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cnJy/4eHh///////////////////&#13;&#10;////////////////////////////////////////////////////////////////////////////&#13;&#10;/////////////////////////////4mIiP9PWnT/kqTR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k6bS/05Zc/+H&#13;&#10;h4b/////////////////////////////////////////////////////////////////////////&#13;&#10;///+/v7/SktN/3B/o/+Ro8/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RpND/MDZF/8HAv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U1NT/Ozs7/wAAAP8BAQH/AQEB/wAAAP8+Pj7/19fX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Pz8/1BQUP+ysrL/////////////////////////////////////////////&#13;&#10;//////////////////////////////////////////////////////////////////////////7+&#13;&#10;/f9jZGb/Y3GS/5Kl0f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HM/42fyv9AR1f/urq4////////////////////////&#13;&#10;////////////////////////////////////////////////////3dzb/zxASP+Bkrv/kKLN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Qos7/eYmv/0FDSP/v7+7/////////////////////////////////////////////&#13;&#10;////////////////////////////////////////////////////////////////////////////&#13;&#10;////////////////////////////////////////////////////////////////////////////&#13;&#10;/////////////////8rKyv8ZGRn/AAAA/wAAAP8TExP/HBwc/xwcHP8cHBz/HBwc/3x8f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l5ef9+fn7/////////////////////////////////////////////////&#13;&#10;//////////////////////////////////////////////////////////////////////////+I&#13;&#10;h4b/Tlly/5Om0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6HM/4udyf84P03/wsLA////////////////////////////&#13;&#10;////////////////////////////////////////////////1dTT/z5CTv+Fl8D/j6HM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TpdL/XGmI/2lpav//////////////////////////////////////////////////////&#13;&#10;////////////////////////////////////////////////////////////////////////////&#13;&#10;////////////////////////////////////////////////////////////////////n5+f/w4O&#13;&#10;Dv8AAAD/AAAA/xcXF/8dHR3/HBwc/xwcHP8cHBz/p6en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cnJy/4eH&#13;&#10;h///////////////////////////////////////////////////////////////////////////&#13;&#10;/////////////////////////////////////////////////4mIiP9PWnT/kqTR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k6bS/05Zc/+Hh4b/////////////////////////////////////////////////////&#13;&#10;///////////////////////+/v7/SktN/3B/o/+Ro8/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RpND/MDZF/8HA&#13;&#10;v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+/v7/7a2tv+CgoL/hISE/7e3&#13;&#10;t//9/f3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Pz8/1BQUP+ysrL/////////////////////////&#13;&#10;////////////////////////////////////////////////////////////////////////////&#13;&#10;//////////////////7+/f9jZGb/Y3GS/5Kl0f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HM/42fyv9AR1f/urq4////&#13;&#10;////////////////////////////////////////////////////////////////////////3dzb&#13;&#10;/zxASP+Bkrv/kKLN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l5ef9+fn7/////////////////////////////&#13;&#10;////////////////////////////////////////////////////////////////////////////&#13;&#10;//////////////////+Ih4b/Tlly/5Om0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6HM/4udyf84P03/wsLA////////&#13;&#10;////////////////////////////////////////////////////////////////////1dTT/z5C&#13;&#10;Tv+Fl8D/j6HM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TpdL/XGmI/2lpav//////////////////////////////////&#13;&#10;////////////////////////////////////////////////////////////////////////////&#13;&#10;////////////////////////////////////////////////////////////////////////////&#13;&#10;////////////t7e3/2dnZ/9zc3P/cnJy/3BwcP9vb2//b29v/29vb/9vb2//x8fH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cnJy/4eHh///////////////////////////////////////////////////////&#13;&#10;/////////////////////////////////////////////////////////////////////4mIiP9P&#13;&#10;WnT/kqTR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k6bS/05Zc/+Hh4b/////////////////////////////////&#13;&#10;///////////////////////////////////////////+/v7/SktN/3B/o/+Ro8/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RpND/MDZF/8HAv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+8vLz/zc3N&#13;&#10;///////////////////////Ly8v/v7+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Pz8/1BQUP+ysrL/////&#13;&#10;////////////////////////////////////////////////////////////////////////////&#13;&#10;//////////////////////////////////////7+/f9jZGb/Y3GS/5Kl0f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HM&#13;&#10;/42fyv9AR1f/urq4////////////////////////////////////////////////////////////&#13;&#10;////////////////3dzb/zxASP+Bkrv/kKLN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Qos7/eYmv/0FDSP/v7+7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3l5ef9+fn7/////////&#13;&#10;////////////////////////////////////////////////////////////////////////////&#13;&#10;//////////////////////////////////////+Ih4b/Tlly/5Om0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6HM/4ud&#13;&#10;yf84P03/wsLA////////////////////////////////////////////////////////////////&#13;&#10;////////////1dTT/z5CTv+Fl8D/j6HM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TpdL/XGmI/2lpa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cnJy/4eHh///////////////////////////////////&#13;&#10;////////////////////////////////////////////////////////////////////////////&#13;&#10;/////////////4mIiP9PWnT/kqTR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k6bS/05Zc/+Hh4b/////////////&#13;&#10;///////////////////////////////////////////////////////////////+/v7/SktN/3B/&#13;&#10;o/+Ro8/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RpND/MDZF/8HAv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Dg4P8RERH/VlZW//7+/v////////////7+/v9RUVH/FhYW/+Li4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Pz8/1BQUP+ysrL/////////////////////////////////////////////////////////////&#13;&#10;//////////////////////////////////////////////////////////7+/f9jZGb/Y3GS/5Kl&#13;&#10;0f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HM/42fyv9AR1f/urq4////////////////////////////////////////&#13;&#10;////////////////////////////////////3dzb/zxASP+Bkrv/kKLN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Qos7/&#13;&#10;eYmv/0FDSP/v7+7/////////////////////////////////////////////////////////////&#13;&#10;////////////////////////////////////////////////////////////////////////////&#13;&#10;////////////////////////////////////////////////////////////////////////////&#13;&#10;/////////////////+Hh4f+7u7v/sLCw/9HR0f/8/Pz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l5ef9+fn7/////////////////////////////////////////////////////////////////&#13;&#10;//////////////////////////////////////////////////////////+Ih4b/Tlly/5Om0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6HM/4udyf84P03/wsLA////////////////////////////////////////////&#13;&#10;////////////////////////////////1dTT/z5CTv+Fl8D/j6HM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TpdL/XGmI&#13;&#10;/2lpav//////////////////////////////////////////////////////////////////////&#13;&#10;////////////////////////////////////////////////////////////////////////////&#13;&#10;///////////////////////////////////////////////////////////////W1tb/eHh4/0ND&#13;&#10;Q/9FRUX/enp6/9ra2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cnJy/4eHh///////////////&#13;&#10;////////////////////////////////////////////////////////////////////////////&#13;&#10;/////////////////////////////////4mIiP9PWnT/kqTR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k6bS/05Z&#13;&#10;c/+Hh4b/////////////////////////////////////////////////////////////////////&#13;&#10;///////+/v7/SktN/3B/o/+Ro8/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RpND/MDZF/8HAv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HM/42fyv9AR1f/urq4////////////////////&#13;&#10;////////////////////////////////////////////////////////3dzb/zxASP+Bkrv/kKLN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Qos7/eYmv/0FDSP/v7+7/////////////////////////////////////////&#13;&#10;////////////////////////////////////////////////////////////////////////////&#13;&#10;////////////////////////////////////////////////////////////////////////////&#13;&#10;///////////////////////////39/f/gYGB/w8PD/8AAAD/AAAA/wICAv9LS0v/2dnZ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l5ef9+fn7/////////////////////////////////////////////&#13;&#10;////////////////////////////////////////////////////////////////////////////&#13;&#10;//+Ih4b/Tlly/5Om0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6HM/4udyf84P03/wsLA////////////////////////&#13;&#10;////////////////////////////////////////////////////1dTT/z5CTv+Fl8D/j6HM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TpdL/XGmI/2lpav//////////////////////////////////////////////////&#13;&#10;////////////////////////////////////////////////////////////////////////////&#13;&#10;////////////////////////////////////////////////////////////////////////////&#13;&#10;/6urq/8PDw//AQEB/ysrK/8qKir/AAAA/xISEv+1tbX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cnJy&#13;&#10;/4eHh///////////////////////////////////////////////////////////////////////&#13;&#10;/////////////////////////////////////////////////////4mIiP9PWnT/kqTR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k6bS/05Zc/+Hh4b/////////////////////////////////////////////////&#13;&#10;///////////////////////////+/v7/SktN/3B/o/+Ro8/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RpND/MDZF&#13;&#10;/8HAv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HM/42fyv9AR1f/urq4&#13;&#10;////////////////////////////////////////////////////////////////////////////&#13;&#10;3dzb/zxASP+Bkrv/kKLN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l5ef9+fn7/////////////////////////&#13;&#10;////////////////////////////////////////////////////////////////////////////&#13;&#10;//////////////////////+Ih4b/Tlly/5Om0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6HM/4udyf84P03/wsLA////&#13;&#10;////////////////////////////////////////////////////////////////////////1dTT&#13;&#10;/z5CTv+Fl8D/j6HM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TpdL/XGmI/2lpav//////////////////////////////&#13;&#10;////////////////////////////////////////////////////////////////////////////&#13;&#10;////////////////////////////////////////////////////////////////////////////&#13;&#10;////////////////3t7e/xYWFv8yMjL/ycnJ//f39//39/f/xsbG/y4uLv8bGxv/5eXl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cnJy/4eHh///////////////////////////////////////////////////&#13;&#10;/////////////////////////////////////////////////////////////////////////4mI&#13;&#10;iP9PWnT/kqTR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k6bS/05Zc/+Hh4b/////////////////////////////&#13;&#10;///////////////////////////////////////////////+/v7/SktN/3B/o/+Ro8/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RpND/MDZF/8HAv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HM/42fyv9AR1f/urq4////////////////////////////////////////////////////////&#13;&#10;////////////////////3dzb/zxASP+Bkrv/kKLN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Qos7/eYmv/0FDSP/v7+7/&#13;&#10;////////////////////////////////////////////////////////////////////////////&#13;&#10;////////////////////////////////////////////////////////////////////////////&#13;&#10;/////////////////////////////////////////////////////////////9jY2P8ICAj/bW1t&#13;&#10;//////////////////////+9vb3/AwMD/4uLi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l5ef9+fn7/////&#13;&#10;////////////////////////////////////////////////////////////////////////////&#13;&#10;//////////////////////////////////////////+Ih4b/Tlly/5Om0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6HM&#13;&#10;/4udyf84P03/wsLA////////////////////////////////////////////////////////////&#13;&#10;////////////////1dTT/z5CTv+Fl8D/j6HM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TpdL/XGmI/2lpav//////////&#13;&#10;////////////////////////////////////////////////////////////////////////////&#13;&#10;////////////////////////////////////////////////////////////////////////////&#13;&#10;////////////////////////////////////jIyM/w0NDf/Z2dn//////////////////////9TU&#13;&#10;1P8GBgb/nZ2d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cnJy/4eHh///////////////////////////////&#13;&#10;////////////////////////////////////////////////////////////////////////////&#13;&#10;/////////////////4mIiP9PWnT/kqTR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k6bS/05Zc/+Hh4b/////////&#13;&#10;///////////////////////////////////////////////////////////////////+/v7/SktN&#13;&#10;/3B/o/+Ro8/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RpND/MDZF/8HAv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5+fn/8AAAD/paWl//////////////////////+ioqL/AAAA/6ioq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Pz8/1BQUP+ysrL/////////////////////////////////////////////////////////&#13;&#10;//////////////////////////////////////////////////////////////7+/f9jZGb/Y3GS&#13;&#10;/5Kl0f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HM/42fyv9AR1f/urq4////////////////////////////////////&#13;&#10;////////////////////////////////////////3dzb/zxASP+Bkrv/kKLN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Q&#13;&#10;os7/eYmv/0FDSP/v7+7/////////////////////////////////////////////////////////&#13;&#10;////////////////////////////////////////////////////////////////////////////&#13;&#10;////////////////////////////////////////////////////////////////////////////&#13;&#10;/////6mpqf8HBwf/4eHh////////////////////////////S0tL/0xMT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l5ef9+fn7/////////////////////////////////////////////////////////////&#13;&#10;//////////////////////////////////////////////////////////////+Ih4b/Tlly/5Om&#13;&#10;0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6HM/4udyf84P03/wsLA////////////////////////////////////////&#13;&#10;////////////////////////////////////1dTT/z5CTv+Fl8D/j6HM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TpdL/&#13;&#10;XGmI/2lpav//////////////////////////////////////////////////////////////////&#13;&#10;////////////////////////////////////////////////////////////////////////////&#13;&#10;////////////////////////////////////////////////////////XV1d/zY2Nv//////////&#13;&#10;//////////////////39/f8yMjL/ampq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cnJy/4eHh///////////&#13;&#10;////////////////////////////////////////////////////////////////////////////&#13;&#10;/////////////////////////////////////4mIiP9PWnT/kqTR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k6bS&#13;&#10;/05Zc/+Hh4b/////////////////////////////////////////////////////////////////&#13;&#10;///////////+/v7/SktN/3B/o/+Ro8/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RpND/MDZF/8HAv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HM/42fyv9AR1f/urq4////////////////&#13;&#10;////////////////////////////////////////////////////////////3dzb/zxASP+Bkrv/&#13;&#10;kKLN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6HM/4udyf84P03/wsLA////////////////////&#13;&#10;////////////////////////////////////////////////////////1dTT/z5CTv+Fl8D/j6HM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TpdL/XGmI/2lpav//////////////////////////////////////////////&#13;&#10;////////////////////////////////////////////////////////////////////////////&#13;&#10;////////////////////////////////////////////////////////////////////////////&#13;&#10;ZWVl/y8vL/////////////////////////////v7+/8rKyv/c3Nz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cnJy/4eHh///////////////////////////////////////////////////////////////////&#13;&#10;/////////////////////////////////////////////////////////4mIiP9PWnT/kqTR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k6bS/05Zc/+Hh4b/////////////////////////////////////////////&#13;&#10;///////////////////////////////+/v7/SktN/3B/o/+Ro8/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RpND/&#13;&#10;MDZF/8HAv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g4OD/VVVV/wMDA/8AAAD/&#13;&#10;AAAA/wQEBP9YWFj/5OTk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Pz8/1BQUP+ysrL/////////////////&#13;&#10;////////////////////////////////////////////////////////////////////////////&#13;&#10;//////////////////////////7+/f9jZGb/Y3GS/5Kl0f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HM/42fyv9AR1f/&#13;&#10;urq4////////////////////////////////////////////////////////////////////////&#13;&#10;////3dzb/zxASP+Bkrv/kKLN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Qos7/eYmv/0FDSP/v7+7/////////////////&#13;&#10;////////////////////////////////////////////////////////////////////////////&#13;&#10;////////////////////////////////////////////////////////////////////////////&#13;&#10;/////////////////////////////////////////////7e3t/8CAgL/ycnJ////////////////&#13;&#10;///////9/f3/MjIy/11dXf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l5ef9+fn7/////////////////////&#13;&#10;////////////////////////////////////////////////////////////////////////////&#13;&#10;//////////////////////////+Ih4b/Tlly/5Om0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6HM/4udyf84P03/wsLA&#13;&#10;////////////////////////////////////////////////////////////////////////////&#13;&#10;1dTT/z5CTv+Fl8D/j6HM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TpdL/XGmI/2lpav//////////////////////////&#13;&#10;////////////////////////////////////////////////////////////////////////////&#13;&#10;////////////////////////////////////////////////////////////////////////////&#13;&#10;////////////////////nJyc/wUFBf++vr7//////////////////////7i4uP8BAQH/qqqq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cnJy/4eHh///////////////////////////////////////////////&#13;&#10;////////////////////////////////////////////////////////////////////////////&#13;&#10;/4mIiP9PWnT/kqTR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k6bS/05Zc/+Hh4b/////////////////////////&#13;&#10;///////////////////////////////////////////////////+/v7/SktN/3B/o/+Ro8/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RpND/MDZF/8HAv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9TU1P+vr6//sLCw/9TU1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Pz8/1BQUP+y&#13;&#10;srL/////////////////////////////////////////////////////////////////////////&#13;&#10;//////////////////////////////////////////////7+/f9jZGb/Y3GS/5Kl0f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HM/42fyv9AR1f/urq4////////////////////////////////////////////////////&#13;&#10;////////////////////////3dzb/zxASP+Bkrv/kKLN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Qos7/eYmv/0FDSP/v&#13;&#10;7+7/////////////////////////////////////////////////////////////////////////&#13;&#10;////////////////////////////////////////////////////////////////////////////&#13;&#10;/////////////////////////////////////////////////////////////////+vr6/8gICD/&#13;&#10;ODg4/93d3f////////////b29v9/f3//AAAA/62trf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l5ef9+fn7/&#13;&#10;////////////////////////////////////////////////////////////////////////////&#13;&#10;//////////////////////////////////////////////+Ih4b/Tlly/5Om0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6HM/4udyf84P03/wsLA////////////////////////////////////////////////////////&#13;&#10;////////////////////1dTT/z5CTv+Fl8D/j6HM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TpdL/XGmI/2lpav//////&#13;&#10;////////////////////////////////////////////////////////////////////////////&#13;&#10;////////////////////////////////////////////////////////////////////////////&#13;&#10;////////////////////////////////////////7u7u/ywsLP8XFxf/np6e/9ra2v/Z2dn/mpqa&#13;&#10;/xMTE/81NTX/8vLy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cnJy/4eHh///////////////////////////&#13;&#10;////////////////////////////////////////////////////////////////////////////&#13;&#10;/////////////////////4mIiP9PWnT/kqTR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k6bS/05Zc/+Hh4b/////&#13;&#10;///////////////////////////////////////////////////////////////////////+/v7/&#13;&#10;SktN/3B/o/+Ro8/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RpND/MDZF/8HAv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Pz8/1BQUP+ysrL/////////////////////////////////////////////////////&#13;&#10;//////////////////////////////////////////////////////////////////7+/f9jZGb/&#13;&#10;Y3GS/5Kl0f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HM/42fyv9AR1f/urq4////////////////////////////////&#13;&#10;////////////////////////////////////////////3dzb/zxASP+Bkrv/kKLN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Qos7/eYmv/0FDSP/v7+7/////////////////////////////////////////////////////&#13;&#10;////////////////////////////////////////////////////////////////////////////&#13;&#10;////////////////////////////////////////////////////////////////////////////&#13;&#10;//////////////+zs7P/CQkJ/w8PD/9SUlL/YWFh/yoqKv8AAAD/YmJi//39/f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l5ef9+fn7/////////////////////////////////////////////////////////&#13;&#10;//////////////////////////////////////////////////////////////////+Ih4b/Tlly&#13;&#10;/5Om0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6HM/4udyf84P03/wsLA////////////////////////////////////&#13;&#10;////////////////////////////////////////1dTT/z5CTv+Fl8D/j6HM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T&#13;&#10;pdL/XGmI/2lpav//////////////////////////////////////////////////////////////&#13;&#10;////////////////////////////////////////////////////////////////////////////&#13;&#10;/////////////////////////////////////////////////////////////////87Ozv8zMzP/&#13;&#10;AAAA/wUFBf8EBAT/AAAA/zg4OP/U1NT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cnJy/4eHh///////&#13;&#10;////////////////////////////////////////////////////////////////////////////&#13;&#10;/////////////////////////////////////////4mIiP9PWnT/kqTR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k6bS/05Zc/+Hh4b/////////////////////////////////////////////////////////////&#13;&#10;///////////////+/v7/SktN/3B/o/+Ro8/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RpND/MDZF/8HAv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Pz8/1BQUP+ysrL/////////////////////////////////&#13;&#10;////////////////////////////////////////////////////////////////////////////&#13;&#10;//////////7+/f9jZGb/Y3GS/5Kl0f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HM/42fyv9AR1f/urq4////////////&#13;&#10;////////////////////////////////////////////////////////////////3dzb/zxASP+B&#13;&#10;krv/kKLN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Qos7/eYmv/0FDSP/v7+7/////////////////////////////////&#13;&#10;////////////////////////////////////////////////////////////////////////////&#13;&#10;////////////////////////////////////////////////////////////////////////////&#13;&#10;////////////////////////////////////////yMjI/1JSUv8dHR3/ERER/zo6Ov+Xl5f//Pz8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l5ef9+fn7/////////////////////////////////////&#13;&#10;////////////////////////////////////////////////////////////////////////////&#13;&#10;//////////+Ih4b/Tlly/5Om0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6HM/4udyf84P03/wsLA////////////////&#13;&#10;////////////////////////////////////////////////////////////1dTT/z5CTv+Fl8D/&#13;&#10;j6HM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TpdL/XGmI/2lpav//////////////////////////////////////////&#13;&#10;////////////////////////////////////////////////////////////////////////////&#13;&#10;////////////////////////////////////////////////////////////////////////////&#13;&#10;///////////////39/f/rq6u/3p6ev98fHz/sLCw//r6+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cnJy/4eHh///////////////////////////////////////////////////////////////&#13;&#10;/////////////////////////////////////////////////////////////4mIiP9PWnT/kqTR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k6bS/05Zc/+Hh4b/////////////////////////////////////////&#13;&#10;///////////////////////////////////+/v7/SktN/3B/o/+Ro8/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R&#13;&#10;pND/MDZF/8HAv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Pz8/1BQUP+ysrL/////////////&#13;&#10;////////////////////////////////////////////////////////////////////////////&#13;&#10;//////////////////////////////7+/f9jZGb/Y3GS/5Kl0f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HM/42fyv9A&#13;&#10;R1f/urq4////////////////////////////////////////////////////////////////////&#13;&#10;////////3dzb/zxASP+Bkrv/kKLN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Qos7/eYmv/0FDSP/v7+7/////////////&#13;&#10;////////////////////////////////////////////////////////////////////////////&#13;&#10;////////////////////////////////////////////////////////////////////////////&#13;&#10;///////////////////////////////////////////////////////9/f3//f39///////09PT/&#13;&#10;8PDw//39/f//////9/f3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l5ef9+fn7/////////////////&#13;&#10;////////////////////////////////////////////////////////////////////////////&#13;&#10;//////////////////////////////+Ih4b/Tlly/5Om0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6HM/4udyf84P03/&#13;&#10;wsLA////////////////////////////////////////////////////////////////////////&#13;&#10;////1dTT/z5CTv+Fl8D/j6HM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TpdL/XGmI/2lpav//////////////////////&#13;&#10;////////////////////////////////////////////////////////////////////////////&#13;&#10;////////////////////////////////////////////////////////////////////////////&#13;&#10;/////////////////////////////8HBwf/T09P//////////////////////9DQ0P/FxcX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cnJy/4eHh///////////////////////////////////////////&#13;&#10;////////////////////////////////////////////////////////////////////////////&#13;&#10;/////4mIiP9PWnT/kqTR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k6bS/05Zc/+Hh4b/////////////////////&#13;&#10;///////////////////////////////////////////////////////+/v7/SktN/3B/o/+Ro8/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RpND/MDZF/8HAv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Pz8/1BQ&#13;&#10;UP+ysrL/////////////////////////////////////////////////////////////////////&#13;&#10;//////////////////////////////////////////////////7+/f9jZGb/Y3GS/5Kl0f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HM/42fyv9AR1f/urq4////////////////////////////////////////////////&#13;&#10;////////////////////////////3dzb/zxASP+Bkrv/kKLN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Qos7/eYmv/0FD&#13;&#10;SP/v7+7/////////////////////////////////////////////////////////////////////&#13;&#10;////////////////////////////////////////////////////////////////////////////&#13;&#10;//////////////////////////////////////////////////////////////////////////9/&#13;&#10;f3//UVFR//r6+v////////////////+goKD/PT09/+zs7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l5ef9+&#13;&#10;fn7/////////////////////////////////////////////////////////////////////////&#13;&#10;//////////////////////////////////////////////////+Ih4b/Tlly/5Om0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6HM/4udyf84P03/wsLA////////////////////////////////////////////////////&#13;&#10;////////////////////////1dTT/z5CTv+Fl8D/j6HM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TpdL/XGmI/2lpav//&#13;&#10;////////////////////////////////////////////////////////////////////////////&#13;&#10;////////////////////////////////////////////////////////////////////////////&#13;&#10;////////////////////////////////////////////4eHh/xMTE/9YWFj/////////////////&#13;&#10;/v7+/09PT/8bGxv/5ubm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cnJy/4eHh///////////////////////&#13;&#10;////////////////////////////////////////////////////////////////////////////&#13;&#10;/////////////////////////4mIiP9PWnT/kqTR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k6bS/05Zc/+Hh4b/&#13;&#10;///////////////////////////////////////////////////////////////////////////+&#13;&#10;/v7/SktN/3B/o/+Ro8/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RpND/MDZF/8HAv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Pz8/1BQUP+ysrL/////////////////////////////////////////////////&#13;&#10;//////////////////////////////////////////////////////////////////////7+/f9j&#13;&#10;ZGb/Y3GS/5Kl0f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HM/42fyv9AR1f/urq4////////////////////////////&#13;&#10;////////////////////////////////////////////////3dzb/zxASP+Bkrv/kKLN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Qos7/eYmv/0FDSP/v7+7/////////////////////////////////////////////////&#13;&#10;////////////////////////////////////////////////////////////////////////////&#13;&#10;////////////////////////////////////////////////////////////////////////////&#13;&#10;/////////////9zc3P8JCQn/WFhY//n5+f////////////////+rq6v/AQEB/4+Pj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l5ef9+fn7/////////////////////////////////////////////////////&#13;&#10;//////////////////////////////////////////////////////////////////////+Ih4b/&#13;&#10;Tlly/5Om0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6HM/4udyf84P03/wsLA////////////////////////////////&#13;&#10;////////////////////////////////////////////1dTT/z5CTv+Fl8D/j6HM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TpdL/XGmI/2lpav//////////////////////////////////////////////////////////&#13;&#10;////////////////////////////////////////////////////////////////////////////&#13;&#10;////////////////////////////////////////////////////////////////kJCQ/wkJCf/K&#13;&#10;ysr//////////////////////8XFxf8EBAT/oKC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cnJy/4eHh///&#13;&#10;////////////////////////////////////////////////////////////////////////////&#13;&#10;/////////////////////////////////////////////4mIiP9PWnT/kqTR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k6bS/05Zc/+Hh4b/////////////////////////////////////////////////////////&#13;&#10;///////////////////+/v7/SktN/3B/o/+Ro8/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RpND/MDZF/8HAv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v7+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Pz8/1BQUP+ysrL/////////////////////////////&#13;&#10;////////////////////////////////////////////////////////////////////////////&#13;&#10;//////////////7+/f9jZGb/Y3GS/5Kl0f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HM/42fyv9AR1f/urq4////////&#13;&#10;////////////////////////////////////////////////////////////////////3dzb/zxA&#13;&#10;SP+Bkrv/kKLN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l5ef9+fn7/////////////////////////////////&#13;&#10;////////////////////////////////////////////////////////////////////////////&#13;&#10;//////////////+Ih4b/Tlly/5Om0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6HM/4udyf84P03/wsLA////////////&#13;&#10;////////////////////////////////////////////////////////////////1dTT/z5CTv+F&#13;&#10;l8D/j6HM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TpdL/XGmI/2lpav//////////////////////////////////////&#13;&#10;////////////////////////////////////////////////////////////////////////////&#13;&#10;////////////////////////////////////////////////////////////////////////////&#13;&#10;////////W1tb/zY2Nv////////////////////////////7+/v8xMTH/Z2dn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cnJy/4eHh///////////////////////////////////////////////////////////&#13;&#10;/////////////////////////////////////////////////////////////////4mIiP9PWnT/&#13;&#10;kqTR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k6bS/05Zc/+Hh4b/////////////////////////////////////&#13;&#10;///////////////////////////////////////+/v7/SktN/3B/o/+Ro8/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RpND/MDZF/8HAv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HM/42f&#13;&#10;yv9AR1f/urq4////////////////////////////////////////////////////////////////&#13;&#10;////////////3dzb/zxASP+Bkrv/kKLN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6HM/4udyf84&#13;&#10;P03/wsLA////////////////////////////////////////////////////////////////////&#13;&#10;////////1dTT/z5CTv+Fl8D/j6HM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TpdL/XGmI/2lpav//////////////////&#13;&#10;////////////////////////////////////////////////////////////////////////////&#13;&#10;////////////////////////////////////////////////////////////////////////////&#13;&#10;////////////////////////////W1tb/ysrK//+/v7///////////////////////r6+v8nJyf/&#13;&#10;aGho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cnJy/4eHh///////////////////////////////////////&#13;&#10;////////////////////////////////////////////////////////////////////////////&#13;&#10;/////////4mIiP9PWnT/kqTR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k6bS/05Zc/+Hh4b/////////////////&#13;&#10;///////////////////////////////////////////////////////////+/v7/SktN/3B/o/+R&#13;&#10;o8/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RpND/MDZF/8HAv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HM/42fyv9AR1f/urq4////////////////////////////////////////////&#13;&#10;////////////////////////////////3dzb/zxASP+Bkrv/kKLN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6HM/4udyf84P03/wsLA////////////////////////////////////////////////&#13;&#10;////////////////////////////1dTT/z5CTv+Fl8D/j6HM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TpdL/XGmI/2lp&#13;&#10;av//////////////////////////////////////////////////////////////////////////&#13;&#10;////////////////////////////////////////////////////////////////////////////&#13;&#10;////////////////////////////////////////////////mZmZ/wEBAf+tra3/////////////&#13;&#10;/////////6ampv8AAAD/pqam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cnJy/4eHh///////////////////&#13;&#10;////////////////////////////////////////////////////////////////////////////&#13;&#10;/////////////////////////////4mIiP9PWnT/kqTR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k6bS/05Zc/+H&#13;&#10;h4b/////////////////////////////////////////////////////////////////////////&#13;&#10;///+/v7/SktN/3B/o/+Ro8/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RpND/MDZF/8HAv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HM/42fyv9AR1f/urq4////////////////////////&#13;&#10;////////////////////////////////////////////////////3dzb/zxASP+Bkrv/kKLN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6HM/4udyf84P03/wsLA////////////////////////////&#13;&#10;////////////////////////////////////////////////1dTT/z5CTv+Fl8D/j6HM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k6bS/05Zc/+Hh4b/////////////////////////////////////////////////////&#13;&#10;///////////////////////+/v7/SktN/3B/o/+Ro8/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RpND/MDZF/8HA&#13;&#10;v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HM/42fyv9AR1f/urq4////&#13;&#10;////////////////////////////////////////////////////////////////////////3dzb&#13;&#10;/zxASP+Bkrv/kKLN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k6bS/05Zc/+Hh4b/////////////////////////////////&#13;&#10;///////////////////////////////////////////+/v7/SktN/3B/o/+Ro8/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RpND/MDZF/8HAv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k6bS/05Zc/+Hh4b/////////////&#13;&#10;///////////////////////////////////////////////////////////////+/v7/SktN/3B/&#13;&#10;o/+Ro8/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x8fH/&#13;&#10;ZGRk/9DQ0P///////////8/Pz/9jY2P/8fHx//////////////////f39/+AgID/3Nzc/8HBwf+A&#13;&#10;gID/+/v7/5OTk/+lpaX//////////////////////3t7e/9+fn7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1NTU/y4uLv8ICAj/ExMT/wYGBv+EhIT/&#13;&#10;8vLy/4eHh/8MDAz/IiIi/6ioqP/9/f3/////////////////////////////////////////////&#13;&#10;////////////////////////////////////////////////////////////////////////////&#13;&#10;///////////////////p6en/Z2dn/9HR0f///////////4ODg/+fn5//////////////////////&#13;&#10;/6SkpP+pqan//////4mJif+9vb3//////4iIiP+3t7f//////////////////Pz8/1BQUP+ysrL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+/v7/gICA/6Ghof///////////6CgoP9/f3///v7+/////////////////7u7&#13;&#10;u/+Ojo7//////6qqqv+RkZH//////6ioqP+Tk5P//////////////////////3l5ef9+fn7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zs7O/2RkZP+oqKj/p6en/2ZmZv/Q0ND/////&#13;&#10;////////////8vLy/3t7e//Z2dn//////8vLy/91dXX/3d3d/4KCgv+6urr/////////////////&#13;&#10;/////3l5ef9+fn7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zs7P9nZ2f/0dHR////////////xMTE/2xsbP/y8vL/////////////////8PDw/319&#13;&#10;ff/k5OT/tbW1/4+Pj///////l5eX/6Wlpf//////////////////////c3Nz/4eHh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39/f//////////////&#13;&#10;////////////////////////////////////////////////////////////////////////////&#13;&#10;/////////////////////////////////////////////////////////////////83Nzf+UlJT/&#13;&#10;lpaW/9DQ0P//////////////////////0NDQ/6Ojo/////////////v7+/+rq6v/hoaG/6SkpP/4&#13;&#10;+Pj//////////////////////3l5ef9+fn7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Jycn/WVlZ&#13;&#10;/zg4OP9aWlr/ycnJ////////////////////////////////////////////////////////////&#13;&#10;////////////////////////////////////////////////////////////////////////////&#13;&#10;////////////////////////////////////////////////////+fn5//z8/P//////////////&#13;&#10;////////9/f3/////////////////////////////////3l5ef9+fn7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66urv9NTU3/Ojo6/2xsbP/h4eH/////////&#13;&#10;////////////////////////////////////////////////////////////////////////////&#13;&#10;///////////////////////////////////////////////////////R0dH/ZGRk/5aWlv+QkJD/&#13;&#10;aWlp/93d3f/////////////////o6Oj/enp6/+Pj4///////zMzM/3d3d//Ozs7/fHx8/8TExP//&#13;&#10;////////////////////cnJy/4eHh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rKyv8ODg7/JiYm/2FhYf8mJib/Dg4O/83Nzf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l5ef9/f3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oqKi/wEBAf88PDz/Xl5e&#13;&#10;/xMTE/8sLCz/6Ojo////////////////////////////////////////////////////////////&#13;&#10;////////////////////////////////////////////////////////////////////////////&#13;&#10;////29vb/6Kiov+np6f/4+Pj///////////////////////Ly8v/tra2/////////////f39/7a2&#13;&#10;tv+Hh4f/s7Oz//v7+///////////////////////cnJy/4eHh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4eHh/0ND&#13;&#10;Q/8BAQH/CAgI/w8PD/+SkpL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Z2dv9xcXH/7e3t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r6+v/6+vr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+vr/+vr6/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n5+f/MzMz/ubm5/+Pj4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cnJy/4iIi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7+/v9x&#13;&#10;cXH/y8vL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39/f/2pqav/5+fn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39/f+ioqL/Hh4e/xISEv+N&#13;&#10;jY3/9fX1/8vLy/8JCQn/MjIy/3Jycv8yMjL/CQkJ/8bGx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+Ojo7/&#13;&#10;tra2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zMzM/4CAgP/+/v7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8fHx/4WFhf8NDQ3/JCQk/6mpqf//////n5+f/wAAAP9KSkr/&#13;&#10;cHBw/xsbG/8kJCT/5OTk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39/f/W1tb/7+/v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8/Pz/9TU&#13;&#10;1P/7+/v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8/Pz/3d3d/8HBwf/NDQ0/8LCwv/Dw8P/T09P/ywsLP9LS0v/vr6+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t7e3/8/Pz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9vb2/+vr6//+&#13;&#10;/v7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f39//V1dX/wEBAf9Q&#13;&#10;UFD/09PT/6ioqP9CQkL/LS0t/11dXf/Z2dn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r6+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8/Pz//Pz8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39/f/FxcX/q6ur/8/Pz//Hx8f/Pz8//wICAv9paWn/5OTk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+/v7/9/f3//X1&#13;&#10;9f/19fX/9fX1//r6+v//////////////////////////////////////8vLy/+fn5//x8fH/////&#13;&#10;//////////////////////////////////f39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j4+P/19fX/9fX1//X19f/4+Pj/////////&#13;&#10;//////////////////////////////j4+P/p6en/6+vr//39/f//////////////////////////&#13;&#10;//Pz8//29vb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9PT0/7u7&#13;&#10;u/+vr6//19fX/7Kysv8nJyf/CwsL/4uLi//y8vL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5aWlv+hoa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d3d3/8zMz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e3t7/jY2N/4eHh/+Hh4f/iYmJ/5qamv/S0tL///////////////////////Pz8/+v&#13;&#10;r6//f39//3V1df+Hh4f/zc3N////////////////////////////y8vL/7Ozs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7m5uf+Hh4f/&#13;&#10;h4eH/4eHh/+MjIz/qqqq/+rq6v//////////////////////3Nzc/5aWlv95eXn/d3d3/5ubm//q&#13;&#10;6ur////////////6+vr/urq6/4qKiv+IiIj/t7e3//r6+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7+/v/1JSUv8EBAT/ERER/wQEBP9iYmL/9vb2/5ycnP8Z&#13;&#10;GRn/FRUV/5WVlf/4+Pj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u7u7/enp6/21tbf9wcHD/cHBw/3Nzc/+enp7/7+/v/////////////////+np6f+VlZX/&#13;&#10;bm5u/21tbf9ra2v/nZ2d//T09P//////////////////////w8PD/4+Pj//7+/v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v7+/5iYmP9qamr/cHBw&#13;&#10;/3BwcP9xcXH/i4uL/9vb2//////////////////6+vr/sbGx/3R0dP9tbW3/ampq/4KCgv/f39//&#13;&#10;///////////l5eX/jIyM/3V1df91dXX/n5+f//X19f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X19f/MzMz/wcHB/8PDw//CQkJ/42Njf/v7+//fn5+/wkJCf8pKSn/sbGx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Dw8P/y8vL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7Ozs//j4+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IyMj/VVVV/5iYmP+lpaX/oKCg/4SEhP9ZWVn/tra2////&#13;&#10;////////7u7u/3x8fP9xcXH/srKy/8PDw/+VlZX/XFxc/8DAwP/////////////////Q0ND/W1tb&#13;&#10;/4qKi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4uLi/9mZmb/paWl/6SkpP+bm5v/bW1t/2lpaf/i4uL////////////Ly8v/YWFh/4yM&#13;&#10;jP+/v7//urq6/3V1df9xcXH/6urq//////+jo6P/ZmZm/7Ozs/+zs7P/ZWVl/6Kiov/+/v7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fX19/wUFBf+np6f/3t7e/5yc&#13;&#10;nP8BAQH/kZGR///////l5eX/ampq/wMDA/85OTn/wMDA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q6ur/Wlpa/6ioqP/Nzc3/ycnJ/7e3t/9paWn/fX19//b29v//&#13;&#10;////7Ozs/3R0dP9+fn7/0NDQ/+Pj4//Hx8f/aGho/5GRkf/7+/v///////v7+/+/v7//V1dX/3V1&#13;&#10;df/8/Pz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v7+/3p6ev+Ghob/zMzM/8rKyv/BwcH/goKC/2NjY//d3d3///////39/f+dnZ3/ZmZm/729vf/i&#13;&#10;4uL/2NjY/4aGhv9paWn/6Ojo//j4+P96enr/iIiI/9ra2v/Pz8//a2tr/6Ojo//+/v7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39/f9ISEj/Hh4e/7+/v//b29v/dnZ2/wICAv/AwMD//////9HR0f9L&#13;&#10;S0v/AQEB/1RUVP/Y2Nj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7+/v/5+fn/+Pj4//j4+P/5+fn//f39///////////////////////////////////////39/f/&#13;&#10;6urq//Ly8v//////////////////////////////////////+vr6//7+/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f39//j4+P/4+Pj/+Pj4&#13;&#10;//r6+v////////////////////////////////////////////Ly8v/q6ur/9/f3////////////&#13;&#10;/////////////////Pz8//b29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8/Pz/9TU1P/b29v/+/v7///////Jycn/Z2dn/+zs7P//////////&#13;&#10;//////+tra3/YGBg/+Li4v//////nZ2d/29vb//v7+//////////////////oKCg/3h4eP/29vb/&#13;&#10;/f39/6mpqf9oaGj/Y2Nj/4+Pj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k5OT/0dHR/+jo6P///////////4yMjP+QkJD/////////////////8vLy/3d3d/+JiYn//v7+&#13;&#10;//Dw8P9paWn/oaGh//////////////////Hx8f9ubm7/rq6u//b29v9wcHD/wsLC////////////&#13;&#10;vr6+/2dnZ//w8P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9/f3/Ly8v&#13;&#10;/2FhYf////////////////9WVlb/QEBA/////////////////8DAwP84ODj/BAQE/2lpaf/v7+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5eXl/7S0tP+xsbH/39/f///////q6ur/Xl5e/9PT0///////////////&#13;&#10;///i4uL/XV1d/8DAwP//////pKSk/2tra//y8vL/////////////////zs7O/3x8fP/s7Oz/////&#13;&#10;/6Ojo/9ubm7/gYGB/3l5ef/7+/v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Ly8v+/&#13;&#10;v7//ra2t/8/Pz//9/f3//////3t7e/+kpKT/////////////////9/f3/3p6ev+MjIz//////9jY&#13;&#10;2P9cXFz/zMzM//////////////////Hx8f99fX3/ycnJ/+rq6v+AgID/4+Pj////////////sLCw&#13;&#10;/3Jycv/5+f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rq6v8KCgr/nZ2d////////////+/v7/yYm&#13;&#10;Jv90dHT////////////9/f3/pqam/yEhIf8NDQ3/ioqK//r6+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Hx8f9/f3//a2tr/21tbf9tbW3/cnJy/56env/w8PD/////////////&#13;&#10;////9PT0/6Kiov9tbW3/Z2dn/2ZmZv+Wlpb/8/Pz///////////////////////W1tb/h4eH//X1&#13;&#10;9f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1dXV/2xsbP9tbW3/bW1t/21tbf94eHj/tra2//z8/P/////////////////i4uL/ioqK/2lpaf9m&#13;&#10;Zmb/a2tr/7Ozs//+/v7///////////+6urr/dnZ2/3Fxcf9/f3//2dnZ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Pz8//cHBw/3d3d/9xcXH/iYmJ//Ly8v/Kysr/&#13;&#10;ZmZm/+fn5//////////////////y8vL/aWlp/7S0tP/19fX/aWlp/7Ozs///////////////////&#13;&#10;////9fX1/+bm5v/9/f3/+Pj4/66urv/b29v/m5ub/4uLi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+/v7/6Kiov9paWn/enp6/2pqav+ysrL//v7+/42Njf+NjY3/////////////////&#13;&#10;/////8bGxv9gYGD/7e3t/8fHx/9fX1//6enp///////////////////////q6ur/7+/v//z8/P/m&#13;&#10;5ub/+Pj4////////////tra2/2tra//z8/P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+/v7/MTEx/15eXv////////////////9SUlL/QkJC///////////////////////5&#13;&#10;+fn/k5OT/zs7O//r6+v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R0dH/aGho/4yMjP+UlJT/ZmZm/8zMzP/u7u7/Xl5e&#13;&#10;/9DQ0P//////////////////////ioqK/5GRkf/7+/v/c3Nz/6Kiov//////////////////////&#13;&#10;/v7+//b29v/+/v7//f39/83Nzf/q6ur/ubm5/3Z2dv/7+/v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6+vr/3t7e/98fHz/m5ub/2pqav+lpaX//f39/3x8fP+ioqL/////////////////////&#13;&#10;/7i4uP9nZ2j/9fX1/6ioqP9xcXH/+Pj4///////////////////////29vb/+/v7//39/f/29vb/&#13;&#10;/v7+////////////j4+P/4WFhf/9/f3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vr6/8LCwv/mpqa&#13;&#10;////////////+fn5/yUlJf92dnb//////////////////////+zs7P9xcXH/VlZW//v7+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7u7v9dXV3/oqKi/8vLy//IyMj/t7e3/2lp&#13;&#10;af93d3f/8/Pz///////39/f/fn5+/3BwcP/Ly8v/5ubm/87Ozv9ra2v/gYGB//f39///////////&#13;&#10;/9DQ0P9dXV3/ZGRk//T09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yMjI/1ZWVv++vr7/ysrK/8bGxv+np6f/VlZW/5+fn////////////+Hh&#13;&#10;4f9gYGD/jY2N/9fX1//l5eX/ubm5/1ZWVv+rq6v//////8TExP9ZWVn/v7+//+Hh4f+bm5v/YWFh&#13;&#10;/+zs7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Hx8f9wcHD/o6Oj//n5+f/r&#13;&#10;6+v/eHh4/729vf/Nzc3/ZmZm/+fn5//////////////////9/f3/enp6/6Ghof/m5ub/YWFh/9DQ&#13;&#10;0P//////////////////////////////////////////////////////mZmZ/4uLi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x8fH/2JiYv/W1tb//f39/8TExP9vb2//7e3t/4+Pj/+N&#13;&#10;jY3//////////////////////9zc3P9dXV3/3Nzc/62trf9ubm7/9/f3////////////////////&#13;&#10;///////////////////////////////////n5+f/Z2dn/6ioq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goKC/wYGBv+fn5//2tra/5SUlP8CAgL/lZWV////&#13;&#10;//////////////////////////////r6+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v7+/96enr/m5ub////////////&#13;&#10;qqqq/6ampv/s7Oz/Xl5e/9DQ0P//////////////////////m5ub/4GBgf/w8PD/Z2dn/7a2tv//&#13;&#10;////////////////////////////////////////////////////tra2/3Z2dv/7+/v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o6Oj/3d3d//z8/P//////8zMzP+MjIz/8/Pz/319ff+ioqL/&#13;&#10;/////////////////////8rKyv9gYGD/6urq/5WVlf+CgoL/////////////////////////////&#13;&#10;//////////////////////////////+8vLz/X19f/9LS0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39/f9NTU3/FxcX/7m5uf/Z2dn/bm5u/wICAv/CwsL/////////////////////////////&#13;&#10;////+vr6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t7e3/urq6/7S0tP/j4+P//////+7u7v9gYGD/zMzM&#13;&#10;/////////////////+np6f9cXFz/s7Oz//////+4uLj/XV1d/+rq6v/////////////////c3Nz/&#13;&#10;cXFx/+Dg4P//////tLS0/2VlZf+CgoL/bGxs//T09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9zc3P+ysrL/vb29//Hx8f//////yMjI/2BgYP/09PT/////////////////xMTE&#13;&#10;/1VVVf/f39///////4eHh/9+fn7//v7+/////////////////7Ozs/+AgID//Pz8/6Ojo/+dnZ3/&#13;&#10;///////////39/f/Xl5e/8XFxf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9HR&#13;&#10;0f9nZ2f/6Ojo////////////8PDw//Ly8v/Jycn/ZmZm/+fn5//////////////////8/Pz/eXl5&#13;&#10;/6CgoP/m5ub/YWFh/9DQ0P//////////////////////////////////////////////////////&#13;&#10;mZmZ/4uLi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lpaW/4yMjP////////////7+&#13;&#10;/v/q6ur/+/v7/42Njf+NjY3//////////////////////9vb2/9cXFz/29vb/62trf9ubm7/9/f3&#13;&#10;/////////////////////////////////////////////////+Pj4/9vb2//jIyM//f39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8/Pz/1tbW/8BAQH/CgoK&#13;&#10;/wMDA/9lZWX/+Pj4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7u7v9i&#13;&#10;YmL/1dXV/////////////v7+//z8/P/q6ur/Xl5e/9DQ0P//////////////////////lpaW/4SE&#13;&#10;hP/09PT/ampq/7Gxsf//////////////////////////////////////////////////////tra2&#13;&#10;/3Z2dv/7+/v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fX19/6ampv/////////////////7&#13;&#10;+/v//f39/3t7e/+ioqL//////////////////////8XFxf9hYWH/7e3t/5ubm/99fX3//v7+////&#13;&#10;/////////////////////////////////////////////7W1tf9hYWH/vb29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c3Nz/Ozs7/wEBAf8KCgr/CwsL/4yMj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9nZ2f9paWn/gICA/4yMjP9jY2P/&#13;&#10;ycnK//Ly8v9gYGD/yMjI//////////////////////+Pj4//gYGB//////+AgID/kJCQ////////&#13;&#10;////////////////////9/f3//39/f//////zs7O/+Li4v/IyMj/aWlp//T09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tbW1/2FhYf+NjY3/fX19/29vb//s7Oz/y8vL/19fX//v7+//&#13;&#10;////////////////+vr6/2VlZf+zs7P/9PT0/1xcXP/Dw8P///////////////////////z8/P/3&#13;&#10;9/f///////r6+v/6+vr////////////e3t7/V1dX/9jY2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bGxv9sbGz/7u7u///////////////////////Jycn/ZmZm/+fn5///////&#13;&#10;///////////y8vL/aWlp/7Ozs//09PT/ampq/7a2tv//////////////////////7u7u/76+vv/x&#13;&#10;8fH/////////////////mZmZ/4uLi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ioqK&#13;&#10;/5iYmP///////////////////////////4yMjP+NjY3//////////////////////8bGxv9fX1//&#13;&#10;7Ozs/8bGxv9hYWH/7Ozs///////////////////////T09P/ysrK//7+/v//////1NTU/2dnZ/+V&#13;&#10;lZX/+Pj4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7+/v/Pz8//r6+v/9LS0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rq6v9hYWH/2dnZ/////////////f39//j4+P/q6ur/Xl5e/9DQ0P//////////&#13;&#10;///////+/v7/d3d3/6CgoP/+/v7/goKC/5GRkf//////////////////////8PDw/5iYmP/e3t7/&#13;&#10;////////////////tra2/3Z2dv/7+/v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+/v7/enp6/6ur&#13;&#10;q//////////////////39/f//Pz8/3t7e/+ioqL//////////////////////6Ojo/9wcHD/+/v7&#13;&#10;/7q6uv9mZmb/8PDw//////////////////////+srKz/vLy8///////8/Pz/o6Oj/2VlZf/Hx8f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9vb2/8TExP+ysrL/3t7e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f39/39/f/+S&#13;&#10;kpL///////////+rq6v/mpqa/+/v7/9hYWH/yMjI//////////////////////+jo6P/cnJy//n5&#13;&#10;+f9wcHD/qamp///////////////////////////////////////////////////////ExMT/aWlp&#13;&#10;//T09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s7Oz/X19f/8TExP///////f39/4eHh//G&#13;&#10;xsb/zc3N/19fX//v7+///////////////////v7+/3R0dP+hoaH/5ubm/1hYWP/X19f/////////&#13;&#10;//////////////////////////////////////////////Pz8/90dHT/iIiI//39/f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9fX1/9lZWX/4ODg////////////ubm5/729vf/L&#13;&#10;y8v/Z2dn/+vr6/////////////////+5ubn/Xl5e/+Dg4P//////l5eX/3d3d//19fX/////////&#13;&#10;////////qKio/19fX//o6Oj/////////////////mZmZ/4uLi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nJyc/4KCgv////////////X19f+cnJz/5OTk/4+Pj/+Pj4//////////////&#13;&#10;////+vr6/4CAgP+EhIT//v7+/+7u7v9lZWX/rq6u//////////////////b29v9ubm7/jo6O////&#13;&#10;///T09P/ZmZm/62trf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f39/9sbGz/s7Oz////////////u7u7/5GRkf/p6en/&#13;&#10;X19f/9PT0/////////////39/f+9vb3/V1dX/9fX1///////wMDA/11dXf/V1dX/////////////&#13;&#10;////qKio/1tbW//k5OT/////////////////tra2/3Z2dv/7+/v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kpKS/4eHh////////////9/f3/+AgID/6Ojo/35+fv+lpaX/////////////////&#13;&#10;3d3d/2FhYf+qqqr//////+vr6/9lZWX/p6en/////////////////9bW1v9WVlb/tra2//////+n&#13;&#10;p6f/bGxs/9zc3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8PDw/2RkZP/Ozs7/////////////////+/v7/+7u7v9gYGD/yMjI////////////////&#13;&#10;//////+enp7/dXV1//v7+/90dHT/o6Oj////////////////////////////////////////////&#13;&#10;///////////ExMT/aWlp//T09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Nzc3/YmJi//T0&#13;&#10;9P////////////39/f/9/f3/yMjI/19fX//v7+///////////////////f39/29vb/+lpaX/6urq&#13;&#10;/1hYWP/T09P/////////////////////////////////////////////////7e3t/3Z2dv97e3v/&#13;&#10;8vLy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f39/+BgYH/hYWF/93d&#13;&#10;3f/Jycn/ZWVl/8LCwv/MzMz/WVlZ/62trf++vr7/t7e3/5aWlv9bW1v/qqqq//7+/v//////5eXl&#13;&#10;/2pqav9+fn7/ycnJ/9bW1v+jo6P/WVlZ/7Gxsf//////////////////////lpaW/4iIi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2NjY/2JiYv+zs7P/4+Pj/6CgoP9sbGz/7+/v/46O&#13;&#10;jv9vb2//vb29/7y8vP+xsbH/fX19/2FhYf/b29v///////////+6urr/Wlpa/6Ghof/V1dX/zMzM&#13;&#10;/39/f/9kZGT/4uLi//Pz8/9qamr/bW1t/76+vv+9vb3/u7u7/8PDw//39/f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+3t7f/Y2Nj/66urv+z&#13;&#10;s7P/ZmZm/7q6uv/t7e3/V1dX/35+fv+Wlpb/kpKS/319ff9dXV3/qqqq//7+/v//////+vr6/5aW&#13;&#10;lv9gYGD/mZmZ/62trf+JiYn/W1tb/7q6uv//////////////////////s7Oz/3Fxcf/7+/v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2tra/2hoaP+YmJj/urq6/3d3d/+RkZH/+vr6/3p6ev9p&#13;&#10;aWn/lpaW/5OTk/+Hh4f/YmJi/4mJif/z8/P////////////CwsL/X19f/4aGhv+tra3/nJyc/2Bg&#13;&#10;YP+Ojo7/+fn5/9nZ2f9PT0//cHBw/5iYmP+UlJT/kZGR/6qqqv/7+/v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7Ozs/2JiYv/S0tL////////////+/v7/+/v7/+7u7v9gYGD/&#13;&#10;yMjI//////////////////////99fX3/jo6O//////+QkJD/gYGB///////////////////////6&#13;&#10;+vr/n5+f/9TU1P/////////////////ExMT/aWlp//T09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Hx8f/ZWVl//b29v////////////z8/P/9/f3/yMjI/19fX//v7+//////////////////&#13;&#10;8PDw/1paWv/BwcH/+/v7/2ZmZv+zs7P//////////////////////+Tk5P+YmJj/8PDw///////i&#13;&#10;4uL/a2tr/4iIiP/29vb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o6Oj/j4+P/3Jycv91dXX/tLS0//7+/v/Z2dn/e3t7/3V1df91dXX/d3d3/4mJif/ExMT/&#13;&#10;/f39/////////////////+Pj4/+Tk5P/cHBw/2xsbP93d3f/vr6+//39/f//////////////////&#13;&#10;////srKy/6enp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jIyP96enr/c3Nz&#13;&#10;/4GBgf/a2tr//////62trf9zc3P/dXV1/3V1df96enr/mpqa/+Dg4P//////////////////////&#13;&#10;xcXF/319ff9ubm7/a2tr/4qKiv/f39///////93d3f97e3v/eXl5/3Z2dv91dXX/c3Nz/4WFhf/v&#13;&#10;7+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+/v7/xMTE/46Ojv+Ojo7/wcHB///////19fX/p6en/5qamv+ZmZn/m5ub/6urq//X19f/////&#13;&#10;//////////////////r6+v/Dw8P/lJSU/4iIiP+Xl5f/0tLS////////////////////////////&#13;&#10;2NjY/7W1tf/9/f3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9ra2v+YmJj/i4uL/62t&#13;&#10;rf/09PT//////7u7u/+ampr/mZmZ/5qamv+kpKT/yMjI//f39///////////////////////2tra&#13;&#10;/5+fn/+Kior/jY2N/7u7u//4+Pj//////9ra2v+dnZ3/nZ2d/5qamv+ampr/l5eX/7CwsP/7+/v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+fn5/3BwcP+tra3////////////C&#13;&#10;wsL/jY2N/+rq6v9hYWH/y8vL/////////////////8bGxv9VVVX/zc3N///////R0dH/WFhY/8nJ&#13;&#10;yf////////////////+6urr/UFBQ/9TU1P/////////////////ExMT/aWlp//T09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g4OD/W1tb/93d3f///////////5iYmP+2trb/zc3N/2BgYP/y&#13;&#10;8vL////////////6+vr/nZ2d/2NjY//v7+///////6Wlpf9lZWX/6urq/////////////Pz8/42N&#13;&#10;jf9lZWX/9fX1/+bm5v9qamr/nZ2d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Pz8//39/f////////////+/v7//Pz8//z8/P/8&#13;&#10;/Pz//f39////////////////////////////////////////////9/f3//Pz8//8/Pz/////////&#13;&#10;/////////////////////////f39//39/f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7+/v/8vLy//39/f////////////39/f/8/Pz//Pz8//z8/P/+/v7/////////////&#13;&#10;//////////////////////////7+/v/09PT/9fX1//////////////////39/f/8/Pz//Pz8//z8&#13;&#10;/P/8/Pz//Pz8//z8/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7y8&#13;&#10;vP9hYWH/r6+v/7m5uf9mZmb/sbGx//Hx8f9cXFz/fHx8/5iYmP+VlZX/gICA/1lZWf+jo6P//v7+&#13;&#10;////////////oqKi/1paWv+Xl5f/tLS0/5OTk/9XV1f/qamp///////////////////////CwsL/&#13;&#10;Y2Nj//T09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9/f3/kZGR/3BwcP+/v7//pqam/2Fh&#13;&#10;Yf/e3t7/zMzM/05OTv+Ojo7/l5eX/5KSkv90dHT/XV1d/8nJyf////////////Pz8/98fHz/ZmZm&#13;&#10;/6Wlpf+ysrL/fn5+/1tbW//Q0ND//////4qKiv9LS0v/lJSU/5iYmP+Wlpb/k5OT/9vb2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IyMj/jIyM/4eHh/++vr7//v7+//f39/+pqan/l5eX/5eXl/+YmJj/&#13;&#10;qKio/9XV1f///////////////////////////8zMzP+UlJT/g4OD/4+Pj//MzMz/////////////&#13;&#10;///////////////f39//ra2t//n5+f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+Pj4&#13;&#10;/7CwsP+Ghob/kJCQ/9fX1///////4uLi/5ycnP+Xl5f/l5eX/5qamv+ysrL/5eXl////////////&#13;&#10;///////////29vb/t7e3/4yMjP+CgoL/m5ub/+Hh4f//////+/v7/62trf+bm5v/mJiY/5eXl/+X&#13;&#10;l5f/lZWV/9vb2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n5+f/o6Oj/6Ghof+hoaH/oaGh/6Gh&#13;&#10;of+hoaH/oaGh/6Ghof+hoaH/oaGh/6Ghof+hoaH/oaGh/6Ghof+hoaH/oaGh/6Ghof+hoaH/oaGh&#13;&#10;/6Ghof+hoaH/oaGh/6Ghof+hoaH/oaGh/5+fn/+ysrL/+Pj4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29vb/6CgoP+hoaH/oKGh/6Chof+g&#13;&#10;oaH/oKGh/6Chof+goaH/oKGh/6Chof+goaH/oKGh/6Chof+goaH/oKGh/6Chof+goaH/oKGh/6Ch&#13;&#10;of+goaH/oKGh/6Chof+goaH/oKGh/6Ghof+fn5//vLy8//39/f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9HR0f+fn5//oaGh/6Ghof+hoaH/&#13;&#10;oaGh/6Ghof+hoaH/oaGh/6Ghof+hoaH/oaGh/6Ghof+hoaH/oaGh/6Ghof+hoaH/oaGh/6Ghof+h&#13;&#10;oaH/oaGh/6Ghof+hoaH/oaGh/6Ghof+hoaH/n5+f/87Oz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+9vb3/AQEB&#13;&#10;/wAAAP8AAAD/AAAA/wAAAP8AAAD/AAAA/wAAAP8AAAD/AAAA/wAAAP8AAAD/AAAA/wAAAP8AAAD/&#13;&#10;AAAA/wAAAP8AAAD/AAAA/wAAAP8AAAD/AAAA/wAAAP8AAAD/AAAA/wAAAP8rKyv/7Ozs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mpqa/wAA&#13;&#10;AP8AAAD/AAAA/wAAAP8AAAD/AAAA/wAAAP8AAAD/AAAA/wAAAP8AAAD/AAAA/wAAAP8AAAD/AAAA&#13;&#10;/wAAAP8AAAD/AAAA/wAAAP8AAAD/AAAA/wAAAP8AAAD/AAAA/wAAAP8AAAD/R0dH//n5+f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4CAgP8A&#13;&#10;AAD/AAAA/wAAAP8AAAD/AAAA/wAAAP8AAAD/AAAA/wAAAP8AAAD/AAAA/wAAAP8AAAD/AAAA/wAA&#13;&#10;AP8AAAD/AAAA/wAAAP8AAAD/AAAA/wAAAP8AAAD/AAAA/wAAAP8AAAD/AAAA/3h4e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++vr7/AgEB/x8+NP9Bfmr/P3pn/z96Z/8/emf/P3pn/z96Z/8/emf/P3pn/z96Z/8/&#13;&#10;emf/P3pn/z96Z/8/emf/P3pn/z96Z/8/emf/P3pn/z96Z/8/emf/P3pn/z96Z/8/e2f/P3ln/w8h&#13;&#10;G/8sKiv/7Ozs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mpub/wAAAP9uPCj/ols+/59ZPf+fWT3/n1k9/59ZPf+fWT3/n1k9/59ZPf+fWT3/&#13;&#10;n1k9/59ZPf+fWT3/n1k9/59ZPf+fWT3/n1k9/59ZPf+fWT3/n1k9/59ZPf+fWT3/oVo+/45QNv8T&#13;&#10;CAP/R0hI//n5+f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4GAgP8AAQL/RU9k/1tngv9ZZX//WWV//1llf/9ZZX//WWV//1llf/9ZZX//WWV/&#13;&#10;/1llf/9ZZX//WWV//1llf/9ZZX//WWV//1llf/9ZZX//WWV//1llf/9ZZX//WWV//1tngv9CSl//&#13;&#10;AAEB/3h4e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++vr7/AgEB/zVnV/9tz6//asmq/2rJqv9qyar/asmq/2rJ&#13;&#10;qv9qyar/asmq/2rJqv9qyar/asmq/2rJqv9qyar/asmq/2rJqv9qyar/asmq/2rJqv9qyar/asmq&#13;&#10;/2rJqv9qyqv/asip/xw6MP8rKCn/7Ozs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mpub/wIAAP+1ZUT//5dp//+TZv//k2b//5Nm//+TZv//&#13;&#10;k2b//5Nm//+TZv//k2b//5Nm//+TZv//k2b//5Nm//+TZv//k2b//5Nm//+TZv//k2b//5Nm//+T&#13;&#10;Zv//k2b//5Vn/+mFW/8iEAj/RUdI//n5+f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4CAgP8BAgX/c4Kl/5aq1/+TptL/k6bS/5Om0v+TptL/&#13;&#10;k6bS/5Om0v+TptL/k6bS/5Om0v+TptL/k6bS/5Om0v+TptL/k6bS/5Om0v+TptL/k6bS/5Om0v+T&#13;&#10;ptL/k6bS/5eq1/9tepz/AQMF/3h4e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++vr7/AgEB/zNkVP9pyKn/ZsKk&#13;&#10;/2bCpP9mwqT/ZsKk/2bCpP9mwqT/ZsKk/2bCpP9mwqT/ZsKk/2bCpP9mwqT/ZsKk/2bCpP9mwqT/&#13;&#10;ZsKk/2bCpP9mwqT/ZsKk/2bCpP9mw6X/ZsGj/xs4Lv8rKCn/7Ozs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mpub/wIAAP+vYUH//5Jl//yO&#13;&#10;Yv/8jmL//I5i//yOYv/8jmL//I5i//yOYv/8jmL//I5i//yOYv/8jmL//I5i//yOYv/8jmL//I5i&#13;&#10;//yOYv/8jmL//I5i//yOYv/8jmL//5Bj/+GAWP8hDwj/RUdI//n5+f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4CAgP8BAgX/b36g/5Gk0P+O&#13;&#10;oMv/jqDL/46gy/+OoMv/jqDL/46gy/+OoMv/jqDL/46gy/+OoMv/jqDL/46gy/+OoMv/jqDL/46g&#13;&#10;y/+OoMv/jqDL/46gy/+OoMv/jqDL/5Kk0P9pdpf/AQMF/3h4e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5+fn/ysrK/6enp/+Xl5f/l5eX/62trf/d3d3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mpub&#13;&#10;/wIAAP+vYUH//5Jl//yOYv/8jmL//I5i//yOYv/8jmL//I5i//yOYv/8jmL//I5i//yOYv/8jmL/&#13;&#10;/I5i//yOYv/8jmL//I5i//yOYv/8jmL//I5i//yOYv/8jmL//5Bj/+GAWP8hDwj/RUdI//n5+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4CA&#13;&#10;gP8BAgX/b36g/5Gk0P+OoMv/jqDL/46gy/+OoMv/jqDL/46gy/+OoMv/jqDL/46gy/+OoMv/jqDL&#13;&#10;/46gy/+OoMv/jqDL/46gy/+OoMv/jqDL/46gy/+OoMv/jqDL/5Kk0P9pdpf/AQMF/3h4e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7CwsP9LS0v/DQ0N/wAAAP8AAAD/AAAA/wAAAP8h&#13;&#10;ISH/e3t7/+7u7v//////////////////////////////////////////////////////////////&#13;&#10;///////////////////////////////////7+/v/tbW1/8fHx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+fn5//X19f/9/f3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29vb/fHx8/wkJCf8AAAD/KCgo/11d&#13;&#10;Xf97e3v/bm5u/0BAQP8EBAT/AAAA/1VVVf/t7e3/////////////////////////////////////&#13;&#10;//////////////////////////////////////////////////////+BgYH/CgoK/56en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+EhIT/AAAA&#13;&#10;/wwMDP+MjIz/5eXl//////////////////X19f+oqKj/FxcX/wAAAP9lZWX//f39////////////&#13;&#10;//////////////////////////////////////////////////////////////////////7+/v9G&#13;&#10;Rkb/AAAA/6Kio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PDw/8PDw//AgIC/5KSkv//////////////////////////////////////nJyc/wICAv8G&#13;&#10;Bgb/yMjI////////////////////////////////////////////////////////////////////&#13;&#10;//////////////////9NTU3/AAAA/6amp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mpub/wIAAP+vYUH//5Jl//yOYv/8jmL//I5i//yOYv/8&#13;&#10;jmL//I5i//yOYv/8jmL//I5i//yOYv/8jmL//I5i//yOYv/8jmL//I5i//yOYv/8jmL//I5i//yO&#13;&#10;Yv/8jmL//5Bj/+GAWP8hDwj/RUdI//n5+f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4CAgP8BAgX/b36g/5Gk0P+OoMv/jqDL/46gy/+OoMv/&#13;&#10;jqDL/46gy/+OoMv/jqDL/46gy/+OoMv/jqDL/46gy/+OoMv/jqDL/46gy/+OoMv/jqDL/46gy/+O&#13;&#10;oMv/jqDL/5Kk0P9pdpf/AQMF/3h4e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mpub/wIAAP+vYUH//5Jl//yO&#13;&#10;Yv/8jmL//I5i//yOYv/8jmL//I5i//yOYv/8jmL//I5i//yOYv/8jmL//I5i//yOYv/8jmL//I5i&#13;&#10;//yOYv/8jmL//I5i//yOYv/8jmL//5Bj/+GAWP8hDwj/RUdI//n5+f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4CAgP8BAgX/b36g/5Gk0P+O&#13;&#10;oMv/jqDL/46gy/+OoMv/jqDL/46gy/+OoMv/jqDL/46gy/+OoMv/jqDL/46gy/+OoMv/jqDL/46g&#13;&#10;y/+OoMv/jqDL/46gy/+OoMv/jqDL/5Kk0P9pdpf/AQMF/3h4e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v7+/8rKyv+rq6v/ra2t&#13;&#10;/62trf+tra3/ra2t/62trf+tra3/ra2t/62trf+rq6v/1tbW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p6en/0BAQP+ampr/////////////////////&#13;&#10;//////+fn5//AAAA/0RERP/6+vr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++vr7/&#13;&#10;AgEB/zRlVf9qyqv/Z8Sm/2fEpv9nxKb/Z8Sm/2fEpv9nxKb/Z8Sm/2fEpv9nxKb/Z8Sm/2fEpv9n&#13;&#10;xKb/Z8Sm/2fEpv9nxKb/Z8Sm/2fEpv9nxKb/Z8Sm/2fEpv9nxaf/Z8Ol/xs5L/8rKCn/7Ozs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mpub&#13;&#10;/wIAAP+xYkL//5Rm//+QY///kGP//5Bj//+QY///kGP//5Bj//+QY///kGP//5Bj//+QY///kGP/&#13;&#10;/5Bj//+QY///kGP//5Bj//+QY///kGP//5Bj//+QY///kGP//5Jk/+OBWf8hDwj/RUdI//n5+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4CA&#13;&#10;gP8BAgX/cH+i/5Om0/+Qos7/kKLO/5Cizv+Qos7/kKLO/5Cizv+Qos7/kKLO/5Cizv+Qos7/kKLO&#13;&#10;/5Cizv+Qos7/kKLO/5Cizv+Qos7/kKLO/5Cizv+Qos7/kKLO/5Sm0/9qd5n/AQMF/3h4e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f39/3R0dP8iIiL/KCgo/ygoKP8oKCj/KCgo/ygoKP8oKCj/KCgo/ygoKP8jIyP/lZWV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t7e3/wAAAP8YGBj/&#13;&#10;xcXF//v7+///////+/v7/8PDw/8oKCj/AAAA/5WVlf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++vr7/AgEB/zBdTv9ivJ//X7aa/1+2mv9ftpr/X7aa/1+2mv9ftpr/X7aa/1+2&#13;&#10;mv9ftpr/X7aa/1+2mv9ftpr/X7aa/1+2mv9ftpr/X7aa/1+2mv9ftpr/X7aa/1+2mv9ft5v/X7WZ&#13;&#10;/xg0K/8rKCn/7Ozs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mpub/wIAAP+kWz3/8Ile/+2FW//thVv/7YVb/+2FW//thVv/7YVb/+2FW//t&#13;&#10;hVv/7YVb/+2FW//thVv/7YVb/+2FW//thVv/7YVb/+2FW//thVv/7YVb/+2FW//thVv/74dc/9N4&#13;&#10;Uv8eDQf/RkdI//n5+f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4CAgP8BAgT/aHaW/4iaw/+Flr7/hZa+/4WWvv+Flr7/hZa+/4WWvv+Flr7/&#13;&#10;hZa+/4WWvv+Flr7/hZa+/4WWvv+Flr7/hZa+/4WWvv+Flr7/hZa+/4WWvv+Flr7/hZa+/4maw/9i&#13;&#10;cI7/AQIE/3h4e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Ly8v/q6ur/6+vr/+vr6//r6+v/6+vr/+vr6//r6+v/6+vr/+vr&#13;&#10;6//q6ur/9fX1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9vb2/19fX/8AAAD/ERER/0lJSf9dXV3/SEhI/w8PD/8AAAD/YGBg//Ly8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8vLz/AAAA/wMMCv8NIBr/DR8a/w0fGv8NHxr/DR8a&#13;&#10;/w0fGv8NHxr/DR8a/w0fGv8NHxr/DR8a/w0fGv8NHxr/DR8a/w0fGv8NHxr/DR8a/w0fGv8NHxr/&#13;&#10;DR8a/w0fGv8NHxr/DR8a/wADAv8oJyj/7Ozs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mJiY/wAAAP8bDAb/LBYN/yoVDP8qFQz/KhUM/yoV&#13;&#10;DP8qFQz/KhUM/yoVDP8qFQz/KhUM/yoVDP8qFQz/KhUM/yoVDP8qFQz/KhUM/yoVDP8qFQz/KhUM&#13;&#10;/yoVDP8qFQz/KxUN/yYSCv8AAAD/REVF//n5+f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5+fv8AAAD/DxIY/xUZIv8VGSH/FRkh/xUZIf8V&#13;&#10;GSH/FRkh/xUZIf8VGSH/FRkh/xUZIf8VGSH/FRkh/xUZIf8VGSH/FRkh/xUZIf8VGSH/FRkh/xUZ&#13;&#10;If8VGSH/FRkh/xYaIv8NERf/AAAA/3Z2d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Dw8P+VlZX/PT09/xkZGf8KCgr/FhYW/0BAQP+Xl5f/9fX1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Q0ND/S0tL/0dGRv9GREX/&#13;&#10;RkRF/0ZERf9GREX/RkRF/0ZERf9GREX/RkRF/0ZERf9GREX/RkRF/0ZERf9GREX/RkRF/0ZERf9G&#13;&#10;REX/RkRF/0ZERf9GREX/RkRF/0ZERf9GREX/RkRF/0ZFRv9paWn/8fHx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t7e3/0dHR/9FRkf/Q0VG&#13;&#10;/0NFRv9DRUb/Q0VG/0NFRv9DRUb/Q0VG/0NFRv9DRUb/Q0VG/0NFRv9DRUb/Q0VG/0NFRv9DRUb/&#13;&#10;Q0VG/0NFRv9DRUb/Q0VG/0NFRv9DRUb/Q0VG/0NGR/9GRkb/fX19//r6+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6Wlpf9HR0f/RkZF/0VF&#13;&#10;RP9FRUT/RUVE/0VFRP9FRUT/RUVE/0VFRP9FRUT/RUVE/0VFRP9FRUT/RUVE/0VFRP9FRUT/RUVE&#13;&#10;/0VFRP9FRUT/RUVE/0VFRP9FRUT/RUVE/0VFRP9GRkX/RkZG/5+fn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9vb2/+Xl5f/Z2dn/&#13;&#10;4+Pj//j4+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+&#13;&#10;/v7/+/v7//v7+//7+/v/+/v7//v7+//7+/v/+/v7//v7+//7+/v/+/v7//v7+//7+/v/+/v7//v7&#13;&#10;+//7+/v/+/v7//v7+//7+/v/+/v7//v7+//7+/v/+/v7//v7+//7+/v/+/v7//r6+v/7+/v//v7+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f39//r6+v/7+/v/+/v7//v7+//7+/v/+/v7//v7+//7+/v/+/v7//v7+//7+/v/+/v7//v7+//7&#13;&#10;+/v/+/v7//v7+//7+/v/+/v7//v7+//7+/v/+/v7//v7+//7+/v/+/v7//v7+//6+vr//Pz8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39/f/6+vr/+/v7//v7+//7+/v/+/v7//v7+//7+/v/+/v7//v7+//7+/v/+/v7//v7+//7+/v/&#13;&#10;+/v7//v7+//7+/v/+/v7//v7+//7+/v/+/v7//v7+//7+/v/+/v7//v7+//7+/v/+vr6//39/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HBwcH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HBwcH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HBwcH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HBwc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cH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HBwcH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c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c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HBwc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cH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HBwc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HBwcH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HBwcH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cH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c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HBwcH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H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c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&#13;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Image 29" o:spid="_x0000_s1027" type="#_x0000_t75" style="position:absolute;width:19951;height:24707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">
                  <v:imagedata r:id="rId11" o:title="" croptop="27438f" cropleft="21477f" cropright="21354f"/>
                </v:shape>
                <v:rect id="Rectangle 30" o:spid="_x0000_s1028" style="position:absolute;left:19215;top:11223;width:1473;height:11405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" fillcolor="white [3212]" stroked="f" strokeweight="1pt"/>
                <v:rect id="Rectangle 31" o:spid="_x0000_s1029" style="position:absolute;width:1473;height:20643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" fillcolor="white [3212]" stroked="f" strokeweight="1pt"/>
              </v:group>
            </w:pict>
          </mc:Fallback>
        </mc:AlternateContent>
      </w:r>
    </w:p>
    <w:sectPr w:rsidR="0085308D" w:rsidRPr="0065600D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C9932DF"/>
    <w:multiLevelType w:val="hybridMultilevel"/>
    <w:tmpl w:val="16DE91B0"/>
    <w:lvl w:ilvl="0" w:tplc="E624B354">
      <w:start w:val="1"/>
      <w:numFmt w:val="decimal"/>
      <w:lvlText w:val="%1)"/>
      <w:lvlJc w:val="left"/>
      <w:pPr>
        <w:ind w:left="1068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788" w:hanging="360"/>
      </w:pPr>
    </w:lvl>
    <w:lvl w:ilvl="2" w:tplc="040C001B" w:tentative="1">
      <w:start w:val="1"/>
      <w:numFmt w:val="lowerRoman"/>
      <w:lvlText w:val="%3."/>
      <w:lvlJc w:val="right"/>
      <w:pPr>
        <w:ind w:left="2508" w:hanging="180"/>
      </w:pPr>
    </w:lvl>
    <w:lvl w:ilvl="3" w:tplc="040C000F" w:tentative="1">
      <w:start w:val="1"/>
      <w:numFmt w:val="decimal"/>
      <w:lvlText w:val="%4."/>
      <w:lvlJc w:val="left"/>
      <w:pPr>
        <w:ind w:left="3228" w:hanging="360"/>
      </w:pPr>
    </w:lvl>
    <w:lvl w:ilvl="4" w:tplc="040C0019" w:tentative="1">
      <w:start w:val="1"/>
      <w:numFmt w:val="lowerLetter"/>
      <w:lvlText w:val="%5."/>
      <w:lvlJc w:val="left"/>
      <w:pPr>
        <w:ind w:left="3948" w:hanging="360"/>
      </w:pPr>
    </w:lvl>
    <w:lvl w:ilvl="5" w:tplc="040C001B" w:tentative="1">
      <w:start w:val="1"/>
      <w:numFmt w:val="lowerRoman"/>
      <w:lvlText w:val="%6."/>
      <w:lvlJc w:val="right"/>
      <w:pPr>
        <w:ind w:left="4668" w:hanging="180"/>
      </w:pPr>
    </w:lvl>
    <w:lvl w:ilvl="6" w:tplc="040C000F" w:tentative="1">
      <w:start w:val="1"/>
      <w:numFmt w:val="decimal"/>
      <w:lvlText w:val="%7."/>
      <w:lvlJc w:val="left"/>
      <w:pPr>
        <w:ind w:left="5388" w:hanging="360"/>
      </w:pPr>
    </w:lvl>
    <w:lvl w:ilvl="7" w:tplc="040C0019" w:tentative="1">
      <w:start w:val="1"/>
      <w:numFmt w:val="lowerLetter"/>
      <w:lvlText w:val="%8."/>
      <w:lvlJc w:val="left"/>
      <w:pPr>
        <w:ind w:left="6108" w:hanging="360"/>
      </w:pPr>
    </w:lvl>
    <w:lvl w:ilvl="8" w:tplc="040C001B" w:tentative="1">
      <w:start w:val="1"/>
      <w:numFmt w:val="lowerRoman"/>
      <w:lvlText w:val="%9."/>
      <w:lvlJc w:val="right"/>
      <w:pPr>
        <w:ind w:left="6828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9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2571C"/>
    <w:rsid w:val="00022A0C"/>
    <w:rsid w:val="0005452F"/>
    <w:rsid w:val="000977B0"/>
    <w:rsid w:val="000D5416"/>
    <w:rsid w:val="001D3EED"/>
    <w:rsid w:val="00214649"/>
    <w:rsid w:val="002311C4"/>
    <w:rsid w:val="00425A81"/>
    <w:rsid w:val="004375BC"/>
    <w:rsid w:val="0045196A"/>
    <w:rsid w:val="00482B2F"/>
    <w:rsid w:val="00524CB1"/>
    <w:rsid w:val="0052571C"/>
    <w:rsid w:val="0065600D"/>
    <w:rsid w:val="007C4DD3"/>
    <w:rsid w:val="007E5243"/>
    <w:rsid w:val="00834D94"/>
    <w:rsid w:val="0085308D"/>
    <w:rsid w:val="00892BBA"/>
    <w:rsid w:val="008E18ED"/>
    <w:rsid w:val="008F5538"/>
    <w:rsid w:val="00941583"/>
    <w:rsid w:val="00986AA7"/>
    <w:rsid w:val="009C7B6D"/>
    <w:rsid w:val="009F7DB3"/>
    <w:rsid w:val="00A06CBB"/>
    <w:rsid w:val="00A403E5"/>
    <w:rsid w:val="00A50C3E"/>
    <w:rsid w:val="00B10FF7"/>
    <w:rsid w:val="00C34E93"/>
    <w:rsid w:val="00D40BF5"/>
    <w:rsid w:val="00D637B7"/>
    <w:rsid w:val="00DE5284"/>
    <w:rsid w:val="00E130E4"/>
    <w:rsid w:val="00EF5F65"/>
    <w:rsid w:val="00F24F9B"/>
    <w:rsid w:val="00F31F33"/>
    <w:rsid w:val="00F650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984A16"/>
  <w15:chartTrackingRefBased/>
  <w15:docId w15:val="{B825751D-6749-6C45-AE8C-680E421DAD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834D94"/>
    <w:pPr>
      <w:spacing w:before="100" w:beforeAutospacing="1" w:after="100" w:afterAutospacing="1" w:line="360" w:lineRule="auto"/>
      <w:jc w:val="both"/>
    </w:pPr>
    <w:rPr>
      <w:rFonts w:ascii="Times New Roman" w:eastAsia="Times New Roman" w:hAnsi="Times New Roman" w:cs="Times New Roman"/>
      <w:lang w:val="en-US"/>
    </w:rPr>
  </w:style>
  <w:style w:type="paragraph" w:styleId="Paragraphedeliste">
    <w:name w:val="List Paragraph"/>
    <w:basedOn w:val="Normal"/>
    <w:uiPriority w:val="34"/>
    <w:qFormat/>
    <w:rsid w:val="009C7B6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tiff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3.tiff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tiff"/><Relationship Id="rId11" Type="http://schemas.openxmlformats.org/officeDocument/2006/relationships/image" Target="media/image7.png"/><Relationship Id="rId5" Type="http://schemas.openxmlformats.org/officeDocument/2006/relationships/image" Target="media/image1.tiff"/><Relationship Id="rId10" Type="http://schemas.openxmlformats.org/officeDocument/2006/relationships/image" Target="media/image6.tiff"/><Relationship Id="rId4" Type="http://schemas.openxmlformats.org/officeDocument/2006/relationships/webSettings" Target="webSettings.xml"/><Relationship Id="rId9" Type="http://schemas.openxmlformats.org/officeDocument/2006/relationships/image" Target="media/image5.tiff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7</Pages>
  <Words>1093</Words>
  <Characters>6012</Characters>
  <Application>Microsoft Office Word</Application>
  <DocSecurity>0</DocSecurity>
  <Lines>50</Lines>
  <Paragraphs>14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uisa</dc:creator>
  <cp:keywords/>
  <dc:description/>
  <cp:lastModifiedBy>Louisa</cp:lastModifiedBy>
  <cp:revision>36</cp:revision>
  <dcterms:created xsi:type="dcterms:W3CDTF">2022-04-11T18:06:00Z</dcterms:created>
  <dcterms:modified xsi:type="dcterms:W3CDTF">2022-04-12T09:17:00Z</dcterms:modified>
</cp:coreProperties>
</file>